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ED47E1" w14:textId="6A1DC09A" w:rsidR="00B47529" w:rsidRPr="00A11231" w:rsidRDefault="00B40BF0" w:rsidP="00252FFC">
      <w:pPr>
        <w:rPr>
          <w:rFonts w:ascii="Times" w:hAnsi="Times"/>
          <w:sz w:val="20"/>
          <w:szCs w:val="20"/>
        </w:rPr>
      </w:pPr>
      <w:r w:rsidRPr="00EA131B">
        <w:rPr>
          <w:rFonts w:ascii="Symbol" w:hAnsi="Symbol"/>
          <w:noProof/>
          <w:sz w:val="28"/>
          <w:szCs w:val="28"/>
          <w:highlight w:val="yellow"/>
        </w:rPr>
        <w:drawing>
          <wp:anchor distT="0" distB="0" distL="114300" distR="114300" simplePos="0" relativeHeight="251658240" behindDoc="0" locked="0" layoutInCell="1" allowOverlap="1" wp14:anchorId="1C8EF970" wp14:editId="34040253">
            <wp:simplePos x="0" y="0"/>
            <wp:positionH relativeFrom="column">
              <wp:posOffset>4714875</wp:posOffset>
            </wp:positionH>
            <wp:positionV relativeFrom="paragraph">
              <wp:posOffset>-190500</wp:posOffset>
            </wp:positionV>
            <wp:extent cx="1280160" cy="1548997"/>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GEE_Arctic_Data_Collection_logo.png"/>
                    <pic:cNvPicPr/>
                  </pic:nvPicPr>
                  <pic:blipFill>
                    <a:blip r:embed="rId7">
                      <a:extLst>
                        <a:ext uri="{28A0092B-C50C-407E-A947-70E740481C1C}">
                          <a14:useLocalDpi xmlns:a14="http://schemas.microsoft.com/office/drawing/2010/main" val="0"/>
                        </a:ext>
                      </a:extLst>
                    </a:blip>
                    <a:stretch>
                      <a:fillRect/>
                    </a:stretch>
                  </pic:blipFill>
                  <pic:spPr>
                    <a:xfrm>
                      <a:off x="0" y="0"/>
                      <a:ext cx="1280160" cy="1548997"/>
                    </a:xfrm>
                    <a:prstGeom prst="rect">
                      <a:avLst/>
                    </a:prstGeom>
                  </pic:spPr>
                </pic:pic>
              </a:graphicData>
            </a:graphic>
            <wp14:sizeRelH relativeFrom="page">
              <wp14:pctWidth>0</wp14:pctWidth>
            </wp14:sizeRelH>
            <wp14:sizeRelV relativeFrom="page">
              <wp14:pctHeight>0</wp14:pctHeight>
            </wp14:sizeRelV>
          </wp:anchor>
        </w:drawing>
      </w:r>
      <w:r w:rsidR="00EA131B" w:rsidRPr="00EA131B">
        <w:rPr>
          <w:rFonts w:ascii="Symbol" w:hAnsi="Symbol"/>
          <w:b/>
          <w:noProof/>
          <w:sz w:val="28"/>
          <w:szCs w:val="28"/>
        </w:rPr>
        <w:t></w:t>
      </w:r>
      <w:r w:rsidR="00A11231" w:rsidRPr="00A11231">
        <w:rPr>
          <w:b/>
          <w:noProof/>
          <w:sz w:val="28"/>
          <w:szCs w:val="28"/>
          <w:vertAlign w:val="superscript"/>
        </w:rPr>
        <w:t>1</w:t>
      </w:r>
      <w:r w:rsidR="00C4192D" w:rsidRPr="00A11231">
        <w:rPr>
          <w:b/>
          <w:noProof/>
          <w:sz w:val="28"/>
          <w:szCs w:val="28"/>
          <w:vertAlign w:val="superscript"/>
        </w:rPr>
        <w:t>4</w:t>
      </w:r>
      <w:r w:rsidR="002F22F4" w:rsidRPr="00A11231">
        <w:rPr>
          <w:b/>
          <w:noProof/>
          <w:sz w:val="28"/>
          <w:szCs w:val="28"/>
        </w:rPr>
        <w:t>C</w:t>
      </w:r>
      <w:r w:rsidR="00C4192D" w:rsidRPr="00A11231">
        <w:rPr>
          <w:b/>
          <w:noProof/>
          <w:sz w:val="28"/>
          <w:szCs w:val="28"/>
        </w:rPr>
        <w:t xml:space="preserve"> of CO</w:t>
      </w:r>
      <w:r w:rsidR="00C4192D" w:rsidRPr="00A11231">
        <w:rPr>
          <w:b/>
          <w:noProof/>
          <w:sz w:val="28"/>
          <w:szCs w:val="28"/>
          <w:vertAlign w:val="subscript"/>
        </w:rPr>
        <w:t>2</w:t>
      </w:r>
      <w:r w:rsidR="00C4192D" w:rsidRPr="00A11231">
        <w:rPr>
          <w:b/>
          <w:noProof/>
          <w:sz w:val="28"/>
          <w:szCs w:val="28"/>
        </w:rPr>
        <w:t xml:space="preserve"> and bulk soil with associated </w:t>
      </w:r>
      <w:r w:rsidR="002F22F4" w:rsidRPr="00A11231">
        <w:rPr>
          <w:b/>
          <w:noProof/>
          <w:sz w:val="28"/>
          <w:szCs w:val="28"/>
        </w:rPr>
        <w:t>surface</w:t>
      </w:r>
      <w:r w:rsidR="00C4192D" w:rsidRPr="00A11231">
        <w:rPr>
          <w:b/>
          <w:noProof/>
          <w:sz w:val="28"/>
          <w:szCs w:val="28"/>
        </w:rPr>
        <w:t xml:space="preserve"> gas</w:t>
      </w:r>
      <w:r w:rsidR="002F22F4" w:rsidRPr="00A11231">
        <w:rPr>
          <w:b/>
          <w:noProof/>
          <w:sz w:val="28"/>
          <w:szCs w:val="28"/>
        </w:rPr>
        <w:t xml:space="preserve"> flux, soil </w:t>
      </w:r>
      <w:r w:rsidR="00C4192D" w:rsidRPr="00A11231">
        <w:rPr>
          <w:b/>
          <w:noProof/>
          <w:sz w:val="28"/>
          <w:szCs w:val="28"/>
        </w:rPr>
        <w:t>temperature, and soil moisture</w:t>
      </w:r>
      <w:r w:rsidR="002F22F4" w:rsidRPr="00A11231">
        <w:rPr>
          <w:b/>
          <w:noProof/>
          <w:sz w:val="28"/>
          <w:szCs w:val="28"/>
        </w:rPr>
        <w:t xml:space="preserve">, Barrow, Alaska, </w:t>
      </w:r>
      <w:r w:rsidR="007B5192" w:rsidRPr="00A11231">
        <w:rPr>
          <w:b/>
          <w:noProof/>
          <w:sz w:val="28"/>
          <w:szCs w:val="28"/>
        </w:rPr>
        <w:t>2012-201</w:t>
      </w:r>
      <w:r w:rsidR="00A11231" w:rsidRPr="00A11231">
        <w:rPr>
          <w:b/>
          <w:noProof/>
          <w:sz w:val="28"/>
          <w:szCs w:val="28"/>
        </w:rPr>
        <w:t>4</w:t>
      </w:r>
    </w:p>
    <w:p w14:paraId="1B299B08" w14:textId="319C94CB" w:rsidR="00C51BF8" w:rsidRDefault="00C51BF8" w:rsidP="00C6215C">
      <w:pPr>
        <w:rPr>
          <w:b/>
        </w:rPr>
      </w:pPr>
    </w:p>
    <w:p w14:paraId="262D4951" w14:textId="77777777" w:rsidR="000447C0" w:rsidRDefault="000447C0" w:rsidP="00C6215C">
      <w:pPr>
        <w:rPr>
          <w:b/>
        </w:rPr>
      </w:pPr>
    </w:p>
    <w:p w14:paraId="32625FE0" w14:textId="77777777" w:rsidR="008C62CE" w:rsidRDefault="008C62CE" w:rsidP="008C62CE">
      <w:pPr>
        <w:rPr>
          <w:b/>
        </w:rPr>
      </w:pPr>
      <w:r>
        <w:rPr>
          <w:b/>
        </w:rPr>
        <w:t>Review and follow the current NGEE Data and Fair-Use Policies prior to using these data (</w:t>
      </w:r>
      <w:hyperlink r:id="rId8" w:history="1">
        <w:r w:rsidRPr="0000759C">
          <w:rPr>
            <w:rStyle w:val="Hyperlink"/>
            <w:b/>
          </w:rPr>
          <w:t>http://ngee-arctic.ornl.gov/content/ngee-arctic-data-management-policies-and-plans</w:t>
        </w:r>
      </w:hyperlink>
      <w:r>
        <w:rPr>
          <w:b/>
        </w:rPr>
        <w:t>).</w:t>
      </w:r>
    </w:p>
    <w:p w14:paraId="6BD52C73" w14:textId="77777777" w:rsidR="008C62CE" w:rsidRDefault="008C62CE" w:rsidP="00C6215C">
      <w:pPr>
        <w:rPr>
          <w:b/>
        </w:rPr>
      </w:pPr>
    </w:p>
    <w:p w14:paraId="4D47F4D9" w14:textId="7897BF6E" w:rsidR="00354B88" w:rsidRPr="007B5192" w:rsidRDefault="000B0DC1" w:rsidP="00C6215C">
      <w:pPr>
        <w:rPr>
          <w:b/>
          <w:sz w:val="28"/>
          <w:szCs w:val="28"/>
        </w:rPr>
      </w:pPr>
      <w:r w:rsidRPr="000E148C">
        <w:rPr>
          <w:b/>
          <w:sz w:val="28"/>
          <w:szCs w:val="28"/>
        </w:rPr>
        <w:t>Summary:</w:t>
      </w:r>
    </w:p>
    <w:p w14:paraId="5C890046" w14:textId="0FF51244" w:rsidR="000B0DC1" w:rsidRPr="00EF4538" w:rsidRDefault="00A11231" w:rsidP="00C6215C">
      <w:r>
        <w:t xml:space="preserve">Dataset includes </w:t>
      </w:r>
      <w:r w:rsidR="00B32359" w:rsidRPr="004E25C4">
        <w:rPr>
          <w:rFonts w:ascii="Symbol" w:hAnsi="Symbol"/>
        </w:rPr>
        <w:t></w:t>
      </w:r>
      <w:r w:rsidR="00B32359">
        <w:rPr>
          <w:vertAlign w:val="superscript"/>
        </w:rPr>
        <w:t>14</w:t>
      </w:r>
      <w:r w:rsidR="00B32359">
        <w:t xml:space="preserve">C </w:t>
      </w:r>
      <w:r>
        <w:t>measurements made from</w:t>
      </w:r>
      <w:r w:rsidRPr="00A11231">
        <w:t xml:space="preserve"> </w:t>
      </w:r>
      <w:r>
        <w:t>CO</w:t>
      </w:r>
      <w:r>
        <w:rPr>
          <w:vertAlign w:val="subscript"/>
        </w:rPr>
        <w:t>2</w:t>
      </w:r>
      <w:r>
        <w:t xml:space="preserve"> that was collected and purified in 2012-2014 from surface soil chambers, soil pore space, and laboratory soil incubations.</w:t>
      </w:r>
      <w:r w:rsidR="00EF4538">
        <w:t xml:space="preserve">  In addition to </w:t>
      </w:r>
      <w:r w:rsidR="004E25C4" w:rsidRPr="004E25C4">
        <w:rPr>
          <w:rFonts w:ascii="Symbol" w:hAnsi="Symbol"/>
        </w:rPr>
        <w:t></w:t>
      </w:r>
      <w:r w:rsidR="00EF4538">
        <w:rPr>
          <w:vertAlign w:val="superscript"/>
        </w:rPr>
        <w:t>14</w:t>
      </w:r>
      <w:r w:rsidR="00EF4538">
        <w:t>C</w:t>
      </w:r>
      <w:r w:rsidR="004E25C4">
        <w:t>O</w:t>
      </w:r>
      <w:r w:rsidR="004E25C4">
        <w:rPr>
          <w:vertAlign w:val="subscript"/>
        </w:rPr>
        <w:t>2</w:t>
      </w:r>
      <w:r w:rsidR="00EF4538">
        <w:t xml:space="preserve"> data, dataset includes co-located measurements of</w:t>
      </w:r>
      <w:r w:rsidR="009E3A8A">
        <w:t xml:space="preserve"> soil organic matter</w:t>
      </w:r>
      <w:r w:rsidR="00EF4538">
        <w:t xml:space="preserve"> </w:t>
      </w:r>
      <w:r w:rsidR="004E25C4" w:rsidRPr="004E25C4">
        <w:rPr>
          <w:rFonts w:ascii="Symbol" w:hAnsi="Symbol"/>
        </w:rPr>
        <w:t></w:t>
      </w:r>
      <w:r w:rsidR="004E25C4">
        <w:rPr>
          <w:vertAlign w:val="superscript"/>
        </w:rPr>
        <w:t>14</w:t>
      </w:r>
      <w:r w:rsidR="004E25C4">
        <w:t>C</w:t>
      </w:r>
      <w:r w:rsidR="00805F2D">
        <w:t xml:space="preserve"> and carbon and nitrogen concentrations</w:t>
      </w:r>
      <w:r w:rsidR="009E3A8A">
        <w:t>;</w:t>
      </w:r>
      <w:r w:rsidR="00EF4538">
        <w:t xml:space="preserve"> CO</w:t>
      </w:r>
      <w:r w:rsidR="00EF4538">
        <w:rPr>
          <w:vertAlign w:val="subscript"/>
        </w:rPr>
        <w:t>2</w:t>
      </w:r>
      <w:r w:rsidR="00EF4538">
        <w:t xml:space="preserve"> and CH</w:t>
      </w:r>
      <w:r w:rsidR="00EF4538">
        <w:rPr>
          <w:vertAlign w:val="subscript"/>
        </w:rPr>
        <w:t>4</w:t>
      </w:r>
      <w:r w:rsidR="009E3A8A">
        <w:t xml:space="preserve"> flux; soil and air temperature;</w:t>
      </w:r>
      <w:r w:rsidR="00EF4538">
        <w:t xml:space="preserve"> and soil moisture.  Measurements and field samples were taken from intensive study site 1 areas A, B, and C, the site 0 and AB transects, and additional locations within</w:t>
      </w:r>
      <w:bookmarkStart w:id="0" w:name="_GoBack"/>
      <w:bookmarkEnd w:id="0"/>
      <w:r w:rsidR="00EF4538">
        <w:t xml:space="preserve"> the BEO, from specified positions in high-centered, flat-centered, and low centered polygons.</w:t>
      </w:r>
    </w:p>
    <w:p w14:paraId="35E7656C" w14:textId="77777777" w:rsidR="000B0DC1" w:rsidRPr="000B0DC1" w:rsidRDefault="000B0DC1" w:rsidP="00C6215C"/>
    <w:p w14:paraId="43A7C550" w14:textId="75B33F7E" w:rsidR="000B0DC1" w:rsidRPr="007B5192" w:rsidRDefault="000447C0" w:rsidP="00C6215C">
      <w:pPr>
        <w:rPr>
          <w:b/>
        </w:rPr>
      </w:pPr>
      <w:r w:rsidRPr="000B0DC1">
        <w:rPr>
          <w:b/>
        </w:rPr>
        <w:t xml:space="preserve">Please use this </w:t>
      </w:r>
      <w:r w:rsidR="000B0DC1" w:rsidRPr="000B0DC1">
        <w:rPr>
          <w:b/>
        </w:rPr>
        <w:t>citation to reference the data.</w:t>
      </w:r>
    </w:p>
    <w:p w14:paraId="056D1818" w14:textId="3D6A8616" w:rsidR="00812CA5" w:rsidRPr="00DD4026" w:rsidRDefault="0026596D" w:rsidP="00812CA5">
      <w:pPr>
        <w:rPr>
          <w:color w:val="C0504D" w:themeColor="accent2"/>
          <w:sz w:val="20"/>
          <w:szCs w:val="20"/>
        </w:rPr>
      </w:pPr>
      <w:r w:rsidRPr="00EA131B">
        <w:t xml:space="preserve">Vaughn, L.S., Torn, </w:t>
      </w:r>
      <w:r w:rsidR="00EA131B">
        <w:t xml:space="preserve">M.S., Porras, R.C., </w:t>
      </w:r>
      <w:r w:rsidRPr="00EA131B">
        <w:t>Curtis, J.B., Chafe, O</w:t>
      </w:r>
      <w:r w:rsidR="00D23A1B" w:rsidRPr="00EA131B">
        <w:t xml:space="preserve">. </w:t>
      </w:r>
      <w:r w:rsidR="00EA131B" w:rsidRPr="00EA131B">
        <w:t>2017</w:t>
      </w:r>
      <w:r w:rsidR="00D23A1B" w:rsidRPr="00EA131B">
        <w:t>.</w:t>
      </w:r>
      <w:r w:rsidR="00D23A1B" w:rsidRPr="00DD4026">
        <w:rPr>
          <w:color w:val="C0504D" w:themeColor="accent2"/>
        </w:rPr>
        <w:t xml:space="preserve"> </w:t>
      </w:r>
      <w:r w:rsidR="00EA131B" w:rsidRPr="00EA131B">
        <w:rPr>
          <w:rFonts w:ascii="Symbol" w:hAnsi="Symbol"/>
          <w:noProof/>
        </w:rPr>
        <w:t></w:t>
      </w:r>
      <w:r w:rsidR="00EA131B" w:rsidRPr="00EA131B">
        <w:rPr>
          <w:noProof/>
          <w:vertAlign w:val="superscript"/>
        </w:rPr>
        <w:t>14</w:t>
      </w:r>
      <w:r w:rsidR="00EA131B" w:rsidRPr="00EA131B">
        <w:rPr>
          <w:noProof/>
        </w:rPr>
        <w:t>C of CO</w:t>
      </w:r>
      <w:r w:rsidR="00EA131B" w:rsidRPr="00EA131B">
        <w:rPr>
          <w:noProof/>
          <w:vertAlign w:val="subscript"/>
        </w:rPr>
        <w:t>2</w:t>
      </w:r>
      <w:r w:rsidR="00EA131B" w:rsidRPr="00EA131B">
        <w:rPr>
          <w:noProof/>
        </w:rPr>
        <w:t xml:space="preserve"> and bulk soil with associated surface gas flux, soil temperature, and soil moisture, Barrow, Alaska, 2012-2014</w:t>
      </w:r>
      <w:r w:rsidR="00D23A1B" w:rsidRPr="00DD4026">
        <w:rPr>
          <w:color w:val="C0504D" w:themeColor="accent2"/>
        </w:rPr>
        <w:t xml:space="preserve">. </w:t>
      </w:r>
      <w:r w:rsidR="00D23A1B" w:rsidRPr="00EA131B">
        <w:t xml:space="preserve">Next Generation Ecosystem Experiments Arctic Data Collection, Oak Ridge National Laboratory, </w:t>
      </w:r>
      <w:r w:rsidR="00D23A1B" w:rsidRPr="00EA131B">
        <w:rPr>
          <w:bCs/>
        </w:rPr>
        <w:t>Oak Ridge, Tenne</w:t>
      </w:r>
      <w:r w:rsidR="00EA131B">
        <w:rPr>
          <w:bCs/>
        </w:rPr>
        <w:t>ssee, USA. Data set accessed at</w:t>
      </w:r>
      <w:r w:rsidR="00EA131B">
        <w:rPr>
          <w:shd w:val="clear" w:color="auto" w:fill="FFFFFF"/>
        </w:rPr>
        <w:t>…</w:t>
      </w:r>
    </w:p>
    <w:p w14:paraId="1649613C" w14:textId="47A7A4E1" w:rsidR="00D23A1B" w:rsidRPr="000B0DC1" w:rsidRDefault="00D23A1B" w:rsidP="00D23A1B">
      <w:r>
        <w:rPr>
          <w:bCs/>
        </w:rPr>
        <w:t xml:space="preserve">. </w:t>
      </w:r>
    </w:p>
    <w:p w14:paraId="70A5D910" w14:textId="77777777" w:rsidR="000E148C" w:rsidRDefault="000E148C" w:rsidP="008F0C92">
      <w:pPr>
        <w:tabs>
          <w:tab w:val="left" w:pos="3795"/>
        </w:tabs>
        <w:rPr>
          <w:b/>
          <w:sz w:val="28"/>
          <w:szCs w:val="28"/>
          <w:u w:val="single"/>
        </w:rPr>
      </w:pPr>
    </w:p>
    <w:p w14:paraId="25853373" w14:textId="77777777" w:rsidR="000E148C" w:rsidRPr="0024302C" w:rsidRDefault="0024302C" w:rsidP="0024302C">
      <w:pPr>
        <w:tabs>
          <w:tab w:val="left" w:pos="3795"/>
        </w:tabs>
        <w:rPr>
          <w:b/>
          <w:sz w:val="28"/>
          <w:szCs w:val="28"/>
          <w:u w:val="single"/>
        </w:rPr>
      </w:pPr>
      <w:r w:rsidRPr="0024302C">
        <w:rPr>
          <w:b/>
          <w:sz w:val="28"/>
          <w:szCs w:val="28"/>
          <w:u w:val="single"/>
        </w:rPr>
        <w:t>Data Characteristics</w:t>
      </w:r>
    </w:p>
    <w:p w14:paraId="2EEABE49" w14:textId="3D9F861A" w:rsidR="000E148C" w:rsidRPr="00B32359" w:rsidRDefault="00F2755B" w:rsidP="00B32359">
      <w:pPr>
        <w:rPr>
          <w:color w:val="C0504D" w:themeColor="accent2"/>
        </w:rPr>
      </w:pPr>
      <w:r w:rsidRPr="00B32359">
        <w:t>Measurements</w:t>
      </w:r>
      <w:r w:rsidR="00B32359">
        <w:t xml:space="preserve"> from 2012-2014 sampling campaigns </w:t>
      </w:r>
      <w:r w:rsidRPr="00B32359">
        <w:t>of</w:t>
      </w:r>
      <w:r w:rsidR="00B32359" w:rsidRPr="00B32359">
        <w:t xml:space="preserve"> </w:t>
      </w:r>
      <w:r w:rsidR="00B32359" w:rsidRPr="004E25C4">
        <w:rPr>
          <w:rFonts w:ascii="Symbol" w:hAnsi="Symbol"/>
        </w:rPr>
        <w:t></w:t>
      </w:r>
      <w:r w:rsidR="00B32359">
        <w:rPr>
          <w:vertAlign w:val="superscript"/>
        </w:rPr>
        <w:t>14</w:t>
      </w:r>
      <w:r w:rsidR="00B32359">
        <w:t>CO</w:t>
      </w:r>
      <w:r w:rsidR="00B32359">
        <w:rPr>
          <w:vertAlign w:val="subscript"/>
        </w:rPr>
        <w:t>2</w:t>
      </w:r>
      <w:r w:rsidR="00B32359">
        <w:t xml:space="preserve"> from the soil surface, soil pore space, and laboratory incubations; </w:t>
      </w:r>
      <w:r w:rsidR="00B32359" w:rsidRPr="004E25C4">
        <w:rPr>
          <w:rFonts w:ascii="Symbol" w:hAnsi="Symbol"/>
        </w:rPr>
        <w:t></w:t>
      </w:r>
      <w:r w:rsidR="00B32359">
        <w:rPr>
          <w:vertAlign w:val="superscript"/>
        </w:rPr>
        <w:t>14</w:t>
      </w:r>
      <w:r w:rsidR="00B32359">
        <w:t>C and carbon and nitrogen concentrations from soil organic matter; surface trace gas flux; and depth-resolved soil temperature and soil moisture.   There are 4 comma-delimited data files (.csv) within this dataset.</w:t>
      </w:r>
    </w:p>
    <w:p w14:paraId="20081AA4" w14:textId="77777777" w:rsidR="00CC1340" w:rsidRDefault="00CC1340" w:rsidP="008F0C92">
      <w:pPr>
        <w:tabs>
          <w:tab w:val="left" w:pos="3795"/>
        </w:tabs>
        <w:rPr>
          <w:b/>
          <w:sz w:val="28"/>
          <w:szCs w:val="28"/>
        </w:rPr>
      </w:pPr>
    </w:p>
    <w:p w14:paraId="1CB955A8" w14:textId="77777777" w:rsidR="002A2F1C" w:rsidRDefault="002A2F1C" w:rsidP="002A2F1C">
      <w:r>
        <w:t>With several of these datasets, an experimental manipulation was applied to the site.  Do we have a particular way of noting this?  Because those data don't reflect natural conditions at the site, I wouldn't want them to be mistakenly interpreted as such.</w:t>
      </w:r>
    </w:p>
    <w:p w14:paraId="71F2CE1B" w14:textId="77777777" w:rsidR="00CC1340" w:rsidRDefault="00CC1340" w:rsidP="008F0C92">
      <w:pPr>
        <w:tabs>
          <w:tab w:val="left" w:pos="3795"/>
        </w:tabs>
        <w:rPr>
          <w:b/>
          <w:sz w:val="28"/>
          <w:szCs w:val="28"/>
        </w:rPr>
      </w:pPr>
    </w:p>
    <w:p w14:paraId="7E92B60E" w14:textId="5A2B441F" w:rsidR="000A6380" w:rsidRPr="0024302C" w:rsidRDefault="00E532F4" w:rsidP="008F0C92">
      <w:pPr>
        <w:tabs>
          <w:tab w:val="left" w:pos="3795"/>
        </w:tabs>
        <w:rPr>
          <w:b/>
          <w:sz w:val="28"/>
          <w:szCs w:val="28"/>
        </w:rPr>
      </w:pPr>
      <w:r w:rsidRPr="0024302C">
        <w:rPr>
          <w:b/>
          <w:sz w:val="28"/>
          <w:szCs w:val="28"/>
        </w:rPr>
        <w:t>Data Dictionary</w:t>
      </w:r>
      <w:r w:rsidR="008F0C92" w:rsidRPr="0024302C">
        <w:rPr>
          <w:b/>
          <w:sz w:val="28"/>
          <w:szCs w:val="28"/>
        </w:rPr>
        <w:t xml:space="preserve"> </w:t>
      </w:r>
      <w:r w:rsidR="00DF6458">
        <w:rPr>
          <w:b/>
          <w:sz w:val="28"/>
          <w:szCs w:val="28"/>
        </w:rPr>
        <w:t xml:space="preserve"> [DATA IS NOT YET AVAILABLE 2016-11-04]</w:t>
      </w:r>
    </w:p>
    <w:p w14:paraId="5D5F387C" w14:textId="77777777" w:rsidR="000A6380" w:rsidRPr="00B47529" w:rsidRDefault="000A6380">
      <w:pPr>
        <w:rPr>
          <w:b/>
          <w:sz w:val="28"/>
          <w:szCs w:val="28"/>
        </w:rPr>
      </w:pPr>
    </w:p>
    <w:p w14:paraId="0808161A" w14:textId="4F144832" w:rsidR="00C261F6" w:rsidRDefault="00E532F4">
      <w:pPr>
        <w:rPr>
          <w:b/>
        </w:rPr>
      </w:pPr>
      <w:r w:rsidRPr="00FD18C9">
        <w:rPr>
          <w:b/>
        </w:rPr>
        <w:t>Data File</w:t>
      </w:r>
      <w:r w:rsidR="00C261F6">
        <w:rPr>
          <w:b/>
        </w:rPr>
        <w:t>s</w:t>
      </w:r>
      <w:r w:rsidRPr="00FD18C9">
        <w:rPr>
          <w:b/>
        </w:rPr>
        <w:t>:</w:t>
      </w:r>
      <w:r w:rsidR="00FD18C9">
        <w:rPr>
          <w:b/>
        </w:rPr>
        <w:t xml:space="preserve"> </w:t>
      </w:r>
      <w:r w:rsidRPr="00FD18C9">
        <w:rPr>
          <w:b/>
        </w:rPr>
        <w:t xml:space="preserve"> </w:t>
      </w:r>
    </w:p>
    <w:p w14:paraId="6C25D3F5" w14:textId="2E8F159D" w:rsidR="00E80F59" w:rsidRPr="00E80F59" w:rsidRDefault="00E80F59" w:rsidP="00D962C2">
      <w:r w:rsidRPr="00E80F59">
        <w:t>radiocarbon_Barrow_2012_2014</w:t>
      </w:r>
    </w:p>
    <w:p w14:paraId="7D84D5B4" w14:textId="39724091" w:rsidR="00D962C2" w:rsidRPr="00E80F59" w:rsidRDefault="00E80F59" w:rsidP="00D962C2">
      <w:r w:rsidRPr="00E80F59">
        <w:t>flux_CO2_CH4_Barrow_2012_2014</w:t>
      </w:r>
    </w:p>
    <w:p w14:paraId="6F931D54" w14:textId="0FA88573" w:rsidR="00D962C2" w:rsidRPr="00E80F59" w:rsidRDefault="00D962C2" w:rsidP="00D962C2">
      <w:r w:rsidRPr="00E80F59">
        <w:t>tempe</w:t>
      </w:r>
      <w:r w:rsidR="00E80F59" w:rsidRPr="00E80F59">
        <w:t>rature _Barrow_2012_2014</w:t>
      </w:r>
    </w:p>
    <w:p w14:paraId="417FC858" w14:textId="01DE25C2" w:rsidR="00D962C2" w:rsidRPr="00E80F59" w:rsidRDefault="00E80F59" w:rsidP="00D962C2">
      <w:r w:rsidRPr="00E80F59">
        <w:t>soil_moisture_Barrow_2012_2014</w:t>
      </w:r>
    </w:p>
    <w:p w14:paraId="15E8FE39" w14:textId="77777777" w:rsidR="00E532F4" w:rsidRDefault="00E532F4"/>
    <w:p w14:paraId="522FD3D9" w14:textId="77777777" w:rsidR="006C17AF" w:rsidRDefault="006C17AF"/>
    <w:p w14:paraId="0B970E15" w14:textId="77777777" w:rsidR="00D962C2" w:rsidRDefault="00D962C2"/>
    <w:p w14:paraId="3D03FB2B" w14:textId="77777777" w:rsidR="00D962C2" w:rsidRDefault="00D962C2"/>
    <w:p w14:paraId="5CC77BA8" w14:textId="77777777" w:rsidR="00D962C2" w:rsidRDefault="00D962C2"/>
    <w:tbl>
      <w:tblPr>
        <w:tblW w:w="9483"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24"/>
        <w:gridCol w:w="1395"/>
        <w:gridCol w:w="4764"/>
      </w:tblGrid>
      <w:tr w:rsidR="00E532F4" w:rsidRPr="00E532F4" w14:paraId="5B2D92D6" w14:textId="77777777" w:rsidTr="000D0744">
        <w:trPr>
          <w:cantSplit/>
          <w:trHeight w:val="315"/>
          <w:tblHeader/>
        </w:trPr>
        <w:tc>
          <w:tcPr>
            <w:tcW w:w="3324" w:type="dxa"/>
            <w:shd w:val="clear" w:color="000000" w:fill="FFC000"/>
            <w:noWrap/>
            <w:vAlign w:val="bottom"/>
            <w:hideMark/>
          </w:tcPr>
          <w:p w14:paraId="0FDF1B67" w14:textId="77777777" w:rsidR="00E532F4" w:rsidRPr="00B9503C" w:rsidRDefault="00E532F4">
            <w:pPr>
              <w:rPr>
                <w:rFonts w:ascii="Calibri" w:hAnsi="Calibri"/>
                <w:b/>
                <w:bCs/>
                <w:color w:val="000000"/>
                <w:sz w:val="22"/>
                <w:szCs w:val="22"/>
              </w:rPr>
            </w:pPr>
            <w:r w:rsidRPr="00B9503C">
              <w:rPr>
                <w:rFonts w:ascii="Calibri" w:hAnsi="Calibri"/>
                <w:b/>
                <w:bCs/>
                <w:color w:val="000000"/>
                <w:sz w:val="22"/>
                <w:szCs w:val="22"/>
              </w:rPr>
              <w:t>column_name</w:t>
            </w:r>
          </w:p>
        </w:tc>
        <w:tc>
          <w:tcPr>
            <w:tcW w:w="1395" w:type="dxa"/>
            <w:shd w:val="clear" w:color="000000" w:fill="FFC000"/>
            <w:noWrap/>
            <w:vAlign w:val="bottom"/>
            <w:hideMark/>
          </w:tcPr>
          <w:p w14:paraId="7D2B03A6" w14:textId="77777777" w:rsidR="00E532F4" w:rsidRPr="00B9503C" w:rsidRDefault="00E532F4">
            <w:pPr>
              <w:rPr>
                <w:rFonts w:ascii="Calibri" w:hAnsi="Calibri"/>
                <w:b/>
                <w:bCs/>
                <w:color w:val="000000"/>
                <w:sz w:val="22"/>
                <w:szCs w:val="22"/>
              </w:rPr>
            </w:pPr>
            <w:r w:rsidRPr="00B9503C">
              <w:rPr>
                <w:rFonts w:ascii="Calibri" w:hAnsi="Calibri"/>
                <w:b/>
                <w:bCs/>
                <w:color w:val="000000"/>
                <w:sz w:val="22"/>
                <w:szCs w:val="22"/>
              </w:rPr>
              <w:t>units/format</w:t>
            </w:r>
          </w:p>
        </w:tc>
        <w:tc>
          <w:tcPr>
            <w:tcW w:w="4764" w:type="dxa"/>
            <w:shd w:val="clear" w:color="000000" w:fill="FFC000"/>
            <w:noWrap/>
            <w:vAlign w:val="center"/>
            <w:hideMark/>
          </w:tcPr>
          <w:p w14:paraId="7637F136" w14:textId="77777777" w:rsidR="00E532F4" w:rsidRPr="00B9503C" w:rsidRDefault="00BB5177">
            <w:pPr>
              <w:rPr>
                <w:rFonts w:ascii="Calibri" w:hAnsi="Calibri"/>
                <w:b/>
                <w:bCs/>
                <w:color w:val="000000"/>
                <w:sz w:val="22"/>
                <w:szCs w:val="22"/>
              </w:rPr>
            </w:pPr>
            <w:r w:rsidRPr="00B9503C">
              <w:rPr>
                <w:rFonts w:ascii="Calibri" w:hAnsi="Calibri"/>
                <w:b/>
                <w:bCs/>
                <w:color w:val="000000"/>
                <w:sz w:val="22"/>
                <w:szCs w:val="22"/>
              </w:rPr>
              <w:t>D</w:t>
            </w:r>
            <w:r w:rsidR="00E532F4" w:rsidRPr="00B9503C">
              <w:rPr>
                <w:rFonts w:ascii="Calibri" w:hAnsi="Calibri"/>
                <w:b/>
                <w:bCs/>
                <w:color w:val="000000"/>
                <w:sz w:val="22"/>
                <w:szCs w:val="22"/>
              </w:rPr>
              <w:t>escription</w:t>
            </w:r>
            <w:r w:rsidRPr="00B9503C">
              <w:rPr>
                <w:rFonts w:ascii="Calibri" w:hAnsi="Calibri"/>
                <w:b/>
                <w:bCs/>
                <w:color w:val="000000"/>
                <w:sz w:val="22"/>
                <w:szCs w:val="22"/>
              </w:rPr>
              <w:t xml:space="preserve"> </w:t>
            </w:r>
          </w:p>
        </w:tc>
      </w:tr>
      <w:tr w:rsidR="000D0744" w:rsidRPr="00E532F4" w14:paraId="6DB08387" w14:textId="77777777" w:rsidTr="000D0744">
        <w:trPr>
          <w:cantSplit/>
          <w:trHeight w:val="315"/>
        </w:trPr>
        <w:tc>
          <w:tcPr>
            <w:tcW w:w="3324" w:type="dxa"/>
            <w:shd w:val="clear" w:color="000000" w:fill="92D050"/>
            <w:noWrap/>
            <w:vAlign w:val="center"/>
          </w:tcPr>
          <w:p w14:paraId="7E66FD12" w14:textId="507DF285" w:rsidR="000D0744" w:rsidRPr="00CC1340" w:rsidRDefault="000D0744">
            <w:pPr>
              <w:rPr>
                <w:rFonts w:ascii="Calibri" w:hAnsi="Calibri"/>
                <w:b/>
                <w:color w:val="000000"/>
                <w:sz w:val="22"/>
                <w:szCs w:val="22"/>
              </w:rPr>
            </w:pPr>
            <w:r>
              <w:rPr>
                <w:rFonts w:ascii="Calibri" w:hAnsi="Calibri"/>
                <w:b/>
                <w:bCs/>
                <w:color w:val="000000"/>
                <w:sz w:val="22"/>
                <w:szCs w:val="22"/>
              </w:rPr>
              <w:t>region*</w:t>
            </w:r>
          </w:p>
        </w:tc>
        <w:tc>
          <w:tcPr>
            <w:tcW w:w="1395" w:type="dxa"/>
            <w:shd w:val="clear" w:color="auto" w:fill="auto"/>
            <w:noWrap/>
            <w:vAlign w:val="bottom"/>
            <w:hideMark/>
          </w:tcPr>
          <w:p w14:paraId="500799DE" w14:textId="1237B8AC" w:rsidR="000D0744" w:rsidRPr="00CC1340" w:rsidRDefault="000D0744">
            <w:pPr>
              <w:rPr>
                <w:rFonts w:ascii="Calibri" w:hAnsi="Calibri"/>
                <w:b/>
                <w:bCs/>
                <w:sz w:val="22"/>
                <w:szCs w:val="22"/>
              </w:rPr>
            </w:pPr>
          </w:p>
        </w:tc>
        <w:tc>
          <w:tcPr>
            <w:tcW w:w="4764" w:type="dxa"/>
            <w:shd w:val="clear" w:color="auto" w:fill="auto"/>
            <w:noWrap/>
            <w:hideMark/>
          </w:tcPr>
          <w:p w14:paraId="4EA6BD14" w14:textId="7EB468E2" w:rsidR="000D0744" w:rsidRPr="00CC1340" w:rsidRDefault="000D0744" w:rsidP="00C92AC6">
            <w:pPr>
              <w:rPr>
                <w:rFonts w:ascii="Calibri" w:hAnsi="Calibri"/>
                <w:color w:val="000000"/>
                <w:sz w:val="22"/>
                <w:szCs w:val="22"/>
              </w:rPr>
            </w:pPr>
          </w:p>
        </w:tc>
      </w:tr>
      <w:tr w:rsidR="000D0744" w:rsidRPr="00E532F4" w14:paraId="76DDC9A4" w14:textId="77777777" w:rsidTr="000D0744">
        <w:trPr>
          <w:cantSplit/>
          <w:trHeight w:val="315"/>
        </w:trPr>
        <w:tc>
          <w:tcPr>
            <w:tcW w:w="3324" w:type="dxa"/>
            <w:shd w:val="clear" w:color="000000" w:fill="92D050"/>
            <w:noWrap/>
            <w:vAlign w:val="center"/>
          </w:tcPr>
          <w:p w14:paraId="27B2B506" w14:textId="0EE54978" w:rsidR="000D0744" w:rsidRPr="00CC1340" w:rsidRDefault="000D0744">
            <w:pPr>
              <w:rPr>
                <w:rFonts w:ascii="Calibri" w:hAnsi="Calibri"/>
                <w:b/>
                <w:color w:val="000000"/>
                <w:sz w:val="22"/>
                <w:szCs w:val="22"/>
              </w:rPr>
            </w:pPr>
            <w:r>
              <w:rPr>
                <w:rFonts w:ascii="Calibri" w:hAnsi="Calibri"/>
                <w:b/>
                <w:bCs/>
                <w:color w:val="000000"/>
                <w:sz w:val="22"/>
                <w:szCs w:val="22"/>
              </w:rPr>
              <w:t>locale*</w:t>
            </w:r>
          </w:p>
        </w:tc>
        <w:tc>
          <w:tcPr>
            <w:tcW w:w="1395" w:type="dxa"/>
            <w:shd w:val="clear" w:color="auto" w:fill="auto"/>
            <w:noWrap/>
            <w:vAlign w:val="bottom"/>
          </w:tcPr>
          <w:p w14:paraId="0DD77F13" w14:textId="77777777" w:rsidR="000D0744" w:rsidRPr="00CC1340" w:rsidRDefault="000D0744">
            <w:pPr>
              <w:rPr>
                <w:rFonts w:ascii="Calibri" w:hAnsi="Calibri"/>
                <w:b/>
                <w:bCs/>
                <w:sz w:val="22"/>
                <w:szCs w:val="22"/>
              </w:rPr>
            </w:pPr>
          </w:p>
        </w:tc>
        <w:tc>
          <w:tcPr>
            <w:tcW w:w="4764" w:type="dxa"/>
            <w:shd w:val="clear" w:color="auto" w:fill="auto"/>
            <w:noWrap/>
          </w:tcPr>
          <w:p w14:paraId="1F32B1DA" w14:textId="36B4E374" w:rsidR="000D0744" w:rsidRPr="00CC1340" w:rsidRDefault="000D0744" w:rsidP="00C92AC6">
            <w:pPr>
              <w:rPr>
                <w:rFonts w:ascii="Calibri" w:hAnsi="Calibri"/>
                <w:color w:val="000000"/>
                <w:sz w:val="22"/>
                <w:szCs w:val="22"/>
              </w:rPr>
            </w:pPr>
          </w:p>
        </w:tc>
      </w:tr>
      <w:tr w:rsidR="000D0744" w:rsidRPr="00E532F4" w14:paraId="7EBD017F" w14:textId="77777777" w:rsidTr="000D0744">
        <w:trPr>
          <w:cantSplit/>
          <w:trHeight w:val="315"/>
        </w:trPr>
        <w:tc>
          <w:tcPr>
            <w:tcW w:w="3324" w:type="dxa"/>
            <w:shd w:val="clear" w:color="000000" w:fill="92D050"/>
            <w:noWrap/>
            <w:vAlign w:val="center"/>
          </w:tcPr>
          <w:p w14:paraId="358D836D" w14:textId="712BFE74" w:rsidR="000D0744" w:rsidRPr="00CC1340" w:rsidRDefault="000D0744">
            <w:pPr>
              <w:rPr>
                <w:rFonts w:ascii="Calibri" w:hAnsi="Calibri"/>
                <w:b/>
                <w:color w:val="000000"/>
                <w:sz w:val="22"/>
                <w:szCs w:val="22"/>
              </w:rPr>
            </w:pPr>
            <w:r>
              <w:rPr>
                <w:rFonts w:ascii="Calibri" w:hAnsi="Calibri"/>
                <w:b/>
                <w:bCs/>
                <w:color w:val="000000"/>
                <w:sz w:val="22"/>
                <w:szCs w:val="22"/>
              </w:rPr>
              <w:t>administrative_area*</w:t>
            </w:r>
          </w:p>
        </w:tc>
        <w:tc>
          <w:tcPr>
            <w:tcW w:w="1395" w:type="dxa"/>
            <w:shd w:val="clear" w:color="auto" w:fill="auto"/>
            <w:noWrap/>
            <w:vAlign w:val="bottom"/>
            <w:hideMark/>
          </w:tcPr>
          <w:p w14:paraId="10F7C757" w14:textId="49A29888" w:rsidR="000D0744" w:rsidRPr="00CC1340" w:rsidRDefault="000D0744">
            <w:pPr>
              <w:rPr>
                <w:rFonts w:ascii="Calibri" w:hAnsi="Calibri"/>
                <w:b/>
                <w:bCs/>
                <w:sz w:val="22"/>
                <w:szCs w:val="22"/>
              </w:rPr>
            </w:pPr>
          </w:p>
        </w:tc>
        <w:tc>
          <w:tcPr>
            <w:tcW w:w="4764" w:type="dxa"/>
            <w:shd w:val="clear" w:color="auto" w:fill="auto"/>
            <w:noWrap/>
            <w:hideMark/>
          </w:tcPr>
          <w:p w14:paraId="0CA706D0" w14:textId="7DC2830D" w:rsidR="000D0744" w:rsidRPr="00CC1340" w:rsidRDefault="000D0744" w:rsidP="00C92AC6">
            <w:pPr>
              <w:rPr>
                <w:rFonts w:ascii="Calibri" w:hAnsi="Calibri"/>
                <w:color w:val="000000"/>
                <w:sz w:val="22"/>
                <w:szCs w:val="22"/>
              </w:rPr>
            </w:pPr>
          </w:p>
        </w:tc>
      </w:tr>
      <w:tr w:rsidR="000D0744" w:rsidRPr="00E532F4" w14:paraId="42696B0A" w14:textId="77777777" w:rsidTr="000D0744">
        <w:trPr>
          <w:cantSplit/>
          <w:trHeight w:val="315"/>
        </w:trPr>
        <w:tc>
          <w:tcPr>
            <w:tcW w:w="3324" w:type="dxa"/>
            <w:shd w:val="clear" w:color="000000" w:fill="92D050"/>
            <w:noWrap/>
            <w:vAlign w:val="center"/>
          </w:tcPr>
          <w:p w14:paraId="33EF5E39" w14:textId="4CAC6D26" w:rsidR="000D0744" w:rsidRPr="00CC1340" w:rsidRDefault="000D0744">
            <w:pPr>
              <w:rPr>
                <w:rFonts w:ascii="Calibri" w:hAnsi="Calibri"/>
                <w:b/>
                <w:color w:val="000000"/>
                <w:sz w:val="22"/>
                <w:szCs w:val="22"/>
              </w:rPr>
            </w:pPr>
            <w:r>
              <w:rPr>
                <w:rFonts w:ascii="Calibri" w:hAnsi="Calibri"/>
                <w:b/>
                <w:bCs/>
                <w:color w:val="000000"/>
                <w:sz w:val="22"/>
                <w:szCs w:val="22"/>
              </w:rPr>
              <w:t>site*</w:t>
            </w:r>
          </w:p>
        </w:tc>
        <w:tc>
          <w:tcPr>
            <w:tcW w:w="1395" w:type="dxa"/>
            <w:shd w:val="clear" w:color="auto" w:fill="auto"/>
            <w:noWrap/>
            <w:vAlign w:val="bottom"/>
          </w:tcPr>
          <w:p w14:paraId="00FE7891" w14:textId="77777777" w:rsidR="000D0744" w:rsidRPr="00CC1340" w:rsidRDefault="000D0744">
            <w:pPr>
              <w:rPr>
                <w:rFonts w:ascii="Calibri" w:hAnsi="Calibri"/>
                <w:b/>
                <w:bCs/>
                <w:sz w:val="22"/>
                <w:szCs w:val="22"/>
              </w:rPr>
            </w:pPr>
          </w:p>
        </w:tc>
        <w:tc>
          <w:tcPr>
            <w:tcW w:w="4764" w:type="dxa"/>
            <w:shd w:val="clear" w:color="auto" w:fill="auto"/>
            <w:noWrap/>
          </w:tcPr>
          <w:p w14:paraId="3D640D92" w14:textId="5DD8AE7C" w:rsidR="000D0744" w:rsidRPr="00CC1340" w:rsidRDefault="000D0744" w:rsidP="00C92AC6">
            <w:pPr>
              <w:rPr>
                <w:rFonts w:ascii="Calibri" w:hAnsi="Calibri"/>
                <w:color w:val="000000"/>
                <w:sz w:val="22"/>
                <w:szCs w:val="22"/>
              </w:rPr>
            </w:pPr>
          </w:p>
        </w:tc>
      </w:tr>
      <w:tr w:rsidR="000D0744" w:rsidRPr="00E532F4" w14:paraId="352419DF" w14:textId="77777777" w:rsidTr="000D0744">
        <w:trPr>
          <w:cantSplit/>
          <w:trHeight w:val="315"/>
        </w:trPr>
        <w:tc>
          <w:tcPr>
            <w:tcW w:w="3324" w:type="dxa"/>
            <w:shd w:val="clear" w:color="000000" w:fill="92D050"/>
            <w:noWrap/>
            <w:vAlign w:val="center"/>
          </w:tcPr>
          <w:p w14:paraId="613C2B22" w14:textId="07D6D7A8" w:rsidR="000D0744" w:rsidRPr="00CC1340" w:rsidRDefault="000D0744">
            <w:pPr>
              <w:rPr>
                <w:rFonts w:ascii="Calibri" w:hAnsi="Calibri"/>
                <w:b/>
                <w:color w:val="000000"/>
                <w:sz w:val="22"/>
                <w:szCs w:val="22"/>
              </w:rPr>
            </w:pPr>
            <w:r>
              <w:rPr>
                <w:rFonts w:ascii="Calibri" w:hAnsi="Calibri"/>
                <w:b/>
                <w:bCs/>
                <w:color w:val="000000"/>
                <w:sz w:val="22"/>
                <w:szCs w:val="22"/>
              </w:rPr>
              <w:t>area*</w:t>
            </w:r>
          </w:p>
        </w:tc>
        <w:tc>
          <w:tcPr>
            <w:tcW w:w="1395" w:type="dxa"/>
            <w:shd w:val="clear" w:color="auto" w:fill="auto"/>
            <w:noWrap/>
            <w:vAlign w:val="bottom"/>
          </w:tcPr>
          <w:p w14:paraId="5C4FA2A6" w14:textId="77777777" w:rsidR="000D0744" w:rsidRPr="00CC1340" w:rsidRDefault="000D0744">
            <w:pPr>
              <w:rPr>
                <w:rFonts w:ascii="Calibri" w:hAnsi="Calibri"/>
                <w:b/>
                <w:bCs/>
                <w:sz w:val="22"/>
                <w:szCs w:val="22"/>
              </w:rPr>
            </w:pPr>
          </w:p>
        </w:tc>
        <w:tc>
          <w:tcPr>
            <w:tcW w:w="4764" w:type="dxa"/>
            <w:shd w:val="clear" w:color="auto" w:fill="auto"/>
            <w:noWrap/>
          </w:tcPr>
          <w:p w14:paraId="761F9856" w14:textId="7DE9B15B" w:rsidR="000D0744" w:rsidRPr="00CC1340" w:rsidRDefault="000D0744">
            <w:pPr>
              <w:rPr>
                <w:rFonts w:ascii="Calibri" w:hAnsi="Calibri"/>
                <w:color w:val="000000"/>
                <w:sz w:val="22"/>
                <w:szCs w:val="22"/>
              </w:rPr>
            </w:pPr>
          </w:p>
        </w:tc>
      </w:tr>
      <w:tr w:rsidR="000D0744" w:rsidRPr="00E532F4" w14:paraId="5C808A6C" w14:textId="77777777" w:rsidTr="000D0744">
        <w:trPr>
          <w:cantSplit/>
          <w:trHeight w:val="315"/>
        </w:trPr>
        <w:tc>
          <w:tcPr>
            <w:tcW w:w="3324" w:type="dxa"/>
            <w:tcBorders>
              <w:top w:val="single" w:sz="4" w:space="0" w:color="auto"/>
              <w:left w:val="single" w:sz="4" w:space="0" w:color="auto"/>
              <w:bottom w:val="single" w:sz="4" w:space="0" w:color="auto"/>
              <w:right w:val="single" w:sz="4" w:space="0" w:color="auto"/>
            </w:tcBorders>
            <w:shd w:val="clear" w:color="000000" w:fill="92D050"/>
            <w:noWrap/>
            <w:vAlign w:val="center"/>
          </w:tcPr>
          <w:p w14:paraId="450158F4" w14:textId="435EA97A" w:rsidR="000D0744" w:rsidRPr="00CC1340" w:rsidRDefault="000D0744" w:rsidP="00C92AC6">
            <w:pPr>
              <w:rPr>
                <w:rFonts w:ascii="Calibri" w:hAnsi="Calibri"/>
                <w:b/>
                <w:color w:val="000000"/>
                <w:sz w:val="22"/>
                <w:szCs w:val="22"/>
              </w:rPr>
            </w:pPr>
            <w:r>
              <w:rPr>
                <w:rFonts w:ascii="Calibri" w:hAnsi="Calibri"/>
                <w:b/>
                <w:bCs/>
                <w:color w:val="000000"/>
                <w:sz w:val="22"/>
                <w:szCs w:val="22"/>
              </w:rPr>
              <w:t>plot_type*</w:t>
            </w:r>
          </w:p>
        </w:tc>
        <w:tc>
          <w:tcPr>
            <w:tcW w:w="13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BE536B" w14:textId="77777777" w:rsidR="000D0744" w:rsidRPr="00CC1340" w:rsidRDefault="000D0744">
            <w:pPr>
              <w:jc w:val="center"/>
              <w:rPr>
                <w:rFonts w:ascii="Calibri" w:hAnsi="Calibri"/>
                <w:color w:val="000000"/>
                <w:sz w:val="22"/>
                <w:szCs w:val="22"/>
              </w:rPr>
            </w:pPr>
          </w:p>
        </w:tc>
        <w:tc>
          <w:tcPr>
            <w:tcW w:w="4764" w:type="dxa"/>
            <w:tcBorders>
              <w:top w:val="single" w:sz="4" w:space="0" w:color="auto"/>
              <w:left w:val="single" w:sz="4" w:space="0" w:color="auto"/>
              <w:bottom w:val="single" w:sz="4" w:space="0" w:color="auto"/>
              <w:right w:val="single" w:sz="4" w:space="0" w:color="auto"/>
            </w:tcBorders>
            <w:shd w:val="clear" w:color="auto" w:fill="auto"/>
            <w:noWrap/>
          </w:tcPr>
          <w:p w14:paraId="2393145A" w14:textId="14694A58" w:rsidR="000D0744" w:rsidRPr="00CC1340" w:rsidRDefault="000D0744" w:rsidP="00C92AC6">
            <w:pPr>
              <w:rPr>
                <w:rFonts w:ascii="Calibri" w:hAnsi="Calibri"/>
                <w:color w:val="000000"/>
                <w:sz w:val="22"/>
                <w:szCs w:val="22"/>
              </w:rPr>
            </w:pPr>
          </w:p>
        </w:tc>
      </w:tr>
      <w:tr w:rsidR="000D0744" w:rsidRPr="00E532F4" w14:paraId="400AB736" w14:textId="77777777" w:rsidTr="000D0744">
        <w:trPr>
          <w:cantSplit/>
          <w:trHeight w:val="315"/>
        </w:trPr>
        <w:tc>
          <w:tcPr>
            <w:tcW w:w="3324" w:type="dxa"/>
            <w:tcBorders>
              <w:top w:val="single" w:sz="4" w:space="0" w:color="auto"/>
              <w:left w:val="single" w:sz="4" w:space="0" w:color="auto"/>
              <w:bottom w:val="single" w:sz="4" w:space="0" w:color="auto"/>
              <w:right w:val="single" w:sz="4" w:space="0" w:color="auto"/>
            </w:tcBorders>
            <w:shd w:val="clear" w:color="000000" w:fill="92D050"/>
            <w:noWrap/>
            <w:vAlign w:val="center"/>
          </w:tcPr>
          <w:p w14:paraId="4A4B473F" w14:textId="750FCFD9" w:rsidR="000D0744" w:rsidRPr="00CC1340" w:rsidRDefault="000D0744" w:rsidP="00C92AC6">
            <w:pPr>
              <w:rPr>
                <w:rFonts w:ascii="Calibri" w:hAnsi="Calibri"/>
                <w:b/>
                <w:color w:val="000000"/>
                <w:sz w:val="22"/>
                <w:szCs w:val="22"/>
              </w:rPr>
            </w:pPr>
            <w:r>
              <w:rPr>
                <w:rFonts w:ascii="Calibri" w:hAnsi="Calibri"/>
                <w:b/>
                <w:bCs/>
                <w:color w:val="000000"/>
                <w:sz w:val="22"/>
                <w:szCs w:val="22"/>
              </w:rPr>
              <w:t>pologyon</w:t>
            </w:r>
          </w:p>
        </w:tc>
        <w:tc>
          <w:tcPr>
            <w:tcW w:w="13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F918F3" w14:textId="77777777" w:rsidR="000D0744" w:rsidRPr="00CC1340" w:rsidRDefault="000D0744">
            <w:pPr>
              <w:jc w:val="center"/>
              <w:rPr>
                <w:rFonts w:ascii="Calibri" w:hAnsi="Calibri"/>
                <w:color w:val="000000"/>
                <w:sz w:val="22"/>
                <w:szCs w:val="22"/>
              </w:rPr>
            </w:pPr>
          </w:p>
        </w:tc>
        <w:tc>
          <w:tcPr>
            <w:tcW w:w="4764" w:type="dxa"/>
            <w:tcBorders>
              <w:top w:val="single" w:sz="4" w:space="0" w:color="auto"/>
              <w:left w:val="single" w:sz="4" w:space="0" w:color="auto"/>
              <w:bottom w:val="single" w:sz="4" w:space="0" w:color="auto"/>
              <w:right w:val="single" w:sz="4" w:space="0" w:color="auto"/>
            </w:tcBorders>
            <w:shd w:val="clear" w:color="auto" w:fill="auto"/>
            <w:noWrap/>
          </w:tcPr>
          <w:p w14:paraId="233EECAF" w14:textId="46EB70E6" w:rsidR="000D0744" w:rsidRPr="00CC1340" w:rsidRDefault="000D0744" w:rsidP="00C92AC6">
            <w:pPr>
              <w:rPr>
                <w:rFonts w:ascii="Calibri" w:hAnsi="Calibri"/>
                <w:color w:val="000000"/>
                <w:sz w:val="22"/>
                <w:szCs w:val="22"/>
              </w:rPr>
            </w:pPr>
            <w:r>
              <w:rPr>
                <w:rFonts w:ascii="Calibri" w:hAnsi="Calibri"/>
                <w:color w:val="000000"/>
                <w:sz w:val="22"/>
                <w:szCs w:val="22"/>
              </w:rPr>
              <w:t>individual polygon within specified area</w:t>
            </w:r>
          </w:p>
        </w:tc>
      </w:tr>
      <w:tr w:rsidR="000D0744" w:rsidRPr="00E532F4" w14:paraId="77F14DCA" w14:textId="77777777" w:rsidTr="000D0744">
        <w:trPr>
          <w:cantSplit/>
          <w:trHeight w:val="315"/>
        </w:trPr>
        <w:tc>
          <w:tcPr>
            <w:tcW w:w="3324" w:type="dxa"/>
            <w:tcBorders>
              <w:top w:val="single" w:sz="4" w:space="0" w:color="auto"/>
              <w:left w:val="single" w:sz="4" w:space="0" w:color="auto"/>
              <w:bottom w:val="single" w:sz="4" w:space="0" w:color="auto"/>
              <w:right w:val="single" w:sz="4" w:space="0" w:color="auto"/>
            </w:tcBorders>
            <w:shd w:val="clear" w:color="000000" w:fill="92D050"/>
            <w:noWrap/>
            <w:vAlign w:val="center"/>
          </w:tcPr>
          <w:p w14:paraId="762370F3" w14:textId="3E61D355" w:rsidR="000D0744" w:rsidRPr="00CC1340" w:rsidRDefault="000D0744" w:rsidP="00C92AC6">
            <w:pPr>
              <w:rPr>
                <w:rFonts w:ascii="Calibri" w:hAnsi="Calibri"/>
                <w:b/>
                <w:color w:val="000000"/>
                <w:sz w:val="22"/>
                <w:szCs w:val="22"/>
              </w:rPr>
            </w:pPr>
            <w:r>
              <w:rPr>
                <w:rFonts w:ascii="Calibri" w:hAnsi="Calibri"/>
                <w:b/>
                <w:bCs/>
                <w:color w:val="000000"/>
                <w:sz w:val="22"/>
                <w:szCs w:val="22"/>
              </w:rPr>
              <w:t>position</w:t>
            </w:r>
          </w:p>
        </w:tc>
        <w:tc>
          <w:tcPr>
            <w:tcW w:w="13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B10E6A" w14:textId="77777777" w:rsidR="000D0744" w:rsidRPr="00CC1340" w:rsidRDefault="000D0744">
            <w:pPr>
              <w:jc w:val="center"/>
              <w:rPr>
                <w:rFonts w:ascii="Calibri" w:hAnsi="Calibri"/>
                <w:color w:val="000000"/>
                <w:sz w:val="22"/>
                <w:szCs w:val="22"/>
              </w:rPr>
            </w:pPr>
          </w:p>
        </w:tc>
        <w:tc>
          <w:tcPr>
            <w:tcW w:w="4764" w:type="dxa"/>
            <w:tcBorders>
              <w:top w:val="single" w:sz="4" w:space="0" w:color="auto"/>
              <w:left w:val="single" w:sz="4" w:space="0" w:color="auto"/>
              <w:bottom w:val="single" w:sz="4" w:space="0" w:color="auto"/>
              <w:right w:val="single" w:sz="4" w:space="0" w:color="auto"/>
            </w:tcBorders>
            <w:shd w:val="clear" w:color="auto" w:fill="auto"/>
            <w:noWrap/>
          </w:tcPr>
          <w:p w14:paraId="4B82E754" w14:textId="14641445" w:rsidR="000D0744" w:rsidRPr="00CC1340" w:rsidRDefault="000D0744" w:rsidP="00C92AC6">
            <w:pPr>
              <w:rPr>
                <w:rFonts w:ascii="Calibri" w:hAnsi="Calibri"/>
                <w:color w:val="000000"/>
                <w:sz w:val="22"/>
                <w:szCs w:val="22"/>
              </w:rPr>
            </w:pPr>
            <w:r>
              <w:rPr>
                <w:rFonts w:ascii="Calibri" w:hAnsi="Calibri"/>
                <w:color w:val="000000"/>
                <w:sz w:val="22"/>
                <w:szCs w:val="22"/>
              </w:rPr>
              <w:t>center, edge, or trough of polygon</w:t>
            </w:r>
          </w:p>
        </w:tc>
      </w:tr>
      <w:tr w:rsidR="000D0744" w:rsidRPr="00E532F4" w14:paraId="079284F8" w14:textId="77777777" w:rsidTr="000D0744">
        <w:trPr>
          <w:cantSplit/>
          <w:trHeight w:val="315"/>
        </w:trPr>
        <w:tc>
          <w:tcPr>
            <w:tcW w:w="3324" w:type="dxa"/>
            <w:tcBorders>
              <w:top w:val="single" w:sz="4" w:space="0" w:color="auto"/>
              <w:left w:val="single" w:sz="4" w:space="0" w:color="auto"/>
              <w:bottom w:val="single" w:sz="4" w:space="0" w:color="auto"/>
              <w:right w:val="single" w:sz="4" w:space="0" w:color="auto"/>
            </w:tcBorders>
            <w:shd w:val="clear" w:color="000000" w:fill="92D050"/>
            <w:noWrap/>
            <w:vAlign w:val="center"/>
          </w:tcPr>
          <w:p w14:paraId="7F423B23" w14:textId="5CFAB3CB" w:rsidR="000D0744" w:rsidRPr="00CC1340" w:rsidRDefault="000D0744" w:rsidP="00C92AC6">
            <w:pPr>
              <w:rPr>
                <w:rFonts w:ascii="Calibri" w:hAnsi="Calibri"/>
                <w:b/>
                <w:color w:val="000000"/>
                <w:sz w:val="22"/>
                <w:szCs w:val="22"/>
              </w:rPr>
            </w:pPr>
            <w:r>
              <w:rPr>
                <w:rFonts w:ascii="Calibri" w:hAnsi="Calibri"/>
                <w:b/>
                <w:bCs/>
                <w:color w:val="000000"/>
                <w:sz w:val="22"/>
                <w:szCs w:val="22"/>
              </w:rPr>
              <w:t>type</w:t>
            </w:r>
          </w:p>
        </w:tc>
        <w:tc>
          <w:tcPr>
            <w:tcW w:w="13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E39831" w14:textId="77777777" w:rsidR="000D0744" w:rsidRPr="00CC1340" w:rsidRDefault="000D0744">
            <w:pPr>
              <w:jc w:val="center"/>
              <w:rPr>
                <w:rFonts w:ascii="Calibri" w:hAnsi="Calibri"/>
                <w:color w:val="000000"/>
                <w:sz w:val="22"/>
                <w:szCs w:val="22"/>
              </w:rPr>
            </w:pPr>
          </w:p>
        </w:tc>
        <w:tc>
          <w:tcPr>
            <w:tcW w:w="4764" w:type="dxa"/>
            <w:tcBorders>
              <w:top w:val="single" w:sz="4" w:space="0" w:color="auto"/>
              <w:left w:val="single" w:sz="4" w:space="0" w:color="auto"/>
              <w:bottom w:val="single" w:sz="4" w:space="0" w:color="auto"/>
              <w:right w:val="single" w:sz="4" w:space="0" w:color="auto"/>
            </w:tcBorders>
            <w:shd w:val="clear" w:color="auto" w:fill="auto"/>
            <w:noWrap/>
          </w:tcPr>
          <w:p w14:paraId="7852479F" w14:textId="2E48A832" w:rsidR="000D0744" w:rsidRPr="00CC1340" w:rsidRDefault="000D0744" w:rsidP="00C92AC6">
            <w:pPr>
              <w:rPr>
                <w:rFonts w:ascii="Calibri" w:hAnsi="Calibri"/>
                <w:color w:val="000000"/>
                <w:sz w:val="22"/>
                <w:szCs w:val="22"/>
              </w:rPr>
            </w:pPr>
            <w:r>
              <w:rPr>
                <w:rFonts w:ascii="Calibri" w:hAnsi="Calibri"/>
                <w:color w:val="000000"/>
                <w:sz w:val="22"/>
                <w:szCs w:val="22"/>
              </w:rPr>
              <w:t>polygon type (low, flat, or high-centered)</w:t>
            </w:r>
          </w:p>
        </w:tc>
      </w:tr>
      <w:tr w:rsidR="000D0744" w:rsidRPr="00E532F4" w14:paraId="53598A62" w14:textId="77777777" w:rsidTr="000D0744">
        <w:trPr>
          <w:cantSplit/>
          <w:trHeight w:val="315"/>
        </w:trPr>
        <w:tc>
          <w:tcPr>
            <w:tcW w:w="3324" w:type="dxa"/>
            <w:tcBorders>
              <w:top w:val="single" w:sz="4" w:space="0" w:color="auto"/>
              <w:left w:val="single" w:sz="4" w:space="0" w:color="auto"/>
              <w:bottom w:val="single" w:sz="4" w:space="0" w:color="auto"/>
              <w:right w:val="single" w:sz="4" w:space="0" w:color="auto"/>
            </w:tcBorders>
            <w:shd w:val="clear" w:color="000000" w:fill="92D050"/>
            <w:noWrap/>
            <w:vAlign w:val="center"/>
          </w:tcPr>
          <w:p w14:paraId="1B03C848" w14:textId="0E9A742E" w:rsidR="000D0744" w:rsidRPr="00CC1340" w:rsidRDefault="000D0744" w:rsidP="00C92AC6">
            <w:pPr>
              <w:rPr>
                <w:rFonts w:ascii="Calibri" w:hAnsi="Calibri"/>
                <w:b/>
                <w:color w:val="000000"/>
                <w:sz w:val="22"/>
                <w:szCs w:val="22"/>
              </w:rPr>
            </w:pPr>
            <w:r>
              <w:rPr>
                <w:rFonts w:ascii="Calibri" w:hAnsi="Calibri"/>
                <w:b/>
                <w:bCs/>
                <w:color w:val="000000"/>
                <w:sz w:val="22"/>
                <w:szCs w:val="22"/>
              </w:rPr>
              <w:t>plot_ID</w:t>
            </w:r>
          </w:p>
        </w:tc>
        <w:tc>
          <w:tcPr>
            <w:tcW w:w="13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272FBE" w14:textId="77777777" w:rsidR="000D0744" w:rsidRPr="00CC1340" w:rsidRDefault="000D0744">
            <w:pPr>
              <w:jc w:val="center"/>
              <w:rPr>
                <w:rFonts w:ascii="Calibri" w:hAnsi="Calibri"/>
                <w:color w:val="000000"/>
                <w:sz w:val="22"/>
                <w:szCs w:val="22"/>
              </w:rPr>
            </w:pPr>
          </w:p>
        </w:tc>
        <w:tc>
          <w:tcPr>
            <w:tcW w:w="4764" w:type="dxa"/>
            <w:tcBorders>
              <w:top w:val="single" w:sz="4" w:space="0" w:color="auto"/>
              <w:left w:val="single" w:sz="4" w:space="0" w:color="auto"/>
              <w:bottom w:val="single" w:sz="4" w:space="0" w:color="auto"/>
              <w:right w:val="single" w:sz="4" w:space="0" w:color="auto"/>
            </w:tcBorders>
            <w:shd w:val="clear" w:color="auto" w:fill="auto"/>
            <w:noWrap/>
          </w:tcPr>
          <w:p w14:paraId="295F9811" w14:textId="49753975" w:rsidR="000D0744" w:rsidRPr="00CC1340" w:rsidRDefault="000D0744" w:rsidP="00C92AC6">
            <w:pPr>
              <w:rPr>
                <w:rFonts w:ascii="Calibri" w:hAnsi="Calibri"/>
                <w:color w:val="000000"/>
                <w:sz w:val="22"/>
                <w:szCs w:val="22"/>
              </w:rPr>
            </w:pPr>
            <w:r>
              <w:rPr>
                <w:rFonts w:ascii="Calibri" w:hAnsi="Calibri"/>
                <w:color w:val="000000"/>
                <w:sz w:val="22"/>
                <w:szCs w:val="22"/>
              </w:rPr>
              <w:t>The name of the profile or plot from which the sample was collected</w:t>
            </w:r>
          </w:p>
        </w:tc>
      </w:tr>
      <w:tr w:rsidR="000D0744" w:rsidRPr="00E532F4" w14:paraId="14F5814A" w14:textId="77777777" w:rsidTr="000D0744">
        <w:trPr>
          <w:cantSplit/>
          <w:trHeight w:val="315"/>
        </w:trPr>
        <w:tc>
          <w:tcPr>
            <w:tcW w:w="3324" w:type="dxa"/>
            <w:tcBorders>
              <w:top w:val="single" w:sz="4" w:space="0" w:color="auto"/>
              <w:left w:val="single" w:sz="4" w:space="0" w:color="auto"/>
              <w:bottom w:val="single" w:sz="4" w:space="0" w:color="auto"/>
              <w:right w:val="single" w:sz="4" w:space="0" w:color="auto"/>
            </w:tcBorders>
            <w:shd w:val="clear" w:color="000000" w:fill="92D050"/>
            <w:noWrap/>
            <w:vAlign w:val="center"/>
          </w:tcPr>
          <w:p w14:paraId="2D1EB303" w14:textId="36E66B7E" w:rsidR="000D0744" w:rsidRPr="00CC1340" w:rsidRDefault="000D0744" w:rsidP="00C92AC6">
            <w:pPr>
              <w:rPr>
                <w:rFonts w:ascii="Calibri" w:hAnsi="Calibri"/>
                <w:b/>
                <w:color w:val="000000"/>
                <w:sz w:val="22"/>
                <w:szCs w:val="22"/>
              </w:rPr>
            </w:pPr>
            <w:r>
              <w:rPr>
                <w:rFonts w:ascii="Calibri" w:hAnsi="Calibri"/>
                <w:b/>
                <w:bCs/>
                <w:color w:val="000000"/>
                <w:sz w:val="22"/>
                <w:szCs w:val="22"/>
              </w:rPr>
              <w:t>easting</w:t>
            </w:r>
          </w:p>
        </w:tc>
        <w:tc>
          <w:tcPr>
            <w:tcW w:w="139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DC632AA" w14:textId="40B687F5" w:rsidR="000D0744" w:rsidRPr="00CC1340" w:rsidRDefault="000D0744">
            <w:pPr>
              <w:jc w:val="center"/>
              <w:rPr>
                <w:rFonts w:ascii="Calibri" w:hAnsi="Calibri"/>
                <w:color w:val="000000"/>
                <w:sz w:val="22"/>
                <w:szCs w:val="22"/>
              </w:rPr>
            </w:pPr>
            <w:r>
              <w:rPr>
                <w:rFonts w:ascii="Calibri" w:hAnsi="Calibri"/>
                <w:color w:val="000000"/>
                <w:sz w:val="22"/>
                <w:szCs w:val="22"/>
              </w:rPr>
              <w:t>m</w:t>
            </w:r>
          </w:p>
        </w:tc>
        <w:tc>
          <w:tcPr>
            <w:tcW w:w="4764" w:type="dxa"/>
            <w:tcBorders>
              <w:top w:val="single" w:sz="4" w:space="0" w:color="auto"/>
              <w:left w:val="single" w:sz="4" w:space="0" w:color="auto"/>
              <w:bottom w:val="single" w:sz="4" w:space="0" w:color="auto"/>
              <w:right w:val="single" w:sz="4" w:space="0" w:color="auto"/>
            </w:tcBorders>
            <w:shd w:val="clear" w:color="auto" w:fill="auto"/>
            <w:noWrap/>
          </w:tcPr>
          <w:p w14:paraId="07925C8F" w14:textId="358A8AE9" w:rsidR="000D0744" w:rsidRPr="00CC1340" w:rsidRDefault="000D0744" w:rsidP="00C92AC6">
            <w:pPr>
              <w:rPr>
                <w:rFonts w:ascii="Calibri" w:hAnsi="Calibri"/>
                <w:color w:val="000000"/>
                <w:sz w:val="22"/>
                <w:szCs w:val="22"/>
              </w:rPr>
            </w:pPr>
            <w:r>
              <w:rPr>
                <w:rFonts w:ascii="Calibri" w:hAnsi="Calibri"/>
                <w:color w:val="000000"/>
                <w:sz w:val="22"/>
                <w:szCs w:val="22"/>
              </w:rPr>
              <w:t>location in UTM coordinates, zone 4</w:t>
            </w:r>
          </w:p>
        </w:tc>
      </w:tr>
      <w:tr w:rsidR="000D0744" w:rsidRPr="00E532F4" w14:paraId="730B560E" w14:textId="77777777" w:rsidTr="000D0744">
        <w:trPr>
          <w:cantSplit/>
          <w:trHeight w:val="315"/>
        </w:trPr>
        <w:tc>
          <w:tcPr>
            <w:tcW w:w="3324" w:type="dxa"/>
            <w:shd w:val="clear" w:color="000000" w:fill="92D050"/>
            <w:noWrap/>
            <w:vAlign w:val="center"/>
          </w:tcPr>
          <w:p w14:paraId="296DB539" w14:textId="1EFFDC5F" w:rsidR="000D0744" w:rsidRPr="00CC1340" w:rsidRDefault="000D0744" w:rsidP="00C92AC6">
            <w:pPr>
              <w:rPr>
                <w:rFonts w:ascii="Calibri" w:hAnsi="Calibri"/>
                <w:b/>
                <w:color w:val="000000"/>
                <w:sz w:val="22"/>
                <w:szCs w:val="22"/>
              </w:rPr>
            </w:pPr>
            <w:r>
              <w:rPr>
                <w:rFonts w:ascii="Calibri" w:hAnsi="Calibri"/>
                <w:b/>
                <w:bCs/>
                <w:color w:val="000000"/>
                <w:sz w:val="22"/>
                <w:szCs w:val="22"/>
              </w:rPr>
              <w:t>northing</w:t>
            </w:r>
          </w:p>
        </w:tc>
        <w:tc>
          <w:tcPr>
            <w:tcW w:w="1395" w:type="dxa"/>
            <w:shd w:val="clear" w:color="auto" w:fill="auto"/>
            <w:noWrap/>
            <w:vAlign w:val="center"/>
          </w:tcPr>
          <w:p w14:paraId="70CE0E2A" w14:textId="58B5E62D" w:rsidR="000D0744" w:rsidRPr="00CC1340" w:rsidRDefault="000D0744">
            <w:pPr>
              <w:jc w:val="center"/>
              <w:rPr>
                <w:rFonts w:ascii="Calibri" w:hAnsi="Calibri"/>
                <w:color w:val="000000"/>
                <w:sz w:val="22"/>
                <w:szCs w:val="22"/>
              </w:rPr>
            </w:pPr>
            <w:r>
              <w:rPr>
                <w:rFonts w:ascii="Calibri" w:hAnsi="Calibri"/>
                <w:color w:val="000000"/>
                <w:sz w:val="22"/>
                <w:szCs w:val="22"/>
              </w:rPr>
              <w:t>m</w:t>
            </w:r>
          </w:p>
        </w:tc>
        <w:tc>
          <w:tcPr>
            <w:tcW w:w="4764" w:type="dxa"/>
            <w:shd w:val="clear" w:color="auto" w:fill="auto"/>
            <w:noWrap/>
          </w:tcPr>
          <w:p w14:paraId="2C0265E2" w14:textId="554C38FE" w:rsidR="000D0744" w:rsidRPr="00CC1340" w:rsidRDefault="000D0744" w:rsidP="00C92AC6">
            <w:pPr>
              <w:rPr>
                <w:rFonts w:ascii="Calibri" w:hAnsi="Calibri"/>
                <w:color w:val="000000"/>
                <w:sz w:val="22"/>
                <w:szCs w:val="22"/>
              </w:rPr>
            </w:pPr>
            <w:r>
              <w:rPr>
                <w:rFonts w:ascii="Calibri" w:hAnsi="Calibri"/>
                <w:color w:val="000000"/>
                <w:sz w:val="22"/>
                <w:szCs w:val="22"/>
              </w:rPr>
              <w:t>location in UTM coordinates, zone 4</w:t>
            </w:r>
          </w:p>
        </w:tc>
      </w:tr>
      <w:tr w:rsidR="000D0744" w:rsidRPr="00E532F4" w14:paraId="28B6C53F" w14:textId="77777777" w:rsidTr="000D0744">
        <w:trPr>
          <w:cantSplit/>
          <w:trHeight w:val="315"/>
        </w:trPr>
        <w:tc>
          <w:tcPr>
            <w:tcW w:w="3324" w:type="dxa"/>
            <w:shd w:val="clear" w:color="000000" w:fill="92D050"/>
            <w:noWrap/>
            <w:vAlign w:val="center"/>
          </w:tcPr>
          <w:p w14:paraId="14F157D1" w14:textId="683350A5" w:rsidR="000D0744" w:rsidRPr="00CC1340" w:rsidRDefault="000D0744" w:rsidP="00C92AC6">
            <w:pPr>
              <w:rPr>
                <w:rFonts w:ascii="Calibri" w:hAnsi="Calibri"/>
                <w:b/>
                <w:color w:val="000000"/>
                <w:sz w:val="22"/>
                <w:szCs w:val="22"/>
              </w:rPr>
            </w:pPr>
            <w:r>
              <w:rPr>
                <w:rFonts w:ascii="Calibri" w:hAnsi="Calibri"/>
                <w:b/>
                <w:bCs/>
                <w:color w:val="000000"/>
                <w:sz w:val="22"/>
                <w:szCs w:val="22"/>
              </w:rPr>
              <w:t>observation_date</w:t>
            </w:r>
          </w:p>
        </w:tc>
        <w:tc>
          <w:tcPr>
            <w:tcW w:w="1395" w:type="dxa"/>
            <w:shd w:val="clear" w:color="auto" w:fill="auto"/>
            <w:noWrap/>
            <w:vAlign w:val="center"/>
          </w:tcPr>
          <w:p w14:paraId="09C2A2CE" w14:textId="13A9CB1F" w:rsidR="000D0744" w:rsidRPr="00CC1340" w:rsidRDefault="000D0744">
            <w:pPr>
              <w:jc w:val="center"/>
              <w:rPr>
                <w:rFonts w:ascii="Calibri" w:hAnsi="Calibri"/>
                <w:color w:val="000000"/>
                <w:sz w:val="22"/>
                <w:szCs w:val="22"/>
              </w:rPr>
            </w:pPr>
            <w:r>
              <w:rPr>
                <w:rFonts w:ascii="Calibri" w:hAnsi="Calibri"/>
                <w:color w:val="000000"/>
                <w:sz w:val="22"/>
                <w:szCs w:val="22"/>
              </w:rPr>
              <w:t>yyyy-mm-dd</w:t>
            </w:r>
          </w:p>
        </w:tc>
        <w:tc>
          <w:tcPr>
            <w:tcW w:w="4764" w:type="dxa"/>
            <w:shd w:val="clear" w:color="auto" w:fill="auto"/>
            <w:noWrap/>
          </w:tcPr>
          <w:p w14:paraId="0AEC5CF4" w14:textId="73E21D6E" w:rsidR="000D0744" w:rsidRPr="00CC1340" w:rsidRDefault="000D0744" w:rsidP="00C92AC6">
            <w:pPr>
              <w:rPr>
                <w:rFonts w:ascii="Calibri" w:hAnsi="Calibri"/>
                <w:color w:val="000000"/>
                <w:sz w:val="22"/>
                <w:szCs w:val="22"/>
              </w:rPr>
            </w:pPr>
            <w:r>
              <w:rPr>
                <w:rFonts w:ascii="Calibri" w:hAnsi="Calibri"/>
                <w:color w:val="000000"/>
                <w:sz w:val="22"/>
                <w:szCs w:val="22"/>
              </w:rPr>
              <w:t>The date at which the soil or gas sample was collected at the site</w:t>
            </w:r>
          </w:p>
        </w:tc>
      </w:tr>
      <w:tr w:rsidR="000D0744" w:rsidRPr="00E532F4" w14:paraId="0E436740" w14:textId="77777777" w:rsidTr="000D0744">
        <w:trPr>
          <w:cantSplit/>
          <w:trHeight w:val="315"/>
        </w:trPr>
        <w:tc>
          <w:tcPr>
            <w:tcW w:w="3324" w:type="dxa"/>
            <w:shd w:val="clear" w:color="000000" w:fill="92D050"/>
            <w:noWrap/>
            <w:vAlign w:val="center"/>
          </w:tcPr>
          <w:p w14:paraId="06B9DC1B" w14:textId="448FF581" w:rsidR="000D0744" w:rsidRPr="00CC1340" w:rsidRDefault="000D0744" w:rsidP="00C92AC6">
            <w:pPr>
              <w:rPr>
                <w:rFonts w:ascii="Calibri" w:hAnsi="Calibri"/>
                <w:b/>
                <w:color w:val="000000"/>
                <w:sz w:val="22"/>
                <w:szCs w:val="22"/>
              </w:rPr>
            </w:pPr>
            <w:r>
              <w:rPr>
                <w:rFonts w:ascii="Calibri" w:hAnsi="Calibri"/>
                <w:b/>
                <w:bCs/>
                <w:color w:val="000000"/>
                <w:sz w:val="22"/>
                <w:szCs w:val="22"/>
              </w:rPr>
              <w:t>time</w:t>
            </w:r>
          </w:p>
        </w:tc>
        <w:tc>
          <w:tcPr>
            <w:tcW w:w="1395" w:type="dxa"/>
            <w:shd w:val="clear" w:color="auto" w:fill="auto"/>
            <w:noWrap/>
          </w:tcPr>
          <w:p w14:paraId="233D9F99" w14:textId="61CA291B" w:rsidR="000D0744" w:rsidRPr="00CC1340" w:rsidRDefault="000D0744">
            <w:pPr>
              <w:jc w:val="center"/>
              <w:rPr>
                <w:rFonts w:ascii="Calibri" w:hAnsi="Calibri"/>
                <w:color w:val="000000"/>
                <w:sz w:val="22"/>
                <w:szCs w:val="22"/>
              </w:rPr>
            </w:pPr>
            <w:r>
              <w:rPr>
                <w:rFonts w:ascii="Calibri" w:hAnsi="Calibri"/>
                <w:color w:val="000000"/>
                <w:sz w:val="22"/>
                <w:szCs w:val="22"/>
              </w:rPr>
              <w:t>AKT</w:t>
            </w:r>
          </w:p>
        </w:tc>
        <w:tc>
          <w:tcPr>
            <w:tcW w:w="4764" w:type="dxa"/>
            <w:shd w:val="clear" w:color="auto" w:fill="auto"/>
            <w:noWrap/>
          </w:tcPr>
          <w:p w14:paraId="0E20755F" w14:textId="2397E972" w:rsidR="000D0744" w:rsidRPr="00CC1340" w:rsidRDefault="000D0744" w:rsidP="00C92AC6">
            <w:pPr>
              <w:rPr>
                <w:rFonts w:ascii="Calibri" w:hAnsi="Calibri"/>
                <w:color w:val="000000"/>
                <w:sz w:val="22"/>
                <w:szCs w:val="22"/>
              </w:rPr>
            </w:pPr>
            <w:r>
              <w:rPr>
                <w:rFonts w:ascii="Calibri" w:hAnsi="Calibri"/>
                <w:color w:val="000000"/>
                <w:sz w:val="22"/>
                <w:szCs w:val="22"/>
              </w:rPr>
              <w:t>local time when the measurement was taken</w:t>
            </w:r>
          </w:p>
        </w:tc>
      </w:tr>
      <w:tr w:rsidR="000D0744" w:rsidRPr="00E532F4" w14:paraId="604BFA47" w14:textId="77777777" w:rsidTr="000D0744">
        <w:trPr>
          <w:cantSplit/>
          <w:trHeight w:val="315"/>
        </w:trPr>
        <w:tc>
          <w:tcPr>
            <w:tcW w:w="3324" w:type="dxa"/>
            <w:shd w:val="clear" w:color="000000" w:fill="92D050"/>
            <w:noWrap/>
            <w:vAlign w:val="center"/>
          </w:tcPr>
          <w:p w14:paraId="4ADCBC65" w14:textId="15E37ED4" w:rsidR="000D0744" w:rsidRPr="00CC1340" w:rsidRDefault="000D0744" w:rsidP="00C92AC6">
            <w:pPr>
              <w:rPr>
                <w:rFonts w:ascii="Calibri" w:hAnsi="Calibri"/>
                <w:b/>
                <w:color w:val="000000"/>
                <w:sz w:val="22"/>
                <w:szCs w:val="22"/>
              </w:rPr>
            </w:pPr>
            <w:r>
              <w:rPr>
                <w:rFonts w:ascii="Calibri" w:hAnsi="Calibri"/>
                <w:b/>
                <w:bCs/>
                <w:color w:val="000000"/>
                <w:sz w:val="22"/>
                <w:szCs w:val="22"/>
              </w:rPr>
              <w:t>sample_date</w:t>
            </w:r>
          </w:p>
        </w:tc>
        <w:tc>
          <w:tcPr>
            <w:tcW w:w="1395" w:type="dxa"/>
            <w:shd w:val="clear" w:color="auto" w:fill="auto"/>
            <w:noWrap/>
            <w:vAlign w:val="center"/>
          </w:tcPr>
          <w:p w14:paraId="113446BC" w14:textId="53853845" w:rsidR="000D0744" w:rsidRPr="00CC1340" w:rsidRDefault="000D0744">
            <w:pPr>
              <w:jc w:val="center"/>
              <w:rPr>
                <w:rFonts w:ascii="Calibri" w:hAnsi="Calibri"/>
                <w:color w:val="000000"/>
                <w:sz w:val="22"/>
                <w:szCs w:val="22"/>
              </w:rPr>
            </w:pPr>
            <w:r>
              <w:rPr>
                <w:rFonts w:ascii="Calibri" w:hAnsi="Calibri"/>
                <w:color w:val="000000"/>
                <w:sz w:val="22"/>
                <w:szCs w:val="22"/>
              </w:rPr>
              <w:t>yyyy-mm-dd</w:t>
            </w:r>
          </w:p>
        </w:tc>
        <w:tc>
          <w:tcPr>
            <w:tcW w:w="4764" w:type="dxa"/>
            <w:shd w:val="clear" w:color="auto" w:fill="auto"/>
            <w:noWrap/>
          </w:tcPr>
          <w:p w14:paraId="1D8A5E2F" w14:textId="38CCA42E" w:rsidR="000D0744" w:rsidRPr="00CC1340" w:rsidRDefault="000D0744" w:rsidP="00C92AC6">
            <w:pPr>
              <w:rPr>
                <w:rFonts w:ascii="Calibri" w:hAnsi="Calibri"/>
                <w:color w:val="000000"/>
                <w:sz w:val="22"/>
                <w:szCs w:val="22"/>
              </w:rPr>
            </w:pPr>
            <w:r>
              <w:rPr>
                <w:rFonts w:ascii="Calibri" w:hAnsi="Calibri"/>
                <w:color w:val="000000"/>
                <w:sz w:val="22"/>
                <w:szCs w:val="22"/>
              </w:rPr>
              <w:t>For CO2 samples collected from laboratory incubations, the date the sample was collected from the incubation.</w:t>
            </w:r>
          </w:p>
        </w:tc>
      </w:tr>
      <w:tr w:rsidR="000D0744" w:rsidRPr="00E532F4" w14:paraId="599299D2" w14:textId="77777777" w:rsidTr="000D0744">
        <w:trPr>
          <w:cantSplit/>
          <w:trHeight w:val="315"/>
        </w:trPr>
        <w:tc>
          <w:tcPr>
            <w:tcW w:w="3324" w:type="dxa"/>
            <w:shd w:val="clear" w:color="000000" w:fill="92D050"/>
            <w:noWrap/>
            <w:vAlign w:val="center"/>
          </w:tcPr>
          <w:p w14:paraId="5DCD6163" w14:textId="2490DD9D" w:rsidR="000D0744" w:rsidRPr="00CC1340" w:rsidRDefault="000D0744" w:rsidP="00C92AC6">
            <w:pPr>
              <w:rPr>
                <w:rFonts w:ascii="Calibri" w:hAnsi="Calibri"/>
                <w:b/>
                <w:color w:val="000000"/>
                <w:sz w:val="22"/>
                <w:szCs w:val="22"/>
              </w:rPr>
            </w:pPr>
            <w:r>
              <w:rPr>
                <w:rFonts w:ascii="Calibri" w:hAnsi="Calibri"/>
                <w:b/>
                <w:bCs/>
                <w:color w:val="000000"/>
                <w:sz w:val="22"/>
                <w:szCs w:val="22"/>
              </w:rPr>
              <w:t>sample_name</w:t>
            </w:r>
          </w:p>
        </w:tc>
        <w:tc>
          <w:tcPr>
            <w:tcW w:w="1395" w:type="dxa"/>
            <w:shd w:val="clear" w:color="auto" w:fill="auto"/>
            <w:noWrap/>
            <w:vAlign w:val="bottom"/>
          </w:tcPr>
          <w:p w14:paraId="2B1E0CE0" w14:textId="2658631F" w:rsidR="000D0744" w:rsidRPr="00CC1340" w:rsidRDefault="000D0744">
            <w:pPr>
              <w:jc w:val="center"/>
              <w:rPr>
                <w:rFonts w:ascii="Calibri" w:hAnsi="Calibri"/>
                <w:color w:val="000000"/>
                <w:sz w:val="22"/>
                <w:szCs w:val="22"/>
              </w:rPr>
            </w:pPr>
          </w:p>
        </w:tc>
        <w:tc>
          <w:tcPr>
            <w:tcW w:w="4764" w:type="dxa"/>
            <w:shd w:val="clear" w:color="auto" w:fill="auto"/>
            <w:noWrap/>
          </w:tcPr>
          <w:p w14:paraId="3AE0B528" w14:textId="0C3AABD6" w:rsidR="000D0744" w:rsidRPr="00CC1340" w:rsidRDefault="000D0744" w:rsidP="00C92AC6">
            <w:pPr>
              <w:rPr>
                <w:rFonts w:ascii="Calibri" w:hAnsi="Calibri"/>
                <w:color w:val="000000"/>
                <w:sz w:val="22"/>
                <w:szCs w:val="22"/>
              </w:rPr>
            </w:pPr>
            <w:r>
              <w:rPr>
                <w:rFonts w:ascii="Calibri" w:hAnsi="Calibri"/>
                <w:color w:val="000000"/>
                <w:sz w:val="22"/>
                <w:szCs w:val="22"/>
              </w:rPr>
              <w:t>A unique name for an individual sample to which Δ14C measurement corresponds</w:t>
            </w:r>
          </w:p>
        </w:tc>
      </w:tr>
      <w:tr w:rsidR="000D0744" w:rsidRPr="00E532F4" w14:paraId="27DDCA79" w14:textId="77777777" w:rsidTr="000D0744">
        <w:trPr>
          <w:cantSplit/>
          <w:trHeight w:val="315"/>
        </w:trPr>
        <w:tc>
          <w:tcPr>
            <w:tcW w:w="3324" w:type="dxa"/>
            <w:shd w:val="clear" w:color="000000" w:fill="92D050"/>
            <w:noWrap/>
            <w:vAlign w:val="center"/>
          </w:tcPr>
          <w:p w14:paraId="6823E268" w14:textId="649283BC" w:rsidR="000D0744" w:rsidRPr="00CC1340" w:rsidRDefault="000D0744" w:rsidP="00C92AC6">
            <w:pPr>
              <w:rPr>
                <w:rFonts w:ascii="Calibri" w:hAnsi="Calibri"/>
                <w:b/>
                <w:color w:val="000000"/>
                <w:sz w:val="22"/>
                <w:szCs w:val="22"/>
              </w:rPr>
            </w:pPr>
            <w:r>
              <w:rPr>
                <w:rFonts w:ascii="Calibri" w:hAnsi="Calibri"/>
                <w:b/>
                <w:bCs/>
                <w:color w:val="000000"/>
                <w:sz w:val="22"/>
                <w:szCs w:val="22"/>
              </w:rPr>
              <w:t>sample_type</w:t>
            </w:r>
          </w:p>
        </w:tc>
        <w:tc>
          <w:tcPr>
            <w:tcW w:w="1395" w:type="dxa"/>
            <w:shd w:val="clear" w:color="auto" w:fill="auto"/>
            <w:noWrap/>
            <w:vAlign w:val="bottom"/>
          </w:tcPr>
          <w:p w14:paraId="43B196CF" w14:textId="63F43836" w:rsidR="000D0744" w:rsidRPr="00CC1340" w:rsidRDefault="000D0744">
            <w:pPr>
              <w:jc w:val="center"/>
              <w:rPr>
                <w:rFonts w:ascii="Calibri" w:hAnsi="Calibri"/>
                <w:color w:val="000000"/>
                <w:sz w:val="22"/>
                <w:szCs w:val="22"/>
              </w:rPr>
            </w:pPr>
          </w:p>
        </w:tc>
        <w:tc>
          <w:tcPr>
            <w:tcW w:w="4764" w:type="dxa"/>
            <w:shd w:val="clear" w:color="auto" w:fill="auto"/>
            <w:noWrap/>
          </w:tcPr>
          <w:p w14:paraId="0EF353AD" w14:textId="41DEDBC0" w:rsidR="000D0744" w:rsidRPr="00CC1340" w:rsidRDefault="000D0744" w:rsidP="00C92AC6">
            <w:pPr>
              <w:rPr>
                <w:rFonts w:ascii="Calibri" w:hAnsi="Calibri"/>
                <w:color w:val="000000"/>
                <w:sz w:val="22"/>
                <w:szCs w:val="22"/>
              </w:rPr>
            </w:pPr>
            <w:r>
              <w:rPr>
                <w:rFonts w:ascii="Calibri" w:hAnsi="Calibri"/>
                <w:color w:val="000000"/>
                <w:sz w:val="22"/>
                <w:szCs w:val="22"/>
              </w:rPr>
              <w:t>Type of material analyzed.  (bulk soil or CO2)</w:t>
            </w:r>
          </w:p>
        </w:tc>
      </w:tr>
      <w:tr w:rsidR="000D0744" w:rsidRPr="00E532F4" w14:paraId="59D9DAF6" w14:textId="77777777" w:rsidTr="000D0744">
        <w:trPr>
          <w:cantSplit/>
          <w:trHeight w:val="315"/>
        </w:trPr>
        <w:tc>
          <w:tcPr>
            <w:tcW w:w="3324" w:type="dxa"/>
            <w:shd w:val="clear" w:color="000000" w:fill="92D050"/>
            <w:noWrap/>
            <w:vAlign w:val="center"/>
          </w:tcPr>
          <w:p w14:paraId="02AD4766" w14:textId="63D4A9DF" w:rsidR="000D0744" w:rsidRPr="00CC1340" w:rsidRDefault="000D0744" w:rsidP="00C92AC6">
            <w:pPr>
              <w:rPr>
                <w:rFonts w:ascii="Calibri" w:hAnsi="Calibri"/>
                <w:b/>
                <w:color w:val="000000"/>
                <w:sz w:val="22"/>
                <w:szCs w:val="22"/>
              </w:rPr>
            </w:pPr>
            <w:r>
              <w:rPr>
                <w:rFonts w:ascii="Calibri" w:hAnsi="Calibri"/>
                <w:b/>
                <w:bCs/>
                <w:color w:val="000000"/>
                <w:sz w:val="22"/>
                <w:szCs w:val="22"/>
              </w:rPr>
              <w:t>pretreatment</w:t>
            </w:r>
          </w:p>
        </w:tc>
        <w:tc>
          <w:tcPr>
            <w:tcW w:w="1395" w:type="dxa"/>
            <w:shd w:val="clear" w:color="auto" w:fill="auto"/>
            <w:noWrap/>
            <w:vAlign w:val="bottom"/>
          </w:tcPr>
          <w:p w14:paraId="4C98B373" w14:textId="136E5863" w:rsidR="000D0744" w:rsidRPr="00CC1340" w:rsidRDefault="000D0744">
            <w:pPr>
              <w:jc w:val="center"/>
              <w:rPr>
                <w:rFonts w:ascii="Calibri" w:hAnsi="Calibri"/>
                <w:color w:val="000000"/>
                <w:sz w:val="22"/>
                <w:szCs w:val="22"/>
              </w:rPr>
            </w:pPr>
          </w:p>
        </w:tc>
        <w:tc>
          <w:tcPr>
            <w:tcW w:w="4764" w:type="dxa"/>
            <w:shd w:val="clear" w:color="auto" w:fill="auto"/>
            <w:noWrap/>
          </w:tcPr>
          <w:p w14:paraId="192920BE" w14:textId="1DA138A2" w:rsidR="000D0744" w:rsidRPr="00CC1340" w:rsidRDefault="000D0744" w:rsidP="00C92AC6">
            <w:pPr>
              <w:rPr>
                <w:rFonts w:ascii="Calibri" w:hAnsi="Calibri"/>
                <w:color w:val="000000"/>
                <w:sz w:val="22"/>
                <w:szCs w:val="22"/>
              </w:rPr>
            </w:pPr>
            <w:r>
              <w:rPr>
                <w:rFonts w:ascii="Calibri" w:hAnsi="Calibri"/>
                <w:color w:val="000000"/>
                <w:sz w:val="22"/>
                <w:szCs w:val="22"/>
              </w:rPr>
              <w:t xml:space="preserve">For soil samples, description of the pretreatment method used to prior to radiocarbon analysis.  </w:t>
            </w:r>
          </w:p>
        </w:tc>
      </w:tr>
      <w:tr w:rsidR="000D0744" w:rsidRPr="00E532F4" w14:paraId="6BAE2169" w14:textId="77777777" w:rsidTr="000D0744">
        <w:trPr>
          <w:cantSplit/>
          <w:trHeight w:val="315"/>
        </w:trPr>
        <w:tc>
          <w:tcPr>
            <w:tcW w:w="3324" w:type="dxa"/>
            <w:shd w:val="clear" w:color="000000" w:fill="92D050"/>
            <w:noWrap/>
            <w:vAlign w:val="center"/>
          </w:tcPr>
          <w:p w14:paraId="15B1E337" w14:textId="7085C366" w:rsidR="000D0744" w:rsidRPr="00CC1340" w:rsidRDefault="000D0744" w:rsidP="00C92AC6">
            <w:pPr>
              <w:rPr>
                <w:rFonts w:ascii="Calibri" w:hAnsi="Calibri"/>
                <w:b/>
                <w:color w:val="000000"/>
                <w:sz w:val="22"/>
                <w:szCs w:val="22"/>
              </w:rPr>
            </w:pPr>
            <w:r>
              <w:rPr>
                <w:rFonts w:ascii="Calibri" w:hAnsi="Calibri"/>
                <w:b/>
                <w:bCs/>
                <w:color w:val="000000"/>
                <w:sz w:val="22"/>
                <w:szCs w:val="22"/>
              </w:rPr>
              <w:t>collection_loc</w:t>
            </w:r>
          </w:p>
        </w:tc>
        <w:tc>
          <w:tcPr>
            <w:tcW w:w="1395" w:type="dxa"/>
            <w:shd w:val="clear" w:color="auto" w:fill="auto"/>
            <w:noWrap/>
            <w:vAlign w:val="bottom"/>
          </w:tcPr>
          <w:p w14:paraId="64667245" w14:textId="77777777" w:rsidR="000D0744" w:rsidRPr="00CC1340" w:rsidRDefault="000D0744">
            <w:pPr>
              <w:jc w:val="center"/>
              <w:rPr>
                <w:rFonts w:ascii="Calibri" w:hAnsi="Calibri"/>
                <w:color w:val="000000"/>
                <w:sz w:val="22"/>
                <w:szCs w:val="22"/>
              </w:rPr>
            </w:pPr>
          </w:p>
        </w:tc>
        <w:tc>
          <w:tcPr>
            <w:tcW w:w="4764" w:type="dxa"/>
            <w:shd w:val="clear" w:color="auto" w:fill="auto"/>
            <w:noWrap/>
          </w:tcPr>
          <w:p w14:paraId="493AB13C" w14:textId="4D065732" w:rsidR="000D0744" w:rsidRPr="00CC1340" w:rsidRDefault="000D0744" w:rsidP="00C92AC6">
            <w:pPr>
              <w:rPr>
                <w:rFonts w:ascii="Calibri" w:hAnsi="Calibri"/>
                <w:color w:val="000000"/>
                <w:sz w:val="22"/>
                <w:szCs w:val="22"/>
              </w:rPr>
            </w:pPr>
            <w:r>
              <w:rPr>
                <w:rFonts w:ascii="Calibri" w:hAnsi="Calibri"/>
                <w:color w:val="000000"/>
                <w:sz w:val="22"/>
                <w:szCs w:val="22"/>
              </w:rPr>
              <w:t>Indicate whether the sample underwent a laboratory incubation before 14C analysis</w:t>
            </w:r>
          </w:p>
        </w:tc>
      </w:tr>
      <w:tr w:rsidR="000D0744" w:rsidRPr="00E532F4" w14:paraId="196009F3" w14:textId="77777777" w:rsidTr="000D0744">
        <w:trPr>
          <w:cantSplit/>
          <w:trHeight w:val="315"/>
        </w:trPr>
        <w:tc>
          <w:tcPr>
            <w:tcW w:w="3324" w:type="dxa"/>
            <w:shd w:val="clear" w:color="000000" w:fill="92D050"/>
            <w:noWrap/>
            <w:vAlign w:val="center"/>
          </w:tcPr>
          <w:p w14:paraId="1244B873" w14:textId="56A615C4" w:rsidR="000D0744" w:rsidRPr="00CC1340" w:rsidRDefault="000D0744" w:rsidP="00C92AC6">
            <w:pPr>
              <w:rPr>
                <w:rFonts w:ascii="Calibri" w:hAnsi="Calibri"/>
                <w:b/>
                <w:color w:val="000000"/>
                <w:sz w:val="22"/>
                <w:szCs w:val="22"/>
              </w:rPr>
            </w:pPr>
            <w:r>
              <w:rPr>
                <w:rFonts w:ascii="Calibri" w:hAnsi="Calibri"/>
                <w:b/>
                <w:bCs/>
                <w:color w:val="000000"/>
                <w:sz w:val="22"/>
                <w:szCs w:val="22"/>
              </w:rPr>
              <w:t>incubation_note</w:t>
            </w:r>
          </w:p>
        </w:tc>
        <w:tc>
          <w:tcPr>
            <w:tcW w:w="1395" w:type="dxa"/>
            <w:shd w:val="clear" w:color="auto" w:fill="auto"/>
            <w:noWrap/>
            <w:vAlign w:val="bottom"/>
          </w:tcPr>
          <w:p w14:paraId="7164DEA1" w14:textId="066DA351" w:rsidR="000D0744" w:rsidRPr="00CC1340" w:rsidRDefault="000D0744">
            <w:pPr>
              <w:jc w:val="center"/>
              <w:rPr>
                <w:rFonts w:ascii="Calibri" w:hAnsi="Calibri"/>
                <w:color w:val="000000"/>
                <w:sz w:val="22"/>
                <w:szCs w:val="22"/>
              </w:rPr>
            </w:pPr>
          </w:p>
        </w:tc>
        <w:tc>
          <w:tcPr>
            <w:tcW w:w="4764" w:type="dxa"/>
            <w:shd w:val="clear" w:color="auto" w:fill="auto"/>
            <w:noWrap/>
          </w:tcPr>
          <w:p w14:paraId="45BDB1EF" w14:textId="074C09C9" w:rsidR="000D0744" w:rsidRPr="00CC1340" w:rsidRDefault="000D0744" w:rsidP="00C92AC6">
            <w:pPr>
              <w:rPr>
                <w:rFonts w:ascii="Calibri" w:hAnsi="Calibri"/>
                <w:color w:val="000000"/>
                <w:sz w:val="22"/>
                <w:szCs w:val="22"/>
              </w:rPr>
            </w:pPr>
            <w:r>
              <w:rPr>
                <w:rFonts w:ascii="Calibri" w:hAnsi="Calibri"/>
                <w:color w:val="000000"/>
                <w:sz w:val="22"/>
                <w:szCs w:val="22"/>
              </w:rPr>
              <w:t>If sample underwent a laboratory incubation, provide incubation temperature, incubation duration, and other relevant information</w:t>
            </w:r>
          </w:p>
        </w:tc>
      </w:tr>
      <w:tr w:rsidR="000D0744" w:rsidRPr="00E532F4" w14:paraId="7FE02C85" w14:textId="77777777" w:rsidTr="000D0744">
        <w:trPr>
          <w:cantSplit/>
          <w:trHeight w:val="315"/>
        </w:trPr>
        <w:tc>
          <w:tcPr>
            <w:tcW w:w="3324" w:type="dxa"/>
            <w:shd w:val="clear" w:color="000000" w:fill="92D050"/>
            <w:noWrap/>
            <w:vAlign w:val="center"/>
          </w:tcPr>
          <w:p w14:paraId="146A66E1" w14:textId="457C0419" w:rsidR="000D0744" w:rsidRPr="00CC1340" w:rsidRDefault="000D0744" w:rsidP="00C92AC6">
            <w:pPr>
              <w:rPr>
                <w:rFonts w:ascii="Calibri" w:hAnsi="Calibri"/>
                <w:b/>
                <w:color w:val="000000"/>
                <w:sz w:val="22"/>
                <w:szCs w:val="22"/>
              </w:rPr>
            </w:pPr>
            <w:r>
              <w:rPr>
                <w:rFonts w:ascii="Calibri" w:hAnsi="Calibri"/>
                <w:b/>
                <w:bCs/>
                <w:color w:val="000000"/>
                <w:sz w:val="22"/>
                <w:szCs w:val="22"/>
              </w:rPr>
              <w:t>rc_lab</w:t>
            </w:r>
          </w:p>
        </w:tc>
        <w:tc>
          <w:tcPr>
            <w:tcW w:w="1395" w:type="dxa"/>
            <w:shd w:val="clear" w:color="auto" w:fill="auto"/>
            <w:noWrap/>
            <w:vAlign w:val="bottom"/>
          </w:tcPr>
          <w:p w14:paraId="50F970AC" w14:textId="6682C484" w:rsidR="000D0744" w:rsidRPr="00CC1340" w:rsidRDefault="000D0744">
            <w:pPr>
              <w:jc w:val="center"/>
              <w:rPr>
                <w:rFonts w:ascii="Calibri" w:hAnsi="Calibri"/>
                <w:color w:val="000000"/>
                <w:sz w:val="22"/>
                <w:szCs w:val="22"/>
              </w:rPr>
            </w:pPr>
          </w:p>
        </w:tc>
        <w:tc>
          <w:tcPr>
            <w:tcW w:w="4764" w:type="dxa"/>
            <w:shd w:val="clear" w:color="auto" w:fill="auto"/>
            <w:noWrap/>
          </w:tcPr>
          <w:p w14:paraId="0C645366" w14:textId="0573C001" w:rsidR="000D0744" w:rsidRPr="00CC1340" w:rsidRDefault="000D0744" w:rsidP="00C92AC6">
            <w:pPr>
              <w:rPr>
                <w:rFonts w:ascii="Calibri" w:hAnsi="Calibri"/>
                <w:color w:val="000000"/>
                <w:sz w:val="22"/>
                <w:szCs w:val="22"/>
              </w:rPr>
            </w:pPr>
            <w:r>
              <w:rPr>
                <w:rFonts w:ascii="Calibri" w:hAnsi="Calibri"/>
                <w:color w:val="000000"/>
                <w:sz w:val="22"/>
                <w:szCs w:val="22"/>
              </w:rPr>
              <w:t>Laboratory code for radiocarbon laboratory.  Complete list of past and present laboratory codes can found published in Radiocarbon in November 2011 (http://www.radiocarbon.org/Info/labcodes.html).</w:t>
            </w:r>
          </w:p>
        </w:tc>
      </w:tr>
      <w:tr w:rsidR="000D0744" w:rsidRPr="00E532F4" w14:paraId="218ED0CB" w14:textId="77777777" w:rsidTr="000D0744">
        <w:trPr>
          <w:cantSplit/>
          <w:trHeight w:val="315"/>
        </w:trPr>
        <w:tc>
          <w:tcPr>
            <w:tcW w:w="3324" w:type="dxa"/>
            <w:shd w:val="clear" w:color="000000" w:fill="92D050"/>
            <w:noWrap/>
            <w:vAlign w:val="center"/>
          </w:tcPr>
          <w:p w14:paraId="5618DA8F" w14:textId="41B6153D" w:rsidR="000D0744" w:rsidRPr="00CC1340" w:rsidRDefault="000D0744" w:rsidP="00C92AC6">
            <w:pPr>
              <w:rPr>
                <w:rFonts w:ascii="Calibri" w:hAnsi="Calibri"/>
                <w:b/>
                <w:color w:val="000000"/>
                <w:sz w:val="22"/>
                <w:szCs w:val="22"/>
              </w:rPr>
            </w:pPr>
            <w:r>
              <w:rPr>
                <w:rFonts w:ascii="Calibri" w:hAnsi="Calibri"/>
                <w:b/>
                <w:bCs/>
                <w:color w:val="000000"/>
                <w:sz w:val="22"/>
                <w:szCs w:val="22"/>
              </w:rPr>
              <w:t>layer_name</w:t>
            </w:r>
          </w:p>
        </w:tc>
        <w:tc>
          <w:tcPr>
            <w:tcW w:w="1395" w:type="dxa"/>
            <w:shd w:val="clear" w:color="auto" w:fill="auto"/>
            <w:noWrap/>
            <w:vAlign w:val="bottom"/>
          </w:tcPr>
          <w:p w14:paraId="12857DB0" w14:textId="77777777" w:rsidR="000D0744" w:rsidRPr="00CC1340" w:rsidRDefault="000D0744">
            <w:pPr>
              <w:jc w:val="center"/>
              <w:rPr>
                <w:rFonts w:ascii="Calibri" w:hAnsi="Calibri"/>
                <w:color w:val="000000"/>
                <w:sz w:val="22"/>
                <w:szCs w:val="22"/>
              </w:rPr>
            </w:pPr>
          </w:p>
        </w:tc>
        <w:tc>
          <w:tcPr>
            <w:tcW w:w="4764" w:type="dxa"/>
            <w:shd w:val="clear" w:color="auto" w:fill="auto"/>
            <w:noWrap/>
          </w:tcPr>
          <w:p w14:paraId="26338555" w14:textId="44999D96" w:rsidR="000D0744" w:rsidRPr="00CC1340" w:rsidRDefault="000D0744" w:rsidP="00C92AC6">
            <w:pPr>
              <w:rPr>
                <w:rFonts w:ascii="Calibri" w:hAnsi="Calibri"/>
                <w:color w:val="000000"/>
                <w:sz w:val="22"/>
                <w:szCs w:val="22"/>
              </w:rPr>
            </w:pPr>
            <w:r>
              <w:rPr>
                <w:rFonts w:ascii="Calibri" w:hAnsi="Calibri"/>
                <w:color w:val="000000"/>
                <w:sz w:val="22"/>
                <w:szCs w:val="22"/>
              </w:rPr>
              <w:t>If analyzed sample was taken from a soil layer, the name of the soil layer as denoted on the "layer" tab</w:t>
            </w:r>
          </w:p>
        </w:tc>
      </w:tr>
      <w:tr w:rsidR="000D0744" w:rsidRPr="00E532F4" w14:paraId="2BFBF4E0" w14:textId="77777777" w:rsidTr="000D0744">
        <w:trPr>
          <w:cantSplit/>
          <w:trHeight w:val="315"/>
        </w:trPr>
        <w:tc>
          <w:tcPr>
            <w:tcW w:w="3324" w:type="dxa"/>
            <w:shd w:val="clear" w:color="000000" w:fill="92D050"/>
            <w:noWrap/>
            <w:vAlign w:val="center"/>
          </w:tcPr>
          <w:p w14:paraId="7EECB716" w14:textId="01599D0E" w:rsidR="000D0744" w:rsidRPr="00CC1340" w:rsidRDefault="000D0744" w:rsidP="00C92AC6">
            <w:pPr>
              <w:rPr>
                <w:rFonts w:ascii="Calibri" w:hAnsi="Calibri"/>
                <w:b/>
                <w:color w:val="000000"/>
                <w:sz w:val="22"/>
                <w:szCs w:val="22"/>
              </w:rPr>
            </w:pPr>
            <w:r>
              <w:rPr>
                <w:rFonts w:ascii="Calibri" w:hAnsi="Calibri"/>
                <w:b/>
                <w:bCs/>
                <w:color w:val="000000"/>
                <w:sz w:val="22"/>
                <w:szCs w:val="22"/>
              </w:rPr>
              <w:lastRenderedPageBreak/>
              <w:t>layer_top</w:t>
            </w:r>
          </w:p>
        </w:tc>
        <w:tc>
          <w:tcPr>
            <w:tcW w:w="1395" w:type="dxa"/>
            <w:shd w:val="clear" w:color="auto" w:fill="auto"/>
            <w:noWrap/>
            <w:vAlign w:val="center"/>
          </w:tcPr>
          <w:p w14:paraId="5A38C1CC" w14:textId="704520DB" w:rsidR="000D0744" w:rsidRPr="00CC1340" w:rsidRDefault="000D0744">
            <w:pPr>
              <w:jc w:val="center"/>
              <w:rPr>
                <w:rFonts w:ascii="Calibri" w:hAnsi="Calibri"/>
                <w:color w:val="000000"/>
                <w:sz w:val="22"/>
                <w:szCs w:val="22"/>
              </w:rPr>
            </w:pPr>
            <w:r>
              <w:rPr>
                <w:rFonts w:ascii="Calibri" w:hAnsi="Calibri"/>
                <w:color w:val="000000"/>
                <w:sz w:val="22"/>
                <w:szCs w:val="22"/>
              </w:rPr>
              <w:t>cm</w:t>
            </w:r>
          </w:p>
        </w:tc>
        <w:tc>
          <w:tcPr>
            <w:tcW w:w="4764" w:type="dxa"/>
            <w:shd w:val="clear" w:color="auto" w:fill="auto"/>
            <w:noWrap/>
          </w:tcPr>
          <w:p w14:paraId="4E6FA439" w14:textId="543F584F" w:rsidR="000D0744" w:rsidRPr="00CC1340" w:rsidRDefault="000D0744" w:rsidP="00C92AC6">
            <w:pPr>
              <w:rPr>
                <w:rFonts w:ascii="Calibri" w:hAnsi="Calibri"/>
                <w:color w:val="000000"/>
                <w:sz w:val="22"/>
                <w:szCs w:val="22"/>
              </w:rPr>
            </w:pPr>
            <w:r>
              <w:rPr>
                <w:rFonts w:ascii="Calibri" w:hAnsi="Calibri"/>
                <w:color w:val="000000"/>
                <w:sz w:val="22"/>
                <w:szCs w:val="22"/>
              </w:rPr>
              <w:t>The top (upper) depth of the layer. The surface of the non-green (i.e. non-living) surface layer is “0”. The top of the O-horizon should be 0.</w:t>
            </w:r>
          </w:p>
        </w:tc>
      </w:tr>
      <w:tr w:rsidR="000D0744" w:rsidRPr="00E532F4" w14:paraId="1CC153FE" w14:textId="77777777" w:rsidTr="000D0744">
        <w:trPr>
          <w:cantSplit/>
          <w:trHeight w:val="315"/>
        </w:trPr>
        <w:tc>
          <w:tcPr>
            <w:tcW w:w="3324" w:type="dxa"/>
            <w:shd w:val="clear" w:color="000000" w:fill="92D050"/>
            <w:noWrap/>
            <w:vAlign w:val="center"/>
          </w:tcPr>
          <w:p w14:paraId="7BEE0ADD" w14:textId="65EAD808" w:rsidR="000D0744" w:rsidRPr="00CC1340" w:rsidRDefault="000D0744" w:rsidP="00C92AC6">
            <w:pPr>
              <w:rPr>
                <w:rFonts w:ascii="Calibri" w:hAnsi="Calibri"/>
                <w:b/>
                <w:color w:val="000000"/>
                <w:sz w:val="22"/>
                <w:szCs w:val="22"/>
              </w:rPr>
            </w:pPr>
            <w:r>
              <w:rPr>
                <w:rFonts w:ascii="Calibri" w:hAnsi="Calibri"/>
                <w:b/>
                <w:bCs/>
                <w:color w:val="000000"/>
                <w:sz w:val="22"/>
                <w:szCs w:val="22"/>
              </w:rPr>
              <w:t>layer_bot</w:t>
            </w:r>
          </w:p>
        </w:tc>
        <w:tc>
          <w:tcPr>
            <w:tcW w:w="1395" w:type="dxa"/>
            <w:shd w:val="clear" w:color="auto" w:fill="auto"/>
            <w:noWrap/>
            <w:vAlign w:val="center"/>
          </w:tcPr>
          <w:p w14:paraId="7623CA26" w14:textId="270A6F5D" w:rsidR="000D0744" w:rsidRPr="00CC1340" w:rsidRDefault="000D0744">
            <w:pPr>
              <w:jc w:val="center"/>
              <w:rPr>
                <w:rFonts w:ascii="Calibri" w:hAnsi="Calibri"/>
                <w:color w:val="000000"/>
                <w:sz w:val="22"/>
                <w:szCs w:val="22"/>
              </w:rPr>
            </w:pPr>
            <w:r>
              <w:rPr>
                <w:rFonts w:ascii="Calibri" w:hAnsi="Calibri"/>
                <w:color w:val="000000"/>
                <w:sz w:val="22"/>
                <w:szCs w:val="22"/>
              </w:rPr>
              <w:t>cm</w:t>
            </w:r>
          </w:p>
        </w:tc>
        <w:tc>
          <w:tcPr>
            <w:tcW w:w="4764" w:type="dxa"/>
            <w:shd w:val="clear" w:color="auto" w:fill="auto"/>
            <w:noWrap/>
          </w:tcPr>
          <w:p w14:paraId="560F1C66" w14:textId="1D2BC038" w:rsidR="000D0744" w:rsidRPr="00CC1340" w:rsidRDefault="000D0744" w:rsidP="00C92AC6">
            <w:pPr>
              <w:rPr>
                <w:rFonts w:ascii="Calibri" w:hAnsi="Calibri"/>
                <w:color w:val="000000"/>
                <w:sz w:val="22"/>
                <w:szCs w:val="22"/>
              </w:rPr>
            </w:pPr>
            <w:r>
              <w:rPr>
                <w:rFonts w:ascii="Calibri" w:hAnsi="Calibri"/>
                <w:color w:val="000000"/>
                <w:sz w:val="22"/>
                <w:szCs w:val="22"/>
              </w:rPr>
              <w:t xml:space="preserve">The bottom (lower) depth of the layer. </w:t>
            </w:r>
          </w:p>
        </w:tc>
      </w:tr>
      <w:tr w:rsidR="000D0744" w:rsidRPr="00E532F4" w14:paraId="6ABD0FBF" w14:textId="77777777" w:rsidTr="000D0744">
        <w:trPr>
          <w:cantSplit/>
          <w:trHeight w:val="315"/>
        </w:trPr>
        <w:tc>
          <w:tcPr>
            <w:tcW w:w="3324" w:type="dxa"/>
            <w:shd w:val="clear" w:color="000000" w:fill="92D050"/>
            <w:noWrap/>
            <w:vAlign w:val="center"/>
          </w:tcPr>
          <w:p w14:paraId="3FBFF012" w14:textId="7D6EA2B7" w:rsidR="000D0744" w:rsidRPr="00CC1340" w:rsidRDefault="000D0744" w:rsidP="00C92AC6">
            <w:pPr>
              <w:rPr>
                <w:rFonts w:ascii="Calibri" w:hAnsi="Calibri"/>
                <w:b/>
                <w:color w:val="000000"/>
                <w:sz w:val="22"/>
                <w:szCs w:val="22"/>
              </w:rPr>
            </w:pPr>
            <w:r>
              <w:rPr>
                <w:rFonts w:ascii="Calibri" w:hAnsi="Calibri"/>
                <w:b/>
                <w:bCs/>
                <w:color w:val="000000"/>
                <w:sz w:val="22"/>
                <w:szCs w:val="22"/>
              </w:rPr>
              <w:t>oc</w:t>
            </w:r>
          </w:p>
        </w:tc>
        <w:tc>
          <w:tcPr>
            <w:tcW w:w="1395" w:type="dxa"/>
            <w:shd w:val="clear" w:color="auto" w:fill="auto"/>
            <w:noWrap/>
            <w:vAlign w:val="center"/>
          </w:tcPr>
          <w:p w14:paraId="4169B03D" w14:textId="565F1BB9" w:rsidR="000D0744" w:rsidRPr="00CC1340" w:rsidRDefault="000D0744">
            <w:pPr>
              <w:jc w:val="center"/>
              <w:rPr>
                <w:rFonts w:ascii="Calibri" w:hAnsi="Calibri"/>
                <w:color w:val="000000"/>
                <w:sz w:val="22"/>
                <w:szCs w:val="22"/>
              </w:rPr>
            </w:pPr>
            <w:r>
              <w:rPr>
                <w:rFonts w:ascii="Calibri" w:hAnsi="Calibri"/>
                <w:color w:val="000000"/>
                <w:sz w:val="22"/>
                <w:szCs w:val="22"/>
              </w:rPr>
              <w:t>%</w:t>
            </w:r>
          </w:p>
        </w:tc>
        <w:tc>
          <w:tcPr>
            <w:tcW w:w="4764" w:type="dxa"/>
            <w:shd w:val="clear" w:color="auto" w:fill="auto"/>
            <w:noWrap/>
          </w:tcPr>
          <w:p w14:paraId="0E9AFBDD" w14:textId="3279DEF0" w:rsidR="000D0744" w:rsidRPr="00CC1340" w:rsidRDefault="000D0744" w:rsidP="00C92AC6">
            <w:pPr>
              <w:rPr>
                <w:rFonts w:ascii="Calibri" w:hAnsi="Calibri"/>
                <w:color w:val="000000"/>
                <w:sz w:val="22"/>
                <w:szCs w:val="22"/>
              </w:rPr>
            </w:pPr>
            <w:r>
              <w:rPr>
                <w:rFonts w:ascii="Calibri" w:hAnsi="Calibri"/>
                <w:color w:val="000000"/>
                <w:sz w:val="22"/>
                <w:szCs w:val="22"/>
              </w:rPr>
              <w:t>Percent by weight of carbon in an oven-dried soil sample with material &gt;2 mm or 1 cm diameter removed.</w:t>
            </w:r>
          </w:p>
        </w:tc>
      </w:tr>
      <w:tr w:rsidR="000D0744" w:rsidRPr="00E532F4" w14:paraId="3F7B8491" w14:textId="77777777" w:rsidTr="000D0744">
        <w:trPr>
          <w:cantSplit/>
          <w:trHeight w:val="315"/>
        </w:trPr>
        <w:tc>
          <w:tcPr>
            <w:tcW w:w="3324" w:type="dxa"/>
            <w:shd w:val="clear" w:color="000000" w:fill="92D050"/>
            <w:noWrap/>
            <w:vAlign w:val="center"/>
          </w:tcPr>
          <w:p w14:paraId="7211F0A5" w14:textId="1EB6C794" w:rsidR="000D0744" w:rsidRPr="00CC1340" w:rsidRDefault="000D0744" w:rsidP="00C92AC6">
            <w:pPr>
              <w:rPr>
                <w:rFonts w:ascii="Calibri" w:hAnsi="Calibri"/>
                <w:b/>
                <w:color w:val="000000"/>
                <w:sz w:val="22"/>
                <w:szCs w:val="22"/>
              </w:rPr>
            </w:pPr>
            <w:r>
              <w:rPr>
                <w:rFonts w:ascii="Calibri" w:hAnsi="Calibri"/>
                <w:b/>
                <w:bCs/>
                <w:color w:val="000000"/>
                <w:sz w:val="22"/>
                <w:szCs w:val="22"/>
              </w:rPr>
              <w:t>n_tot</w:t>
            </w:r>
          </w:p>
        </w:tc>
        <w:tc>
          <w:tcPr>
            <w:tcW w:w="1395" w:type="dxa"/>
            <w:shd w:val="clear" w:color="auto" w:fill="auto"/>
            <w:noWrap/>
            <w:vAlign w:val="center"/>
          </w:tcPr>
          <w:p w14:paraId="3549D71D" w14:textId="250EAE62" w:rsidR="000D0744" w:rsidRPr="00CC1340" w:rsidRDefault="000D0744">
            <w:pPr>
              <w:jc w:val="center"/>
              <w:rPr>
                <w:rFonts w:ascii="Calibri" w:hAnsi="Calibri"/>
                <w:color w:val="000000"/>
                <w:sz w:val="22"/>
                <w:szCs w:val="22"/>
              </w:rPr>
            </w:pPr>
            <w:r>
              <w:rPr>
                <w:rFonts w:ascii="Calibri" w:hAnsi="Calibri"/>
                <w:color w:val="000000"/>
                <w:sz w:val="22"/>
                <w:szCs w:val="22"/>
              </w:rPr>
              <w:t>%</w:t>
            </w:r>
          </w:p>
        </w:tc>
        <w:tc>
          <w:tcPr>
            <w:tcW w:w="4764" w:type="dxa"/>
            <w:shd w:val="clear" w:color="auto" w:fill="auto"/>
            <w:noWrap/>
          </w:tcPr>
          <w:p w14:paraId="6CCE4009" w14:textId="5F8B9BED" w:rsidR="000D0744" w:rsidRPr="00CC1340" w:rsidRDefault="000D0744" w:rsidP="00C92AC6">
            <w:pPr>
              <w:rPr>
                <w:rFonts w:ascii="Calibri" w:hAnsi="Calibri"/>
                <w:color w:val="000000"/>
                <w:sz w:val="22"/>
                <w:szCs w:val="22"/>
              </w:rPr>
            </w:pPr>
            <w:r>
              <w:rPr>
                <w:rFonts w:ascii="Calibri" w:hAnsi="Calibri"/>
                <w:color w:val="000000"/>
                <w:sz w:val="22"/>
                <w:szCs w:val="22"/>
              </w:rPr>
              <w:t>Percent by weight of nitrogen (organic and inorganic) in an oven-dried soi sample.</w:t>
            </w:r>
          </w:p>
        </w:tc>
      </w:tr>
      <w:tr w:rsidR="000D0744" w:rsidRPr="00E532F4" w14:paraId="39519D09" w14:textId="77777777" w:rsidTr="000D0744">
        <w:trPr>
          <w:cantSplit/>
          <w:trHeight w:val="315"/>
        </w:trPr>
        <w:tc>
          <w:tcPr>
            <w:tcW w:w="3324" w:type="dxa"/>
            <w:shd w:val="clear" w:color="000000" w:fill="92D050"/>
            <w:noWrap/>
            <w:vAlign w:val="center"/>
          </w:tcPr>
          <w:p w14:paraId="00998CB7" w14:textId="65134D6F" w:rsidR="000D0744" w:rsidRPr="00CC1340" w:rsidRDefault="000D0744" w:rsidP="00C92AC6">
            <w:pPr>
              <w:rPr>
                <w:rFonts w:ascii="Calibri" w:hAnsi="Calibri"/>
                <w:b/>
                <w:color w:val="000000"/>
                <w:sz w:val="22"/>
                <w:szCs w:val="22"/>
              </w:rPr>
            </w:pPr>
            <w:r>
              <w:rPr>
                <w:rFonts w:ascii="Calibri" w:hAnsi="Calibri"/>
                <w:b/>
                <w:bCs/>
                <w:color w:val="000000"/>
                <w:sz w:val="22"/>
                <w:szCs w:val="22"/>
              </w:rPr>
              <w:t>13c</w:t>
            </w:r>
          </w:p>
        </w:tc>
        <w:tc>
          <w:tcPr>
            <w:tcW w:w="1395" w:type="dxa"/>
            <w:shd w:val="clear" w:color="auto" w:fill="auto"/>
            <w:noWrap/>
            <w:vAlign w:val="center"/>
          </w:tcPr>
          <w:p w14:paraId="1DB7FA63" w14:textId="3F449FAC" w:rsidR="000D0744" w:rsidRPr="00CC1340" w:rsidRDefault="000D0744">
            <w:pPr>
              <w:jc w:val="center"/>
              <w:rPr>
                <w:rFonts w:ascii="Calibri" w:hAnsi="Calibri"/>
                <w:color w:val="000000"/>
                <w:sz w:val="22"/>
                <w:szCs w:val="22"/>
              </w:rPr>
            </w:pPr>
            <w:r>
              <w:rPr>
                <w:rFonts w:ascii="Calibri" w:hAnsi="Calibri"/>
                <w:color w:val="000000"/>
                <w:sz w:val="22"/>
                <w:szCs w:val="22"/>
              </w:rPr>
              <w:t>‰</w:t>
            </w:r>
          </w:p>
        </w:tc>
        <w:tc>
          <w:tcPr>
            <w:tcW w:w="4764" w:type="dxa"/>
            <w:shd w:val="clear" w:color="auto" w:fill="auto"/>
            <w:noWrap/>
          </w:tcPr>
          <w:p w14:paraId="360D5A65" w14:textId="09E9C07F" w:rsidR="000D0744" w:rsidRPr="00CC1340" w:rsidRDefault="000D0744" w:rsidP="00C92AC6">
            <w:pPr>
              <w:rPr>
                <w:rFonts w:ascii="Calibri" w:hAnsi="Calibri"/>
                <w:color w:val="000000"/>
                <w:sz w:val="22"/>
                <w:szCs w:val="22"/>
              </w:rPr>
            </w:pPr>
            <w:r>
              <w:rPr>
                <w:rFonts w:ascii="Calibri" w:hAnsi="Calibri"/>
                <w:color w:val="000000"/>
                <w:sz w:val="22"/>
                <w:szCs w:val="22"/>
              </w:rPr>
              <w:t>δ13C of the sample relative to Pee Dee Belemnite.</w:t>
            </w:r>
          </w:p>
        </w:tc>
      </w:tr>
      <w:tr w:rsidR="000D0744" w:rsidRPr="00E532F4" w14:paraId="50E1EAF7" w14:textId="77777777" w:rsidTr="000D0744">
        <w:trPr>
          <w:cantSplit/>
          <w:trHeight w:val="315"/>
        </w:trPr>
        <w:tc>
          <w:tcPr>
            <w:tcW w:w="3324" w:type="dxa"/>
            <w:shd w:val="clear" w:color="000000" w:fill="92D050"/>
            <w:noWrap/>
            <w:vAlign w:val="center"/>
          </w:tcPr>
          <w:p w14:paraId="0B02373E" w14:textId="308E7EE8" w:rsidR="000D0744" w:rsidRPr="00CC1340" w:rsidRDefault="000D0744" w:rsidP="00C92AC6">
            <w:pPr>
              <w:rPr>
                <w:rFonts w:ascii="Calibri" w:hAnsi="Calibri"/>
                <w:b/>
                <w:color w:val="000000"/>
                <w:sz w:val="22"/>
                <w:szCs w:val="22"/>
              </w:rPr>
            </w:pPr>
            <w:r>
              <w:rPr>
                <w:rFonts w:ascii="Calibri" w:hAnsi="Calibri"/>
                <w:b/>
                <w:bCs/>
                <w:color w:val="000000"/>
                <w:sz w:val="22"/>
                <w:szCs w:val="22"/>
              </w:rPr>
              <w:t>14C</w:t>
            </w:r>
          </w:p>
        </w:tc>
        <w:tc>
          <w:tcPr>
            <w:tcW w:w="1395" w:type="dxa"/>
            <w:shd w:val="clear" w:color="auto" w:fill="auto"/>
            <w:noWrap/>
            <w:vAlign w:val="center"/>
          </w:tcPr>
          <w:p w14:paraId="6F0DF83F" w14:textId="46AE5A8F" w:rsidR="000D0744" w:rsidRPr="00CC1340" w:rsidRDefault="000D0744">
            <w:pPr>
              <w:jc w:val="center"/>
              <w:rPr>
                <w:rFonts w:ascii="Calibri" w:hAnsi="Calibri"/>
                <w:color w:val="000000"/>
                <w:sz w:val="22"/>
                <w:szCs w:val="22"/>
              </w:rPr>
            </w:pPr>
            <w:r>
              <w:rPr>
                <w:rFonts w:ascii="Calibri" w:hAnsi="Calibri"/>
                <w:color w:val="000000"/>
                <w:sz w:val="22"/>
                <w:szCs w:val="22"/>
              </w:rPr>
              <w:t>‰</w:t>
            </w:r>
          </w:p>
        </w:tc>
        <w:tc>
          <w:tcPr>
            <w:tcW w:w="4764" w:type="dxa"/>
            <w:shd w:val="clear" w:color="auto" w:fill="auto"/>
            <w:noWrap/>
          </w:tcPr>
          <w:p w14:paraId="05F987F8" w14:textId="678A831A" w:rsidR="000D0744" w:rsidRPr="00CC1340" w:rsidRDefault="000D0744" w:rsidP="00C92AC6">
            <w:pPr>
              <w:rPr>
                <w:rFonts w:ascii="Calibri" w:hAnsi="Calibri"/>
                <w:color w:val="000000"/>
                <w:sz w:val="22"/>
                <w:szCs w:val="22"/>
              </w:rPr>
            </w:pPr>
            <w:r>
              <w:rPr>
                <w:rFonts w:ascii="Calibri" w:hAnsi="Calibri"/>
                <w:color w:val="000000"/>
                <w:sz w:val="22"/>
                <w:szCs w:val="22"/>
              </w:rPr>
              <w:t>Δ14C of the sample relative to NBS Oxalic Acid standard.</w:t>
            </w:r>
          </w:p>
        </w:tc>
      </w:tr>
      <w:tr w:rsidR="000D0744" w:rsidRPr="00E532F4" w14:paraId="6CB0D7B3" w14:textId="77777777" w:rsidTr="000D0744">
        <w:trPr>
          <w:cantSplit/>
          <w:trHeight w:val="315"/>
        </w:trPr>
        <w:tc>
          <w:tcPr>
            <w:tcW w:w="3324" w:type="dxa"/>
            <w:shd w:val="clear" w:color="000000" w:fill="92D050"/>
            <w:noWrap/>
            <w:vAlign w:val="center"/>
          </w:tcPr>
          <w:p w14:paraId="05FFF694" w14:textId="65A74D1E" w:rsidR="000D0744" w:rsidRPr="00CC1340" w:rsidRDefault="000D0744" w:rsidP="00C92AC6">
            <w:pPr>
              <w:rPr>
                <w:rFonts w:ascii="Calibri" w:hAnsi="Calibri"/>
                <w:b/>
                <w:color w:val="000000"/>
                <w:sz w:val="22"/>
                <w:szCs w:val="22"/>
              </w:rPr>
            </w:pPr>
            <w:r>
              <w:rPr>
                <w:rFonts w:ascii="Calibri" w:hAnsi="Calibri"/>
                <w:b/>
                <w:bCs/>
                <w:color w:val="000000"/>
                <w:sz w:val="22"/>
                <w:szCs w:val="22"/>
              </w:rPr>
              <w:t>14C_sigma</w:t>
            </w:r>
          </w:p>
        </w:tc>
        <w:tc>
          <w:tcPr>
            <w:tcW w:w="1395" w:type="dxa"/>
            <w:shd w:val="clear" w:color="auto" w:fill="auto"/>
            <w:noWrap/>
            <w:vAlign w:val="center"/>
          </w:tcPr>
          <w:p w14:paraId="47A32E02" w14:textId="29D4E7F5" w:rsidR="000D0744" w:rsidRPr="00CC1340" w:rsidRDefault="000D0744">
            <w:pPr>
              <w:jc w:val="center"/>
              <w:rPr>
                <w:rFonts w:ascii="Calibri" w:hAnsi="Calibri"/>
                <w:color w:val="000000"/>
                <w:sz w:val="22"/>
                <w:szCs w:val="22"/>
              </w:rPr>
            </w:pPr>
            <w:r>
              <w:rPr>
                <w:rFonts w:ascii="Calibri" w:hAnsi="Calibri"/>
                <w:color w:val="000000"/>
                <w:sz w:val="22"/>
                <w:szCs w:val="22"/>
              </w:rPr>
              <w:t>‰</w:t>
            </w:r>
          </w:p>
        </w:tc>
        <w:tc>
          <w:tcPr>
            <w:tcW w:w="4764" w:type="dxa"/>
            <w:shd w:val="clear" w:color="auto" w:fill="auto"/>
            <w:noWrap/>
          </w:tcPr>
          <w:p w14:paraId="5A28DCF0" w14:textId="47D47AC6" w:rsidR="000D0744" w:rsidRPr="00CC1340" w:rsidRDefault="000D0744" w:rsidP="00C92AC6">
            <w:pPr>
              <w:rPr>
                <w:rFonts w:ascii="Calibri" w:hAnsi="Calibri"/>
                <w:color w:val="000000"/>
                <w:sz w:val="22"/>
                <w:szCs w:val="22"/>
              </w:rPr>
            </w:pPr>
            <w:r>
              <w:rPr>
                <w:rFonts w:ascii="Calibri" w:hAnsi="Calibri"/>
                <w:color w:val="000000"/>
                <w:sz w:val="22"/>
                <w:szCs w:val="22"/>
              </w:rPr>
              <w:t xml:space="preserve"> Δ14C analytical error</w:t>
            </w:r>
          </w:p>
        </w:tc>
      </w:tr>
      <w:tr w:rsidR="000D0744" w:rsidRPr="00E532F4" w14:paraId="5944C58E" w14:textId="77777777" w:rsidTr="000D0744">
        <w:trPr>
          <w:cantSplit/>
          <w:trHeight w:val="315"/>
        </w:trPr>
        <w:tc>
          <w:tcPr>
            <w:tcW w:w="3324" w:type="dxa"/>
            <w:shd w:val="clear" w:color="000000" w:fill="92D050"/>
            <w:noWrap/>
            <w:vAlign w:val="center"/>
          </w:tcPr>
          <w:p w14:paraId="574FD92C" w14:textId="5E4652A3" w:rsidR="000D0744" w:rsidRPr="00CC1340" w:rsidRDefault="000D0744" w:rsidP="00C92AC6">
            <w:pPr>
              <w:rPr>
                <w:rFonts w:ascii="Calibri" w:hAnsi="Calibri"/>
                <w:b/>
                <w:color w:val="000000"/>
                <w:sz w:val="22"/>
                <w:szCs w:val="22"/>
              </w:rPr>
            </w:pPr>
            <w:r>
              <w:rPr>
                <w:rFonts w:ascii="Calibri" w:hAnsi="Calibri"/>
                <w:b/>
                <w:bCs/>
                <w:color w:val="000000"/>
                <w:sz w:val="22"/>
                <w:szCs w:val="22"/>
              </w:rPr>
              <w:t>fraction_modern</w:t>
            </w:r>
          </w:p>
        </w:tc>
        <w:tc>
          <w:tcPr>
            <w:tcW w:w="1395" w:type="dxa"/>
            <w:shd w:val="clear" w:color="auto" w:fill="auto"/>
            <w:noWrap/>
            <w:vAlign w:val="center"/>
          </w:tcPr>
          <w:p w14:paraId="2D4B6399" w14:textId="67D36AD5" w:rsidR="000D0744" w:rsidRPr="00CC1340" w:rsidRDefault="000D0744">
            <w:pPr>
              <w:jc w:val="center"/>
              <w:rPr>
                <w:rFonts w:ascii="Calibri" w:hAnsi="Calibri"/>
                <w:color w:val="000000"/>
                <w:sz w:val="22"/>
                <w:szCs w:val="22"/>
              </w:rPr>
            </w:pPr>
            <w:r>
              <w:rPr>
                <w:rFonts w:ascii="Calibri" w:hAnsi="Calibri"/>
                <w:color w:val="000000"/>
                <w:sz w:val="22"/>
                <w:szCs w:val="22"/>
              </w:rPr>
              <w:t> </w:t>
            </w:r>
          </w:p>
        </w:tc>
        <w:tc>
          <w:tcPr>
            <w:tcW w:w="4764" w:type="dxa"/>
            <w:shd w:val="clear" w:color="auto" w:fill="auto"/>
            <w:noWrap/>
          </w:tcPr>
          <w:p w14:paraId="4038ACAA" w14:textId="3D76E136" w:rsidR="000D0744" w:rsidRPr="00CC1340" w:rsidRDefault="000D0744" w:rsidP="00C92AC6">
            <w:pPr>
              <w:rPr>
                <w:rFonts w:ascii="Calibri" w:hAnsi="Calibri"/>
                <w:color w:val="000000"/>
                <w:sz w:val="22"/>
                <w:szCs w:val="22"/>
              </w:rPr>
            </w:pPr>
            <w:r>
              <w:rPr>
                <w:rFonts w:ascii="Calibri" w:hAnsi="Calibri"/>
                <w:color w:val="000000"/>
                <w:sz w:val="22"/>
                <w:szCs w:val="22"/>
              </w:rPr>
              <w:t>Deviation of the sample from modern.  Modern is defined as 95% of the radiocarbon concentration (in AD 1950) of NBS Oxalic Acid standard, 13C-corrected.</w:t>
            </w:r>
          </w:p>
        </w:tc>
      </w:tr>
      <w:tr w:rsidR="000D0744" w:rsidRPr="00E532F4" w14:paraId="50779E29" w14:textId="77777777" w:rsidTr="000D0744">
        <w:trPr>
          <w:cantSplit/>
          <w:trHeight w:val="315"/>
        </w:trPr>
        <w:tc>
          <w:tcPr>
            <w:tcW w:w="3324" w:type="dxa"/>
            <w:shd w:val="clear" w:color="000000" w:fill="92D050"/>
            <w:noWrap/>
            <w:vAlign w:val="center"/>
          </w:tcPr>
          <w:p w14:paraId="3E5BC395" w14:textId="4ADD0FC8" w:rsidR="000D0744" w:rsidRPr="00CC1340" w:rsidRDefault="000D0744" w:rsidP="00C92AC6">
            <w:pPr>
              <w:rPr>
                <w:rFonts w:ascii="Calibri" w:hAnsi="Calibri"/>
                <w:b/>
                <w:color w:val="000000"/>
                <w:sz w:val="22"/>
                <w:szCs w:val="22"/>
              </w:rPr>
            </w:pPr>
            <w:r>
              <w:rPr>
                <w:rFonts w:ascii="Calibri" w:hAnsi="Calibri"/>
                <w:b/>
                <w:bCs/>
                <w:color w:val="000000"/>
                <w:sz w:val="22"/>
                <w:szCs w:val="22"/>
              </w:rPr>
              <w:t>fraction_modern_sigma</w:t>
            </w:r>
          </w:p>
        </w:tc>
        <w:tc>
          <w:tcPr>
            <w:tcW w:w="1395" w:type="dxa"/>
            <w:shd w:val="clear" w:color="auto" w:fill="auto"/>
            <w:noWrap/>
            <w:vAlign w:val="center"/>
          </w:tcPr>
          <w:p w14:paraId="616B13A7" w14:textId="34B65C80" w:rsidR="000D0744" w:rsidRPr="00CC1340" w:rsidRDefault="000D0744">
            <w:pPr>
              <w:jc w:val="center"/>
              <w:rPr>
                <w:rFonts w:ascii="Calibri" w:hAnsi="Calibri"/>
                <w:color w:val="000000"/>
                <w:sz w:val="22"/>
                <w:szCs w:val="22"/>
              </w:rPr>
            </w:pPr>
            <w:r>
              <w:rPr>
                <w:rFonts w:ascii="Calibri" w:hAnsi="Calibri"/>
                <w:color w:val="000000"/>
                <w:sz w:val="22"/>
                <w:szCs w:val="22"/>
              </w:rPr>
              <w:t> </w:t>
            </w:r>
          </w:p>
        </w:tc>
        <w:tc>
          <w:tcPr>
            <w:tcW w:w="4764" w:type="dxa"/>
            <w:shd w:val="clear" w:color="auto" w:fill="auto"/>
            <w:noWrap/>
          </w:tcPr>
          <w:p w14:paraId="63DDD66A" w14:textId="14AAA1F2" w:rsidR="000D0744" w:rsidRPr="00CC1340" w:rsidRDefault="000D0744" w:rsidP="00C92AC6">
            <w:pPr>
              <w:rPr>
                <w:rFonts w:ascii="Calibri" w:hAnsi="Calibri"/>
                <w:color w:val="000000"/>
                <w:sz w:val="22"/>
                <w:szCs w:val="22"/>
              </w:rPr>
            </w:pPr>
            <w:r>
              <w:rPr>
                <w:rFonts w:ascii="Calibri" w:hAnsi="Calibri"/>
                <w:color w:val="000000"/>
                <w:sz w:val="22"/>
                <w:szCs w:val="22"/>
              </w:rPr>
              <w:t xml:space="preserve">Fraction modern analytical error </w:t>
            </w:r>
          </w:p>
        </w:tc>
      </w:tr>
      <w:tr w:rsidR="000D0744" w:rsidRPr="00E532F4" w14:paraId="140B22BE" w14:textId="77777777" w:rsidTr="000D0744">
        <w:trPr>
          <w:cantSplit/>
          <w:trHeight w:val="315"/>
        </w:trPr>
        <w:tc>
          <w:tcPr>
            <w:tcW w:w="3324" w:type="dxa"/>
            <w:shd w:val="clear" w:color="000000" w:fill="92D050"/>
            <w:noWrap/>
            <w:vAlign w:val="center"/>
          </w:tcPr>
          <w:p w14:paraId="17FB7C30" w14:textId="1DB339F5" w:rsidR="000D0744" w:rsidRPr="00CC1340" w:rsidRDefault="000D0744" w:rsidP="00C92AC6">
            <w:pPr>
              <w:rPr>
                <w:rFonts w:ascii="Calibri" w:hAnsi="Calibri"/>
                <w:b/>
                <w:color w:val="000000"/>
                <w:sz w:val="22"/>
                <w:szCs w:val="22"/>
              </w:rPr>
            </w:pPr>
            <w:r>
              <w:rPr>
                <w:rFonts w:ascii="Calibri" w:hAnsi="Calibri"/>
                <w:b/>
                <w:bCs/>
                <w:color w:val="000000"/>
                <w:sz w:val="22"/>
                <w:szCs w:val="22"/>
              </w:rPr>
              <w:t>rc_year</w:t>
            </w:r>
          </w:p>
        </w:tc>
        <w:tc>
          <w:tcPr>
            <w:tcW w:w="1395" w:type="dxa"/>
            <w:shd w:val="clear" w:color="auto" w:fill="auto"/>
            <w:noWrap/>
            <w:vAlign w:val="center"/>
          </w:tcPr>
          <w:p w14:paraId="25D8097E" w14:textId="53075C49" w:rsidR="000D0744" w:rsidRPr="00CC1340" w:rsidRDefault="000D0744">
            <w:pPr>
              <w:jc w:val="center"/>
              <w:rPr>
                <w:rFonts w:ascii="Calibri" w:hAnsi="Calibri"/>
                <w:color w:val="000000"/>
                <w:sz w:val="22"/>
                <w:szCs w:val="22"/>
              </w:rPr>
            </w:pPr>
            <w:r>
              <w:rPr>
                <w:rFonts w:ascii="Calibri" w:hAnsi="Calibri"/>
                <w:color w:val="000000"/>
                <w:sz w:val="22"/>
                <w:szCs w:val="22"/>
              </w:rPr>
              <w:t>yyyy</w:t>
            </w:r>
          </w:p>
        </w:tc>
        <w:tc>
          <w:tcPr>
            <w:tcW w:w="4764" w:type="dxa"/>
            <w:shd w:val="clear" w:color="auto" w:fill="auto"/>
            <w:noWrap/>
          </w:tcPr>
          <w:p w14:paraId="6BF0E842" w14:textId="711385C5" w:rsidR="000D0744" w:rsidRPr="00CC1340" w:rsidRDefault="000D0744" w:rsidP="00C92AC6">
            <w:pPr>
              <w:rPr>
                <w:rFonts w:ascii="Calibri" w:hAnsi="Calibri"/>
                <w:color w:val="000000"/>
                <w:sz w:val="22"/>
                <w:szCs w:val="22"/>
              </w:rPr>
            </w:pPr>
            <w:r>
              <w:rPr>
                <w:rFonts w:ascii="Calibri" w:hAnsi="Calibri"/>
                <w:color w:val="000000"/>
                <w:sz w:val="22"/>
                <w:szCs w:val="22"/>
              </w:rPr>
              <w:t>Year in which radiocarbon analysis was performed on the sample.</w:t>
            </w:r>
          </w:p>
        </w:tc>
      </w:tr>
      <w:tr w:rsidR="000D0744" w:rsidRPr="00E532F4" w14:paraId="291C31F7" w14:textId="77777777" w:rsidTr="000D0744">
        <w:trPr>
          <w:cantSplit/>
          <w:trHeight w:val="315"/>
        </w:trPr>
        <w:tc>
          <w:tcPr>
            <w:tcW w:w="3324" w:type="dxa"/>
            <w:shd w:val="clear" w:color="000000" w:fill="92D050"/>
            <w:noWrap/>
            <w:vAlign w:val="center"/>
          </w:tcPr>
          <w:p w14:paraId="0A4082C2" w14:textId="7FC33EB9" w:rsidR="000D0744" w:rsidRPr="00CC1340" w:rsidRDefault="000D0744" w:rsidP="00C92AC6">
            <w:pPr>
              <w:rPr>
                <w:rFonts w:ascii="Calibri" w:hAnsi="Calibri"/>
                <w:b/>
                <w:color w:val="000000"/>
                <w:sz w:val="22"/>
                <w:szCs w:val="22"/>
              </w:rPr>
            </w:pPr>
            <w:r>
              <w:rPr>
                <w:rFonts w:ascii="Calibri" w:hAnsi="Calibri"/>
                <w:b/>
                <w:bCs/>
                <w:color w:val="000000"/>
                <w:sz w:val="22"/>
                <w:szCs w:val="22"/>
              </w:rPr>
              <w:t>14c_age</w:t>
            </w:r>
          </w:p>
        </w:tc>
        <w:tc>
          <w:tcPr>
            <w:tcW w:w="1395" w:type="dxa"/>
            <w:shd w:val="clear" w:color="auto" w:fill="auto"/>
            <w:noWrap/>
            <w:vAlign w:val="center"/>
          </w:tcPr>
          <w:p w14:paraId="67E4F4A3" w14:textId="5C6C48CA" w:rsidR="000D0744" w:rsidRPr="00CC1340" w:rsidRDefault="000D0744">
            <w:pPr>
              <w:jc w:val="center"/>
              <w:rPr>
                <w:rFonts w:ascii="Calibri" w:hAnsi="Calibri"/>
                <w:color w:val="000000"/>
                <w:sz w:val="22"/>
                <w:szCs w:val="22"/>
              </w:rPr>
            </w:pPr>
            <w:r>
              <w:rPr>
                <w:rFonts w:ascii="Calibri" w:hAnsi="Calibri"/>
                <w:color w:val="000000"/>
                <w:sz w:val="22"/>
                <w:szCs w:val="22"/>
              </w:rPr>
              <w:t>BP</w:t>
            </w:r>
          </w:p>
        </w:tc>
        <w:tc>
          <w:tcPr>
            <w:tcW w:w="4764" w:type="dxa"/>
            <w:shd w:val="clear" w:color="auto" w:fill="auto"/>
            <w:noWrap/>
          </w:tcPr>
          <w:p w14:paraId="5589F8D7" w14:textId="14FFD400" w:rsidR="000D0744" w:rsidRPr="00CC1340" w:rsidRDefault="000D0744" w:rsidP="00C92AC6">
            <w:pPr>
              <w:rPr>
                <w:rFonts w:ascii="Calibri" w:hAnsi="Calibri"/>
                <w:color w:val="000000"/>
                <w:sz w:val="22"/>
                <w:szCs w:val="22"/>
              </w:rPr>
            </w:pPr>
            <w:r>
              <w:rPr>
                <w:rFonts w:ascii="Calibri" w:hAnsi="Calibri"/>
                <w:color w:val="000000"/>
                <w:sz w:val="22"/>
                <w:szCs w:val="22"/>
              </w:rPr>
              <w:t>Uncalibrated radiocarbon age of the sample, as calculated from corrected fraction modern, using the Libby half-life value of 5568 years</w:t>
            </w:r>
          </w:p>
        </w:tc>
      </w:tr>
      <w:tr w:rsidR="000D0744" w:rsidRPr="00E532F4" w14:paraId="31ACEFC0" w14:textId="77777777" w:rsidTr="000D0744">
        <w:trPr>
          <w:cantSplit/>
          <w:trHeight w:val="315"/>
        </w:trPr>
        <w:tc>
          <w:tcPr>
            <w:tcW w:w="3324" w:type="dxa"/>
            <w:shd w:val="clear" w:color="000000" w:fill="92D050"/>
            <w:noWrap/>
            <w:vAlign w:val="center"/>
          </w:tcPr>
          <w:p w14:paraId="39B58CC0" w14:textId="004A2D6E" w:rsidR="000D0744" w:rsidRPr="00CC1340" w:rsidRDefault="000D0744" w:rsidP="00C92AC6">
            <w:pPr>
              <w:rPr>
                <w:rFonts w:ascii="Calibri" w:hAnsi="Calibri"/>
                <w:b/>
                <w:color w:val="000000"/>
                <w:sz w:val="22"/>
                <w:szCs w:val="22"/>
              </w:rPr>
            </w:pPr>
            <w:r>
              <w:rPr>
                <w:rFonts w:ascii="Calibri" w:hAnsi="Calibri"/>
                <w:b/>
                <w:bCs/>
                <w:color w:val="000000"/>
                <w:sz w:val="22"/>
                <w:szCs w:val="22"/>
              </w:rPr>
              <w:t>14c_age_sigma</w:t>
            </w:r>
          </w:p>
        </w:tc>
        <w:tc>
          <w:tcPr>
            <w:tcW w:w="1395" w:type="dxa"/>
            <w:shd w:val="clear" w:color="auto" w:fill="auto"/>
            <w:noWrap/>
            <w:vAlign w:val="center"/>
          </w:tcPr>
          <w:p w14:paraId="04E56830" w14:textId="41315948" w:rsidR="000D0744" w:rsidRPr="00CC1340" w:rsidRDefault="000D0744">
            <w:pPr>
              <w:jc w:val="center"/>
              <w:rPr>
                <w:rFonts w:ascii="Calibri" w:hAnsi="Calibri"/>
                <w:color w:val="000000"/>
                <w:sz w:val="22"/>
                <w:szCs w:val="22"/>
              </w:rPr>
            </w:pPr>
            <w:r>
              <w:rPr>
                <w:rFonts w:ascii="Calibri" w:hAnsi="Calibri"/>
                <w:color w:val="000000"/>
                <w:sz w:val="22"/>
                <w:szCs w:val="22"/>
              </w:rPr>
              <w:t>BP</w:t>
            </w:r>
          </w:p>
        </w:tc>
        <w:tc>
          <w:tcPr>
            <w:tcW w:w="4764" w:type="dxa"/>
            <w:shd w:val="clear" w:color="auto" w:fill="auto"/>
            <w:noWrap/>
          </w:tcPr>
          <w:p w14:paraId="6FDAA305" w14:textId="3574BA2D" w:rsidR="000D0744" w:rsidRPr="00CC1340" w:rsidRDefault="000D0744" w:rsidP="00C92AC6">
            <w:pPr>
              <w:rPr>
                <w:rFonts w:ascii="Calibri" w:hAnsi="Calibri"/>
                <w:color w:val="000000"/>
                <w:sz w:val="22"/>
                <w:szCs w:val="22"/>
              </w:rPr>
            </w:pPr>
            <w:r>
              <w:rPr>
                <w:rFonts w:ascii="Calibri" w:hAnsi="Calibri"/>
                <w:color w:val="000000"/>
                <w:sz w:val="22"/>
                <w:szCs w:val="22"/>
              </w:rPr>
              <w:t>Error estimate for the uncalibrated radiocarbon age</w:t>
            </w:r>
          </w:p>
        </w:tc>
      </w:tr>
      <w:tr w:rsidR="000D0744" w:rsidRPr="00E532F4" w14:paraId="24B40265" w14:textId="77777777" w:rsidTr="000D0744">
        <w:trPr>
          <w:cantSplit/>
          <w:trHeight w:val="315"/>
        </w:trPr>
        <w:tc>
          <w:tcPr>
            <w:tcW w:w="3324" w:type="dxa"/>
            <w:shd w:val="clear" w:color="000000" w:fill="92D050"/>
            <w:noWrap/>
            <w:vAlign w:val="center"/>
          </w:tcPr>
          <w:p w14:paraId="5276792F" w14:textId="38BD8FEE" w:rsidR="000D0744" w:rsidRPr="00CC1340" w:rsidRDefault="000D0744" w:rsidP="00C92AC6">
            <w:pPr>
              <w:rPr>
                <w:rFonts w:ascii="Calibri" w:hAnsi="Calibri"/>
                <w:b/>
                <w:color w:val="000000"/>
                <w:sz w:val="22"/>
                <w:szCs w:val="22"/>
              </w:rPr>
            </w:pPr>
            <w:r>
              <w:rPr>
                <w:rFonts w:ascii="Calibri" w:hAnsi="Calibri"/>
                <w:b/>
                <w:bCs/>
                <w:color w:val="000000"/>
                <w:sz w:val="22"/>
                <w:szCs w:val="22"/>
              </w:rPr>
              <w:t>chamber_type</w:t>
            </w:r>
          </w:p>
        </w:tc>
        <w:tc>
          <w:tcPr>
            <w:tcW w:w="1395" w:type="dxa"/>
            <w:shd w:val="clear" w:color="auto" w:fill="auto"/>
            <w:noWrap/>
            <w:vAlign w:val="center"/>
          </w:tcPr>
          <w:p w14:paraId="2613D126" w14:textId="1D3AE837" w:rsidR="000D0744" w:rsidRPr="00CC1340" w:rsidRDefault="000D0744">
            <w:pPr>
              <w:jc w:val="center"/>
              <w:rPr>
                <w:rFonts w:ascii="Calibri" w:hAnsi="Calibri"/>
                <w:color w:val="000000"/>
                <w:sz w:val="22"/>
                <w:szCs w:val="22"/>
              </w:rPr>
            </w:pPr>
            <w:r>
              <w:rPr>
                <w:rFonts w:ascii="Calibri" w:hAnsi="Calibri"/>
                <w:color w:val="000000"/>
                <w:sz w:val="22"/>
                <w:szCs w:val="22"/>
              </w:rPr>
              <w:t>Opq/Trns</w:t>
            </w:r>
          </w:p>
        </w:tc>
        <w:tc>
          <w:tcPr>
            <w:tcW w:w="4764" w:type="dxa"/>
            <w:shd w:val="clear" w:color="auto" w:fill="auto"/>
            <w:noWrap/>
          </w:tcPr>
          <w:p w14:paraId="614B66CF" w14:textId="5A171056" w:rsidR="000D0744" w:rsidRPr="00CC1340" w:rsidRDefault="000D0744" w:rsidP="00C92AC6">
            <w:pPr>
              <w:rPr>
                <w:rFonts w:ascii="Calibri" w:hAnsi="Calibri"/>
                <w:color w:val="000000"/>
                <w:sz w:val="22"/>
                <w:szCs w:val="22"/>
              </w:rPr>
            </w:pPr>
            <w:r>
              <w:rPr>
                <w:rFonts w:ascii="Calibri" w:hAnsi="Calibri"/>
                <w:color w:val="000000"/>
                <w:sz w:val="22"/>
                <w:szCs w:val="22"/>
              </w:rPr>
              <w:t>whether the static chamber used to make the trace gas flux measurement was opaque or transparent (Opq = opaque; Trns = transparent)</w:t>
            </w:r>
          </w:p>
        </w:tc>
      </w:tr>
      <w:tr w:rsidR="000D0744" w:rsidRPr="00E532F4" w14:paraId="72E79E06" w14:textId="77777777" w:rsidTr="000D0744">
        <w:trPr>
          <w:cantSplit/>
          <w:trHeight w:val="315"/>
        </w:trPr>
        <w:tc>
          <w:tcPr>
            <w:tcW w:w="3324" w:type="dxa"/>
            <w:shd w:val="clear" w:color="000000" w:fill="92D050"/>
            <w:noWrap/>
            <w:vAlign w:val="center"/>
          </w:tcPr>
          <w:p w14:paraId="28CCA573" w14:textId="75D168C1" w:rsidR="000D0744" w:rsidRPr="00CC1340" w:rsidRDefault="000D0744" w:rsidP="00C92AC6">
            <w:pPr>
              <w:rPr>
                <w:rFonts w:ascii="Calibri" w:hAnsi="Calibri"/>
                <w:b/>
                <w:color w:val="000000"/>
                <w:sz w:val="22"/>
                <w:szCs w:val="22"/>
              </w:rPr>
            </w:pPr>
            <w:r>
              <w:rPr>
                <w:rFonts w:ascii="Calibri" w:hAnsi="Calibri"/>
                <w:b/>
                <w:bCs/>
                <w:color w:val="000000"/>
                <w:sz w:val="22"/>
                <w:szCs w:val="22"/>
              </w:rPr>
              <w:t>flux_CO2</w:t>
            </w:r>
          </w:p>
        </w:tc>
        <w:tc>
          <w:tcPr>
            <w:tcW w:w="1395" w:type="dxa"/>
            <w:shd w:val="clear" w:color="auto" w:fill="auto"/>
            <w:noWrap/>
            <w:vAlign w:val="center"/>
          </w:tcPr>
          <w:p w14:paraId="4DF3EE90" w14:textId="5CA8CB4F" w:rsidR="000D0744" w:rsidRPr="00CC1340" w:rsidRDefault="000D0744">
            <w:pPr>
              <w:jc w:val="center"/>
              <w:rPr>
                <w:rFonts w:ascii="Calibri" w:hAnsi="Calibri"/>
                <w:color w:val="000000"/>
                <w:sz w:val="22"/>
                <w:szCs w:val="22"/>
              </w:rPr>
            </w:pPr>
            <w:r>
              <w:rPr>
                <w:rFonts w:ascii="Calibri" w:hAnsi="Calibri"/>
                <w:color w:val="000000"/>
                <w:sz w:val="22"/>
                <w:szCs w:val="22"/>
              </w:rPr>
              <w:t>umol m-2 s-1</w:t>
            </w:r>
          </w:p>
        </w:tc>
        <w:tc>
          <w:tcPr>
            <w:tcW w:w="4764" w:type="dxa"/>
            <w:shd w:val="clear" w:color="auto" w:fill="auto"/>
            <w:noWrap/>
          </w:tcPr>
          <w:p w14:paraId="2213F696" w14:textId="1D1F7459" w:rsidR="000D0744" w:rsidRPr="00CC1340" w:rsidRDefault="000D0744" w:rsidP="00C92AC6">
            <w:pPr>
              <w:rPr>
                <w:rFonts w:ascii="Calibri" w:hAnsi="Calibri"/>
                <w:color w:val="000000"/>
                <w:sz w:val="22"/>
                <w:szCs w:val="22"/>
              </w:rPr>
            </w:pPr>
            <w:r>
              <w:rPr>
                <w:rFonts w:ascii="Calibri" w:hAnsi="Calibri"/>
                <w:color w:val="000000"/>
                <w:sz w:val="22"/>
                <w:szCs w:val="22"/>
              </w:rPr>
              <w:t>CO2 flux, calculated from the linear portion of the CO2 concentration vs. time regression</w:t>
            </w:r>
          </w:p>
        </w:tc>
      </w:tr>
      <w:tr w:rsidR="000D0744" w:rsidRPr="00E532F4" w14:paraId="7F5F85FB" w14:textId="77777777" w:rsidTr="000D0744">
        <w:trPr>
          <w:cantSplit/>
          <w:trHeight w:val="315"/>
        </w:trPr>
        <w:tc>
          <w:tcPr>
            <w:tcW w:w="3324" w:type="dxa"/>
            <w:shd w:val="clear" w:color="000000" w:fill="92D050"/>
            <w:noWrap/>
            <w:vAlign w:val="center"/>
          </w:tcPr>
          <w:p w14:paraId="3AA63B99" w14:textId="7DACAAA5" w:rsidR="000D0744" w:rsidRPr="00CC1340" w:rsidRDefault="000D0744" w:rsidP="00C92AC6">
            <w:pPr>
              <w:rPr>
                <w:rFonts w:ascii="Calibri" w:hAnsi="Calibri"/>
                <w:b/>
                <w:color w:val="000000"/>
                <w:sz w:val="22"/>
                <w:szCs w:val="22"/>
              </w:rPr>
            </w:pPr>
            <w:r>
              <w:rPr>
                <w:rFonts w:ascii="Calibri" w:hAnsi="Calibri"/>
                <w:b/>
                <w:bCs/>
                <w:color w:val="000000"/>
                <w:sz w:val="22"/>
                <w:szCs w:val="22"/>
              </w:rPr>
              <w:t>flux_CO2_se</w:t>
            </w:r>
          </w:p>
        </w:tc>
        <w:tc>
          <w:tcPr>
            <w:tcW w:w="1395" w:type="dxa"/>
            <w:shd w:val="clear" w:color="auto" w:fill="auto"/>
            <w:noWrap/>
            <w:vAlign w:val="center"/>
          </w:tcPr>
          <w:p w14:paraId="16493A52" w14:textId="528C8E8F" w:rsidR="000D0744" w:rsidRPr="00CC1340" w:rsidRDefault="000D0744">
            <w:pPr>
              <w:jc w:val="center"/>
              <w:rPr>
                <w:rFonts w:ascii="Calibri" w:hAnsi="Calibri"/>
                <w:color w:val="000000"/>
                <w:sz w:val="22"/>
                <w:szCs w:val="22"/>
              </w:rPr>
            </w:pPr>
            <w:r>
              <w:rPr>
                <w:rFonts w:ascii="Calibri" w:hAnsi="Calibri"/>
                <w:color w:val="000000"/>
                <w:sz w:val="22"/>
                <w:szCs w:val="22"/>
              </w:rPr>
              <w:t>umol m-2 s-1</w:t>
            </w:r>
          </w:p>
        </w:tc>
        <w:tc>
          <w:tcPr>
            <w:tcW w:w="4764" w:type="dxa"/>
            <w:shd w:val="clear" w:color="auto" w:fill="auto"/>
            <w:noWrap/>
          </w:tcPr>
          <w:p w14:paraId="124F182F" w14:textId="5ABF3620" w:rsidR="000D0744" w:rsidRPr="00CC1340" w:rsidRDefault="000D0744" w:rsidP="00C92AC6">
            <w:pPr>
              <w:rPr>
                <w:rFonts w:ascii="Calibri" w:hAnsi="Calibri"/>
                <w:color w:val="000000"/>
                <w:sz w:val="22"/>
                <w:szCs w:val="22"/>
              </w:rPr>
            </w:pPr>
            <w:r>
              <w:rPr>
                <w:rFonts w:ascii="Calibri" w:hAnsi="Calibri"/>
                <w:color w:val="000000"/>
                <w:sz w:val="22"/>
                <w:szCs w:val="22"/>
              </w:rPr>
              <w:t>standard error of the CO2 flux regression slope</w:t>
            </w:r>
          </w:p>
        </w:tc>
      </w:tr>
      <w:tr w:rsidR="000D0744" w:rsidRPr="00E532F4" w14:paraId="2B8420D3" w14:textId="77777777" w:rsidTr="000D0744">
        <w:trPr>
          <w:cantSplit/>
          <w:trHeight w:val="315"/>
        </w:trPr>
        <w:tc>
          <w:tcPr>
            <w:tcW w:w="3324" w:type="dxa"/>
            <w:shd w:val="clear" w:color="000000" w:fill="92D050"/>
            <w:noWrap/>
            <w:vAlign w:val="center"/>
          </w:tcPr>
          <w:p w14:paraId="0EA3F642" w14:textId="641B89EE" w:rsidR="000D0744" w:rsidRPr="00CC1340" w:rsidRDefault="000D0744" w:rsidP="00C92AC6">
            <w:pPr>
              <w:rPr>
                <w:rFonts w:ascii="Calibri" w:hAnsi="Calibri"/>
                <w:b/>
                <w:color w:val="000000"/>
                <w:sz w:val="22"/>
                <w:szCs w:val="22"/>
              </w:rPr>
            </w:pPr>
            <w:r>
              <w:rPr>
                <w:rFonts w:ascii="Calibri" w:hAnsi="Calibri"/>
                <w:b/>
                <w:bCs/>
                <w:color w:val="000000"/>
                <w:sz w:val="22"/>
                <w:szCs w:val="22"/>
              </w:rPr>
              <w:t>flux_CO2_Pvalue</w:t>
            </w:r>
          </w:p>
        </w:tc>
        <w:tc>
          <w:tcPr>
            <w:tcW w:w="1395" w:type="dxa"/>
            <w:shd w:val="clear" w:color="auto" w:fill="auto"/>
            <w:noWrap/>
            <w:vAlign w:val="center"/>
          </w:tcPr>
          <w:p w14:paraId="432AF00F" w14:textId="7545DD43" w:rsidR="000D0744" w:rsidRPr="00CC1340" w:rsidRDefault="000D0744">
            <w:pPr>
              <w:jc w:val="center"/>
              <w:rPr>
                <w:rFonts w:ascii="Calibri" w:hAnsi="Calibri"/>
                <w:color w:val="000000"/>
                <w:sz w:val="22"/>
                <w:szCs w:val="22"/>
              </w:rPr>
            </w:pPr>
            <w:r>
              <w:rPr>
                <w:rFonts w:ascii="Calibri" w:hAnsi="Calibri"/>
                <w:color w:val="000000"/>
                <w:sz w:val="22"/>
                <w:szCs w:val="22"/>
              </w:rPr>
              <w:t> </w:t>
            </w:r>
          </w:p>
        </w:tc>
        <w:tc>
          <w:tcPr>
            <w:tcW w:w="4764" w:type="dxa"/>
            <w:shd w:val="clear" w:color="auto" w:fill="auto"/>
            <w:noWrap/>
          </w:tcPr>
          <w:p w14:paraId="61483E1F" w14:textId="748C4183" w:rsidR="000D0744" w:rsidRPr="00CC1340" w:rsidRDefault="000D0744" w:rsidP="00C92AC6">
            <w:pPr>
              <w:rPr>
                <w:rFonts w:ascii="Calibri" w:hAnsi="Calibri"/>
                <w:color w:val="000000"/>
                <w:sz w:val="22"/>
                <w:szCs w:val="22"/>
              </w:rPr>
            </w:pPr>
            <w:r>
              <w:rPr>
                <w:rFonts w:ascii="Calibri" w:hAnsi="Calibri"/>
                <w:color w:val="000000"/>
                <w:sz w:val="22"/>
                <w:szCs w:val="22"/>
              </w:rPr>
              <w:t>p-value of the CO2 flux regression.  If p &lt; 0.05, flux is significantly different from 0 umol m-2 s-1</w:t>
            </w:r>
          </w:p>
        </w:tc>
      </w:tr>
      <w:tr w:rsidR="000D0744" w:rsidRPr="00E532F4" w14:paraId="79E13573" w14:textId="77777777" w:rsidTr="000D0744">
        <w:trPr>
          <w:cantSplit/>
          <w:trHeight w:val="315"/>
        </w:trPr>
        <w:tc>
          <w:tcPr>
            <w:tcW w:w="3324" w:type="dxa"/>
            <w:shd w:val="clear" w:color="000000" w:fill="92D050"/>
            <w:noWrap/>
            <w:vAlign w:val="center"/>
          </w:tcPr>
          <w:p w14:paraId="06EC1845" w14:textId="0F875165" w:rsidR="000D0744" w:rsidRPr="00CC1340" w:rsidRDefault="000D0744" w:rsidP="00C92AC6">
            <w:pPr>
              <w:rPr>
                <w:rFonts w:ascii="Calibri" w:hAnsi="Calibri"/>
                <w:b/>
                <w:color w:val="000000"/>
                <w:sz w:val="22"/>
                <w:szCs w:val="22"/>
              </w:rPr>
            </w:pPr>
            <w:r>
              <w:rPr>
                <w:rFonts w:ascii="Calibri" w:hAnsi="Calibri"/>
                <w:b/>
                <w:bCs/>
                <w:color w:val="000000"/>
                <w:sz w:val="22"/>
                <w:szCs w:val="22"/>
              </w:rPr>
              <w:t>flux_CO2_Rsquared</w:t>
            </w:r>
          </w:p>
        </w:tc>
        <w:tc>
          <w:tcPr>
            <w:tcW w:w="1395" w:type="dxa"/>
            <w:shd w:val="clear" w:color="auto" w:fill="auto"/>
            <w:noWrap/>
            <w:vAlign w:val="center"/>
          </w:tcPr>
          <w:p w14:paraId="2A6BCBD6" w14:textId="144640F7" w:rsidR="000D0744" w:rsidRPr="00CC1340" w:rsidRDefault="000D0744">
            <w:pPr>
              <w:jc w:val="center"/>
              <w:rPr>
                <w:rFonts w:ascii="Calibri" w:hAnsi="Calibri"/>
                <w:color w:val="000000"/>
                <w:sz w:val="22"/>
                <w:szCs w:val="22"/>
              </w:rPr>
            </w:pPr>
            <w:r>
              <w:rPr>
                <w:rFonts w:ascii="Calibri" w:hAnsi="Calibri"/>
                <w:color w:val="000000"/>
                <w:sz w:val="22"/>
                <w:szCs w:val="22"/>
              </w:rPr>
              <w:t> </w:t>
            </w:r>
          </w:p>
        </w:tc>
        <w:tc>
          <w:tcPr>
            <w:tcW w:w="4764" w:type="dxa"/>
            <w:shd w:val="clear" w:color="auto" w:fill="auto"/>
            <w:noWrap/>
          </w:tcPr>
          <w:p w14:paraId="04779023" w14:textId="43BA4144" w:rsidR="000D0744" w:rsidRPr="00CC1340" w:rsidRDefault="000D0744" w:rsidP="00C92AC6">
            <w:pPr>
              <w:rPr>
                <w:rFonts w:ascii="Calibri" w:hAnsi="Calibri"/>
                <w:color w:val="000000"/>
                <w:sz w:val="22"/>
                <w:szCs w:val="22"/>
              </w:rPr>
            </w:pPr>
            <w:r>
              <w:rPr>
                <w:rFonts w:ascii="Calibri" w:hAnsi="Calibri"/>
                <w:color w:val="000000"/>
                <w:sz w:val="22"/>
                <w:szCs w:val="22"/>
              </w:rPr>
              <w:t>adjusted R squared value of the CO2 flux regression</w:t>
            </w:r>
          </w:p>
        </w:tc>
      </w:tr>
      <w:tr w:rsidR="000D0744" w:rsidRPr="00E532F4" w14:paraId="52AE0B1F" w14:textId="77777777" w:rsidTr="000D0744">
        <w:trPr>
          <w:cantSplit/>
          <w:trHeight w:val="315"/>
        </w:trPr>
        <w:tc>
          <w:tcPr>
            <w:tcW w:w="3324" w:type="dxa"/>
            <w:shd w:val="clear" w:color="000000" w:fill="92D050"/>
            <w:noWrap/>
            <w:vAlign w:val="center"/>
          </w:tcPr>
          <w:p w14:paraId="4FCC7975" w14:textId="554A52AD" w:rsidR="000D0744" w:rsidRPr="00CC1340" w:rsidRDefault="000D0744" w:rsidP="00C92AC6">
            <w:pPr>
              <w:rPr>
                <w:rFonts w:ascii="Calibri" w:hAnsi="Calibri"/>
                <w:b/>
                <w:color w:val="000000"/>
                <w:sz w:val="22"/>
                <w:szCs w:val="22"/>
              </w:rPr>
            </w:pPr>
            <w:r>
              <w:rPr>
                <w:rFonts w:ascii="Calibri" w:hAnsi="Calibri"/>
                <w:b/>
                <w:bCs/>
                <w:color w:val="000000"/>
                <w:sz w:val="22"/>
                <w:szCs w:val="22"/>
              </w:rPr>
              <w:t>flux_CH4</w:t>
            </w:r>
          </w:p>
        </w:tc>
        <w:tc>
          <w:tcPr>
            <w:tcW w:w="1395" w:type="dxa"/>
            <w:shd w:val="clear" w:color="auto" w:fill="auto"/>
            <w:noWrap/>
            <w:vAlign w:val="center"/>
          </w:tcPr>
          <w:p w14:paraId="725C60EE" w14:textId="6636ED50" w:rsidR="000D0744" w:rsidRPr="00CC1340" w:rsidRDefault="000D0744">
            <w:pPr>
              <w:jc w:val="center"/>
              <w:rPr>
                <w:rFonts w:ascii="Calibri" w:hAnsi="Calibri"/>
                <w:color w:val="000000"/>
                <w:sz w:val="22"/>
                <w:szCs w:val="22"/>
              </w:rPr>
            </w:pPr>
            <w:r>
              <w:rPr>
                <w:rFonts w:ascii="Calibri" w:hAnsi="Calibri"/>
                <w:color w:val="000000"/>
                <w:sz w:val="22"/>
                <w:szCs w:val="22"/>
              </w:rPr>
              <w:t>nmol m-2 s-1</w:t>
            </w:r>
          </w:p>
        </w:tc>
        <w:tc>
          <w:tcPr>
            <w:tcW w:w="4764" w:type="dxa"/>
            <w:shd w:val="clear" w:color="auto" w:fill="auto"/>
            <w:noWrap/>
          </w:tcPr>
          <w:p w14:paraId="5CFF8C16" w14:textId="5B669F26" w:rsidR="000D0744" w:rsidRPr="00CC1340" w:rsidRDefault="000D0744" w:rsidP="00C92AC6">
            <w:pPr>
              <w:rPr>
                <w:rFonts w:ascii="Calibri" w:hAnsi="Calibri"/>
                <w:color w:val="000000"/>
                <w:sz w:val="22"/>
                <w:szCs w:val="22"/>
              </w:rPr>
            </w:pPr>
            <w:r>
              <w:rPr>
                <w:rFonts w:ascii="Calibri" w:hAnsi="Calibri"/>
                <w:color w:val="000000"/>
                <w:sz w:val="22"/>
                <w:szCs w:val="22"/>
              </w:rPr>
              <w:t>CH4 flux, calculated from the linear portion of the CH4 concentration vs. time regression</w:t>
            </w:r>
          </w:p>
        </w:tc>
      </w:tr>
      <w:tr w:rsidR="000D0744" w:rsidRPr="00E532F4" w14:paraId="762BB237" w14:textId="77777777" w:rsidTr="000D0744">
        <w:trPr>
          <w:cantSplit/>
          <w:trHeight w:val="315"/>
        </w:trPr>
        <w:tc>
          <w:tcPr>
            <w:tcW w:w="3324" w:type="dxa"/>
            <w:shd w:val="clear" w:color="000000" w:fill="92D050"/>
            <w:noWrap/>
            <w:vAlign w:val="center"/>
          </w:tcPr>
          <w:p w14:paraId="79ED8A03" w14:textId="1F529F86" w:rsidR="000D0744" w:rsidRPr="00CC1340" w:rsidRDefault="000D0744" w:rsidP="00C92AC6">
            <w:pPr>
              <w:rPr>
                <w:rFonts w:ascii="Calibri" w:hAnsi="Calibri"/>
                <w:b/>
                <w:color w:val="000000"/>
                <w:sz w:val="22"/>
                <w:szCs w:val="22"/>
              </w:rPr>
            </w:pPr>
            <w:r>
              <w:rPr>
                <w:rFonts w:ascii="Calibri" w:hAnsi="Calibri"/>
                <w:b/>
                <w:bCs/>
                <w:color w:val="000000"/>
                <w:sz w:val="22"/>
                <w:szCs w:val="22"/>
              </w:rPr>
              <w:t>flux_CH4_se</w:t>
            </w:r>
          </w:p>
        </w:tc>
        <w:tc>
          <w:tcPr>
            <w:tcW w:w="1395" w:type="dxa"/>
            <w:shd w:val="clear" w:color="auto" w:fill="auto"/>
            <w:noWrap/>
            <w:vAlign w:val="center"/>
          </w:tcPr>
          <w:p w14:paraId="28D4888E" w14:textId="643B0EFF" w:rsidR="000D0744" w:rsidRPr="00CC1340" w:rsidRDefault="000D0744">
            <w:pPr>
              <w:jc w:val="center"/>
              <w:rPr>
                <w:rFonts w:ascii="Calibri" w:hAnsi="Calibri"/>
                <w:color w:val="000000"/>
                <w:sz w:val="22"/>
                <w:szCs w:val="22"/>
              </w:rPr>
            </w:pPr>
            <w:r>
              <w:rPr>
                <w:rFonts w:ascii="Calibri" w:hAnsi="Calibri"/>
                <w:color w:val="000000"/>
                <w:sz w:val="22"/>
                <w:szCs w:val="22"/>
              </w:rPr>
              <w:t>nmol m-2 s-1</w:t>
            </w:r>
          </w:p>
        </w:tc>
        <w:tc>
          <w:tcPr>
            <w:tcW w:w="4764" w:type="dxa"/>
            <w:shd w:val="clear" w:color="auto" w:fill="auto"/>
            <w:noWrap/>
          </w:tcPr>
          <w:p w14:paraId="7C8785FA" w14:textId="0AF45FA8" w:rsidR="000D0744" w:rsidRPr="00CC1340" w:rsidRDefault="000D0744" w:rsidP="00C92AC6">
            <w:pPr>
              <w:rPr>
                <w:rFonts w:ascii="Calibri" w:hAnsi="Calibri"/>
                <w:color w:val="000000"/>
                <w:sz w:val="22"/>
                <w:szCs w:val="22"/>
              </w:rPr>
            </w:pPr>
            <w:r>
              <w:rPr>
                <w:rFonts w:ascii="Calibri" w:hAnsi="Calibri"/>
                <w:color w:val="000000"/>
                <w:sz w:val="22"/>
                <w:szCs w:val="22"/>
              </w:rPr>
              <w:t>standard error of the CH4 flux regression slope</w:t>
            </w:r>
          </w:p>
        </w:tc>
      </w:tr>
      <w:tr w:rsidR="000D0744" w:rsidRPr="00E532F4" w14:paraId="30BE9F43" w14:textId="77777777" w:rsidTr="000D0744">
        <w:trPr>
          <w:cantSplit/>
          <w:trHeight w:val="315"/>
        </w:trPr>
        <w:tc>
          <w:tcPr>
            <w:tcW w:w="3324" w:type="dxa"/>
            <w:shd w:val="clear" w:color="000000" w:fill="92D050"/>
            <w:noWrap/>
            <w:vAlign w:val="center"/>
          </w:tcPr>
          <w:p w14:paraId="0560E57D" w14:textId="3FBEA801" w:rsidR="000D0744" w:rsidRPr="00CC1340" w:rsidRDefault="000D0744" w:rsidP="00C92AC6">
            <w:pPr>
              <w:rPr>
                <w:rFonts w:ascii="Calibri" w:hAnsi="Calibri"/>
                <w:b/>
                <w:color w:val="000000"/>
                <w:sz w:val="22"/>
                <w:szCs w:val="22"/>
              </w:rPr>
            </w:pPr>
            <w:r>
              <w:rPr>
                <w:rFonts w:ascii="Calibri" w:hAnsi="Calibri"/>
                <w:b/>
                <w:bCs/>
                <w:color w:val="000000"/>
                <w:sz w:val="22"/>
                <w:szCs w:val="22"/>
              </w:rPr>
              <w:t>CH4_Pvalue</w:t>
            </w:r>
          </w:p>
        </w:tc>
        <w:tc>
          <w:tcPr>
            <w:tcW w:w="1395" w:type="dxa"/>
            <w:shd w:val="clear" w:color="auto" w:fill="auto"/>
            <w:noWrap/>
            <w:vAlign w:val="center"/>
          </w:tcPr>
          <w:p w14:paraId="7150A979" w14:textId="48BB2CEB" w:rsidR="000D0744" w:rsidRPr="00CC1340" w:rsidRDefault="000D0744">
            <w:pPr>
              <w:jc w:val="center"/>
              <w:rPr>
                <w:rFonts w:ascii="Calibri" w:hAnsi="Calibri"/>
                <w:color w:val="000000"/>
                <w:sz w:val="22"/>
                <w:szCs w:val="22"/>
              </w:rPr>
            </w:pPr>
            <w:r>
              <w:rPr>
                <w:rFonts w:ascii="Calibri" w:hAnsi="Calibri"/>
                <w:color w:val="000000"/>
                <w:sz w:val="22"/>
                <w:szCs w:val="22"/>
              </w:rPr>
              <w:t> </w:t>
            </w:r>
          </w:p>
        </w:tc>
        <w:tc>
          <w:tcPr>
            <w:tcW w:w="4764" w:type="dxa"/>
            <w:shd w:val="clear" w:color="auto" w:fill="auto"/>
            <w:noWrap/>
          </w:tcPr>
          <w:p w14:paraId="3E828895" w14:textId="5C066441" w:rsidR="000D0744" w:rsidRPr="00CC1340" w:rsidRDefault="000D0744" w:rsidP="00C92AC6">
            <w:pPr>
              <w:rPr>
                <w:rFonts w:ascii="Calibri" w:hAnsi="Calibri"/>
                <w:color w:val="000000"/>
                <w:sz w:val="22"/>
                <w:szCs w:val="22"/>
              </w:rPr>
            </w:pPr>
            <w:r>
              <w:rPr>
                <w:rFonts w:ascii="Calibri" w:hAnsi="Calibri"/>
                <w:color w:val="000000"/>
                <w:sz w:val="22"/>
                <w:szCs w:val="22"/>
              </w:rPr>
              <w:t>p-value of the CH4 flux regression.  If p &lt; 0.05, flux is significantly different from 0 nmol m-2 s-1</w:t>
            </w:r>
          </w:p>
        </w:tc>
      </w:tr>
      <w:tr w:rsidR="000D0744" w:rsidRPr="00E532F4" w14:paraId="4B2BD7EC" w14:textId="77777777" w:rsidTr="000D0744">
        <w:trPr>
          <w:cantSplit/>
          <w:trHeight w:val="315"/>
        </w:trPr>
        <w:tc>
          <w:tcPr>
            <w:tcW w:w="3324" w:type="dxa"/>
            <w:shd w:val="clear" w:color="000000" w:fill="92D050"/>
            <w:noWrap/>
            <w:vAlign w:val="center"/>
          </w:tcPr>
          <w:p w14:paraId="1BF08CBB" w14:textId="103FFD6A" w:rsidR="000D0744" w:rsidRPr="00CC1340" w:rsidRDefault="000D0744" w:rsidP="00C92AC6">
            <w:pPr>
              <w:rPr>
                <w:rFonts w:ascii="Calibri" w:hAnsi="Calibri"/>
                <w:b/>
                <w:color w:val="000000"/>
                <w:sz w:val="22"/>
                <w:szCs w:val="22"/>
              </w:rPr>
            </w:pPr>
            <w:r>
              <w:rPr>
                <w:rFonts w:ascii="Calibri" w:hAnsi="Calibri"/>
                <w:b/>
                <w:bCs/>
                <w:color w:val="000000"/>
                <w:sz w:val="22"/>
                <w:szCs w:val="22"/>
              </w:rPr>
              <w:t>CH4_Rsquared</w:t>
            </w:r>
          </w:p>
        </w:tc>
        <w:tc>
          <w:tcPr>
            <w:tcW w:w="1395" w:type="dxa"/>
            <w:shd w:val="clear" w:color="auto" w:fill="auto"/>
            <w:noWrap/>
            <w:vAlign w:val="center"/>
          </w:tcPr>
          <w:p w14:paraId="7653AF08" w14:textId="4FB71CDF" w:rsidR="000D0744" w:rsidRPr="00CC1340" w:rsidRDefault="000D0744">
            <w:pPr>
              <w:jc w:val="center"/>
              <w:rPr>
                <w:rFonts w:ascii="Calibri" w:hAnsi="Calibri"/>
                <w:color w:val="000000"/>
                <w:sz w:val="22"/>
                <w:szCs w:val="22"/>
              </w:rPr>
            </w:pPr>
            <w:r>
              <w:rPr>
                <w:rFonts w:ascii="Calibri" w:hAnsi="Calibri"/>
                <w:color w:val="000000"/>
                <w:sz w:val="22"/>
                <w:szCs w:val="22"/>
              </w:rPr>
              <w:t> </w:t>
            </w:r>
          </w:p>
        </w:tc>
        <w:tc>
          <w:tcPr>
            <w:tcW w:w="4764" w:type="dxa"/>
            <w:shd w:val="clear" w:color="auto" w:fill="auto"/>
            <w:noWrap/>
          </w:tcPr>
          <w:p w14:paraId="036EC297" w14:textId="7C41029A" w:rsidR="000D0744" w:rsidRPr="00CC1340" w:rsidRDefault="000D0744" w:rsidP="00C92AC6">
            <w:pPr>
              <w:rPr>
                <w:rFonts w:ascii="Calibri" w:hAnsi="Calibri"/>
                <w:color w:val="000000"/>
                <w:sz w:val="22"/>
                <w:szCs w:val="22"/>
              </w:rPr>
            </w:pPr>
            <w:r>
              <w:rPr>
                <w:rFonts w:ascii="Calibri" w:hAnsi="Calibri"/>
                <w:color w:val="000000"/>
                <w:sz w:val="22"/>
                <w:szCs w:val="22"/>
              </w:rPr>
              <w:t>adjusted R squared value of the CH4 flux regression</w:t>
            </w:r>
          </w:p>
        </w:tc>
      </w:tr>
      <w:tr w:rsidR="000D0744" w:rsidRPr="00E532F4" w14:paraId="5CAA8445" w14:textId="77777777" w:rsidTr="000D0744">
        <w:trPr>
          <w:cantSplit/>
          <w:trHeight w:val="315"/>
        </w:trPr>
        <w:tc>
          <w:tcPr>
            <w:tcW w:w="3324" w:type="dxa"/>
            <w:shd w:val="clear" w:color="000000" w:fill="92D050"/>
            <w:noWrap/>
            <w:vAlign w:val="center"/>
          </w:tcPr>
          <w:p w14:paraId="6C0753FF" w14:textId="01E99731" w:rsidR="000D0744" w:rsidRPr="00CC1340" w:rsidRDefault="000D0744" w:rsidP="00C92AC6">
            <w:pPr>
              <w:rPr>
                <w:rFonts w:ascii="Calibri" w:hAnsi="Calibri"/>
                <w:b/>
                <w:color w:val="000000"/>
                <w:sz w:val="22"/>
                <w:szCs w:val="22"/>
              </w:rPr>
            </w:pPr>
            <w:r>
              <w:rPr>
                <w:rFonts w:ascii="Calibri" w:hAnsi="Calibri"/>
                <w:b/>
                <w:bCs/>
                <w:color w:val="000000"/>
                <w:sz w:val="22"/>
                <w:szCs w:val="22"/>
              </w:rPr>
              <w:t>depth_temperature</w:t>
            </w:r>
          </w:p>
        </w:tc>
        <w:tc>
          <w:tcPr>
            <w:tcW w:w="1395" w:type="dxa"/>
            <w:shd w:val="clear" w:color="auto" w:fill="auto"/>
            <w:noWrap/>
          </w:tcPr>
          <w:p w14:paraId="702E409D" w14:textId="3EDB6743" w:rsidR="000D0744" w:rsidRPr="00CC1340" w:rsidRDefault="000D0744">
            <w:pPr>
              <w:jc w:val="center"/>
              <w:rPr>
                <w:rFonts w:ascii="Calibri" w:hAnsi="Calibri"/>
                <w:color w:val="000000"/>
                <w:sz w:val="22"/>
                <w:szCs w:val="22"/>
              </w:rPr>
            </w:pPr>
            <w:r>
              <w:rPr>
                <w:rFonts w:ascii="Calibri" w:hAnsi="Calibri"/>
                <w:color w:val="000000"/>
                <w:sz w:val="22"/>
                <w:szCs w:val="22"/>
              </w:rPr>
              <w:t>cm</w:t>
            </w:r>
          </w:p>
        </w:tc>
        <w:tc>
          <w:tcPr>
            <w:tcW w:w="4764" w:type="dxa"/>
            <w:shd w:val="clear" w:color="auto" w:fill="auto"/>
            <w:noWrap/>
          </w:tcPr>
          <w:p w14:paraId="3971C54A" w14:textId="650DCAD9" w:rsidR="000D0744" w:rsidRPr="00CC1340" w:rsidRDefault="000D0744" w:rsidP="00C92AC6">
            <w:pPr>
              <w:rPr>
                <w:rFonts w:ascii="Calibri" w:hAnsi="Calibri"/>
                <w:color w:val="000000"/>
                <w:sz w:val="22"/>
                <w:szCs w:val="22"/>
              </w:rPr>
            </w:pPr>
            <w:r>
              <w:rPr>
                <w:rFonts w:ascii="Calibri" w:hAnsi="Calibri"/>
                <w:color w:val="000000"/>
                <w:sz w:val="22"/>
                <w:szCs w:val="22"/>
              </w:rPr>
              <w:t>depth of temperature measurement, measured from the top of the moss layer.  If standing water present, measurement is from the water surface.</w:t>
            </w:r>
          </w:p>
        </w:tc>
      </w:tr>
      <w:tr w:rsidR="000D0744" w:rsidRPr="00E532F4" w14:paraId="2EB64048" w14:textId="77777777" w:rsidTr="000D0744">
        <w:trPr>
          <w:cantSplit/>
          <w:trHeight w:val="315"/>
        </w:trPr>
        <w:tc>
          <w:tcPr>
            <w:tcW w:w="3324" w:type="dxa"/>
            <w:shd w:val="clear" w:color="000000" w:fill="92D050"/>
            <w:noWrap/>
            <w:vAlign w:val="center"/>
          </w:tcPr>
          <w:p w14:paraId="14A1237C" w14:textId="7959D171" w:rsidR="000D0744" w:rsidRPr="00CC1340" w:rsidRDefault="000D0744" w:rsidP="00C92AC6">
            <w:pPr>
              <w:rPr>
                <w:rFonts w:ascii="Calibri" w:hAnsi="Calibri"/>
                <w:b/>
                <w:color w:val="000000"/>
                <w:sz w:val="22"/>
                <w:szCs w:val="22"/>
              </w:rPr>
            </w:pPr>
            <w:r>
              <w:rPr>
                <w:rFonts w:ascii="Calibri" w:hAnsi="Calibri"/>
                <w:b/>
                <w:bCs/>
                <w:color w:val="000000"/>
                <w:sz w:val="22"/>
                <w:szCs w:val="22"/>
              </w:rPr>
              <w:lastRenderedPageBreak/>
              <w:t>instrument</w:t>
            </w:r>
          </w:p>
        </w:tc>
        <w:tc>
          <w:tcPr>
            <w:tcW w:w="1395" w:type="dxa"/>
            <w:shd w:val="clear" w:color="auto" w:fill="auto"/>
            <w:noWrap/>
          </w:tcPr>
          <w:p w14:paraId="04DB0C6A" w14:textId="02153D6D" w:rsidR="000D0744" w:rsidRPr="00CC1340" w:rsidRDefault="000D0744">
            <w:pPr>
              <w:jc w:val="center"/>
              <w:rPr>
                <w:rFonts w:ascii="Calibri" w:hAnsi="Calibri"/>
                <w:color w:val="000000"/>
                <w:sz w:val="22"/>
                <w:szCs w:val="22"/>
              </w:rPr>
            </w:pPr>
            <w:r>
              <w:rPr>
                <w:rFonts w:ascii="Calibri" w:hAnsi="Calibri"/>
                <w:color w:val="000000"/>
                <w:sz w:val="22"/>
                <w:szCs w:val="22"/>
              </w:rPr>
              <w:t> </w:t>
            </w:r>
          </w:p>
        </w:tc>
        <w:tc>
          <w:tcPr>
            <w:tcW w:w="4764" w:type="dxa"/>
            <w:shd w:val="clear" w:color="auto" w:fill="auto"/>
            <w:noWrap/>
          </w:tcPr>
          <w:p w14:paraId="6277F31B" w14:textId="5D2BDF3E" w:rsidR="000D0744" w:rsidRPr="00CC1340" w:rsidRDefault="000D0744" w:rsidP="00C92AC6">
            <w:pPr>
              <w:rPr>
                <w:rFonts w:ascii="Calibri" w:hAnsi="Calibri"/>
                <w:color w:val="000000"/>
                <w:sz w:val="22"/>
                <w:szCs w:val="22"/>
              </w:rPr>
            </w:pPr>
            <w:r>
              <w:rPr>
                <w:rFonts w:ascii="Calibri" w:hAnsi="Calibri"/>
                <w:color w:val="000000"/>
                <w:sz w:val="22"/>
                <w:szCs w:val="22"/>
              </w:rPr>
              <w:t>instrument used to make temperature measurement</w:t>
            </w:r>
          </w:p>
        </w:tc>
      </w:tr>
      <w:tr w:rsidR="00643209" w:rsidRPr="00E532F4" w14:paraId="4F61F70C" w14:textId="77777777" w:rsidTr="000D0744">
        <w:trPr>
          <w:cantSplit/>
          <w:trHeight w:val="315"/>
        </w:trPr>
        <w:tc>
          <w:tcPr>
            <w:tcW w:w="3324" w:type="dxa"/>
            <w:shd w:val="clear" w:color="000000" w:fill="92D050"/>
            <w:noWrap/>
            <w:vAlign w:val="bottom"/>
          </w:tcPr>
          <w:p w14:paraId="20CCCC18" w14:textId="6E78F35C" w:rsidR="00643209" w:rsidRPr="00CC1340" w:rsidRDefault="00643209" w:rsidP="00C92AC6">
            <w:pPr>
              <w:rPr>
                <w:rFonts w:ascii="Calibri" w:hAnsi="Calibri"/>
                <w:b/>
                <w:color w:val="000000"/>
                <w:sz w:val="22"/>
                <w:szCs w:val="22"/>
              </w:rPr>
            </w:pPr>
          </w:p>
        </w:tc>
        <w:tc>
          <w:tcPr>
            <w:tcW w:w="1395" w:type="dxa"/>
            <w:shd w:val="clear" w:color="auto" w:fill="auto"/>
            <w:noWrap/>
            <w:vAlign w:val="bottom"/>
          </w:tcPr>
          <w:p w14:paraId="6BBE8890" w14:textId="0D82D02C" w:rsidR="00643209" w:rsidRPr="00CC1340" w:rsidRDefault="00643209">
            <w:pPr>
              <w:jc w:val="center"/>
              <w:rPr>
                <w:rFonts w:ascii="Calibri" w:hAnsi="Calibri"/>
                <w:color w:val="000000"/>
                <w:sz w:val="22"/>
                <w:szCs w:val="22"/>
              </w:rPr>
            </w:pPr>
          </w:p>
        </w:tc>
        <w:tc>
          <w:tcPr>
            <w:tcW w:w="4764" w:type="dxa"/>
            <w:shd w:val="clear" w:color="auto" w:fill="auto"/>
            <w:noWrap/>
            <w:vAlign w:val="bottom"/>
          </w:tcPr>
          <w:p w14:paraId="0789DFF9" w14:textId="3B322359" w:rsidR="00643209" w:rsidRPr="00CC1340" w:rsidRDefault="00643209" w:rsidP="00C92AC6">
            <w:pPr>
              <w:rPr>
                <w:rFonts w:ascii="Calibri" w:hAnsi="Calibri"/>
                <w:color w:val="000000"/>
                <w:sz w:val="22"/>
                <w:szCs w:val="22"/>
              </w:rPr>
            </w:pPr>
          </w:p>
        </w:tc>
      </w:tr>
      <w:tr w:rsidR="000D0744" w:rsidRPr="00E532F4" w14:paraId="33CD65DA" w14:textId="77777777" w:rsidTr="000D0744">
        <w:trPr>
          <w:cantSplit/>
          <w:trHeight w:val="315"/>
        </w:trPr>
        <w:tc>
          <w:tcPr>
            <w:tcW w:w="3324" w:type="dxa"/>
            <w:shd w:val="clear" w:color="000000" w:fill="92D050"/>
            <w:noWrap/>
            <w:vAlign w:val="center"/>
          </w:tcPr>
          <w:p w14:paraId="66B96ACD" w14:textId="19105EA5" w:rsidR="000D0744" w:rsidRPr="00CC1340" w:rsidRDefault="000D0744" w:rsidP="00C92AC6">
            <w:pPr>
              <w:rPr>
                <w:rFonts w:ascii="Calibri" w:hAnsi="Calibri"/>
                <w:b/>
                <w:color w:val="000000"/>
                <w:sz w:val="22"/>
                <w:szCs w:val="22"/>
              </w:rPr>
            </w:pPr>
            <w:r>
              <w:rPr>
                <w:rFonts w:ascii="Calibri" w:hAnsi="Calibri"/>
                <w:b/>
                <w:bCs/>
                <w:color w:val="000000"/>
                <w:sz w:val="22"/>
                <w:szCs w:val="22"/>
              </w:rPr>
              <w:t>T_soil</w:t>
            </w:r>
          </w:p>
        </w:tc>
        <w:tc>
          <w:tcPr>
            <w:tcW w:w="1395" w:type="dxa"/>
            <w:shd w:val="clear" w:color="auto" w:fill="auto"/>
            <w:noWrap/>
          </w:tcPr>
          <w:p w14:paraId="72433115" w14:textId="240B9691" w:rsidR="000D0744" w:rsidRPr="00CC1340" w:rsidRDefault="000D0744">
            <w:pPr>
              <w:jc w:val="center"/>
              <w:rPr>
                <w:rFonts w:ascii="Calibri" w:hAnsi="Calibri"/>
                <w:color w:val="000000"/>
                <w:sz w:val="22"/>
                <w:szCs w:val="22"/>
              </w:rPr>
            </w:pPr>
            <w:r>
              <w:rPr>
                <w:rFonts w:ascii="Calibri" w:hAnsi="Calibri"/>
                <w:color w:val="000000"/>
                <w:sz w:val="22"/>
                <w:szCs w:val="22"/>
              </w:rPr>
              <w:t>C</w:t>
            </w:r>
          </w:p>
        </w:tc>
        <w:tc>
          <w:tcPr>
            <w:tcW w:w="4764" w:type="dxa"/>
            <w:shd w:val="clear" w:color="auto" w:fill="auto"/>
            <w:noWrap/>
          </w:tcPr>
          <w:p w14:paraId="16BEE113" w14:textId="6B9BFC1C" w:rsidR="000D0744" w:rsidRPr="00CC1340" w:rsidRDefault="000D0744" w:rsidP="00C92AC6">
            <w:pPr>
              <w:rPr>
                <w:rFonts w:ascii="Calibri" w:hAnsi="Calibri"/>
                <w:color w:val="000000"/>
                <w:sz w:val="22"/>
                <w:szCs w:val="22"/>
              </w:rPr>
            </w:pPr>
            <w:r>
              <w:rPr>
                <w:rFonts w:ascii="Calibri" w:hAnsi="Calibri"/>
                <w:color w:val="000000"/>
                <w:sz w:val="22"/>
                <w:szCs w:val="22"/>
              </w:rPr>
              <w:t>soil temperature</w:t>
            </w:r>
          </w:p>
        </w:tc>
      </w:tr>
      <w:tr w:rsidR="000D0744" w:rsidRPr="00E532F4" w14:paraId="1830D025" w14:textId="77777777" w:rsidTr="000D0744">
        <w:trPr>
          <w:cantSplit/>
          <w:trHeight w:val="315"/>
        </w:trPr>
        <w:tc>
          <w:tcPr>
            <w:tcW w:w="3324" w:type="dxa"/>
            <w:shd w:val="clear" w:color="000000" w:fill="92D050"/>
            <w:noWrap/>
            <w:vAlign w:val="center"/>
          </w:tcPr>
          <w:p w14:paraId="4ED2EE1B" w14:textId="7137661F" w:rsidR="000D0744" w:rsidRPr="00CC1340" w:rsidRDefault="000D0744" w:rsidP="00C92AC6">
            <w:pPr>
              <w:rPr>
                <w:rFonts w:ascii="Calibri" w:hAnsi="Calibri"/>
                <w:b/>
                <w:color w:val="000000"/>
                <w:sz w:val="22"/>
                <w:szCs w:val="22"/>
              </w:rPr>
            </w:pPr>
            <w:r>
              <w:rPr>
                <w:rFonts w:ascii="Calibri" w:hAnsi="Calibri"/>
                <w:b/>
                <w:bCs/>
                <w:color w:val="000000"/>
                <w:sz w:val="22"/>
                <w:szCs w:val="22"/>
              </w:rPr>
              <w:t>T_soil_n</w:t>
            </w:r>
          </w:p>
        </w:tc>
        <w:tc>
          <w:tcPr>
            <w:tcW w:w="1395" w:type="dxa"/>
            <w:shd w:val="clear" w:color="auto" w:fill="auto"/>
            <w:noWrap/>
          </w:tcPr>
          <w:p w14:paraId="0D057042" w14:textId="7FC764A5" w:rsidR="000D0744" w:rsidRPr="00CC1340" w:rsidRDefault="000D0744">
            <w:pPr>
              <w:jc w:val="center"/>
              <w:rPr>
                <w:rFonts w:ascii="Calibri" w:hAnsi="Calibri"/>
                <w:color w:val="000000"/>
                <w:sz w:val="22"/>
                <w:szCs w:val="22"/>
              </w:rPr>
            </w:pPr>
            <w:r>
              <w:rPr>
                <w:rFonts w:ascii="Calibri" w:hAnsi="Calibri"/>
                <w:color w:val="000000"/>
                <w:sz w:val="22"/>
                <w:szCs w:val="22"/>
              </w:rPr>
              <w:t> </w:t>
            </w:r>
          </w:p>
        </w:tc>
        <w:tc>
          <w:tcPr>
            <w:tcW w:w="4764" w:type="dxa"/>
            <w:shd w:val="clear" w:color="auto" w:fill="auto"/>
            <w:noWrap/>
          </w:tcPr>
          <w:p w14:paraId="24B03D6A" w14:textId="7956A7BE" w:rsidR="000D0744" w:rsidRPr="00CC1340" w:rsidRDefault="000D0744" w:rsidP="00C92AC6">
            <w:pPr>
              <w:rPr>
                <w:rFonts w:ascii="Calibri" w:hAnsi="Calibri"/>
                <w:color w:val="000000"/>
                <w:sz w:val="22"/>
                <w:szCs w:val="22"/>
              </w:rPr>
            </w:pPr>
            <w:r>
              <w:rPr>
                <w:rFonts w:ascii="Calibri" w:hAnsi="Calibri"/>
                <w:color w:val="000000"/>
                <w:sz w:val="22"/>
                <w:szCs w:val="22"/>
              </w:rPr>
              <w:t>number of averaged soil temperature measurements</w:t>
            </w:r>
          </w:p>
        </w:tc>
      </w:tr>
      <w:tr w:rsidR="000D0744" w:rsidRPr="00E532F4" w14:paraId="5FE54B77" w14:textId="77777777" w:rsidTr="000D0744">
        <w:trPr>
          <w:cantSplit/>
          <w:trHeight w:val="315"/>
        </w:trPr>
        <w:tc>
          <w:tcPr>
            <w:tcW w:w="3324" w:type="dxa"/>
            <w:shd w:val="clear" w:color="000000" w:fill="92D050"/>
            <w:noWrap/>
            <w:vAlign w:val="center"/>
          </w:tcPr>
          <w:p w14:paraId="685845EE" w14:textId="7555A9CC" w:rsidR="000D0744" w:rsidRPr="00CC1340" w:rsidRDefault="000D0744" w:rsidP="00C92AC6">
            <w:pPr>
              <w:rPr>
                <w:rFonts w:ascii="Calibri" w:hAnsi="Calibri"/>
                <w:b/>
                <w:color w:val="000000"/>
                <w:sz w:val="22"/>
                <w:szCs w:val="22"/>
              </w:rPr>
            </w:pPr>
            <w:r>
              <w:rPr>
                <w:rFonts w:ascii="Calibri" w:hAnsi="Calibri"/>
                <w:b/>
                <w:bCs/>
                <w:color w:val="000000"/>
                <w:sz w:val="22"/>
                <w:szCs w:val="22"/>
              </w:rPr>
              <w:t>T_soil_sd</w:t>
            </w:r>
          </w:p>
        </w:tc>
        <w:tc>
          <w:tcPr>
            <w:tcW w:w="1395" w:type="dxa"/>
            <w:shd w:val="clear" w:color="auto" w:fill="auto"/>
            <w:noWrap/>
          </w:tcPr>
          <w:p w14:paraId="1D7FADE1" w14:textId="1F6D077A" w:rsidR="000D0744" w:rsidRPr="00CC1340" w:rsidRDefault="000D0744">
            <w:pPr>
              <w:jc w:val="center"/>
              <w:rPr>
                <w:rFonts w:ascii="Calibri" w:hAnsi="Calibri"/>
                <w:color w:val="000000"/>
                <w:sz w:val="22"/>
                <w:szCs w:val="22"/>
              </w:rPr>
            </w:pPr>
            <w:r>
              <w:rPr>
                <w:rFonts w:ascii="Calibri" w:hAnsi="Calibri"/>
                <w:color w:val="000000"/>
                <w:sz w:val="22"/>
                <w:szCs w:val="22"/>
              </w:rPr>
              <w:t>C</w:t>
            </w:r>
          </w:p>
        </w:tc>
        <w:tc>
          <w:tcPr>
            <w:tcW w:w="4764" w:type="dxa"/>
            <w:shd w:val="clear" w:color="auto" w:fill="auto"/>
            <w:noWrap/>
          </w:tcPr>
          <w:p w14:paraId="463E523A" w14:textId="0C6E2C19" w:rsidR="000D0744" w:rsidRPr="00CC1340" w:rsidRDefault="000D0744" w:rsidP="00C92AC6">
            <w:pPr>
              <w:rPr>
                <w:rFonts w:ascii="Calibri" w:hAnsi="Calibri"/>
                <w:color w:val="000000"/>
                <w:sz w:val="22"/>
                <w:szCs w:val="22"/>
              </w:rPr>
            </w:pPr>
            <w:r>
              <w:rPr>
                <w:rFonts w:ascii="Calibri" w:hAnsi="Calibri"/>
                <w:color w:val="000000"/>
                <w:sz w:val="22"/>
                <w:szCs w:val="22"/>
              </w:rPr>
              <w:t>standard deviation of soil temperature measurements</w:t>
            </w:r>
          </w:p>
        </w:tc>
      </w:tr>
      <w:tr w:rsidR="000D0744" w:rsidRPr="00E532F4" w14:paraId="575DC693" w14:textId="77777777" w:rsidTr="000D0744">
        <w:trPr>
          <w:cantSplit/>
          <w:trHeight w:val="315"/>
        </w:trPr>
        <w:tc>
          <w:tcPr>
            <w:tcW w:w="3324" w:type="dxa"/>
            <w:shd w:val="clear" w:color="000000" w:fill="92D050"/>
            <w:noWrap/>
            <w:vAlign w:val="center"/>
          </w:tcPr>
          <w:p w14:paraId="56313F4C" w14:textId="725FDEBC" w:rsidR="000D0744" w:rsidRPr="00CC1340" w:rsidRDefault="000D0744" w:rsidP="00C92AC6">
            <w:pPr>
              <w:rPr>
                <w:rFonts w:ascii="Calibri" w:hAnsi="Calibri"/>
                <w:b/>
                <w:color w:val="000000"/>
                <w:sz w:val="22"/>
                <w:szCs w:val="22"/>
              </w:rPr>
            </w:pPr>
            <w:r>
              <w:rPr>
                <w:rFonts w:ascii="Calibri" w:hAnsi="Calibri"/>
                <w:b/>
                <w:bCs/>
                <w:color w:val="000000"/>
                <w:sz w:val="22"/>
                <w:szCs w:val="22"/>
              </w:rPr>
              <w:t>T_air</w:t>
            </w:r>
          </w:p>
        </w:tc>
        <w:tc>
          <w:tcPr>
            <w:tcW w:w="1395" w:type="dxa"/>
            <w:shd w:val="clear" w:color="auto" w:fill="auto"/>
            <w:noWrap/>
          </w:tcPr>
          <w:p w14:paraId="3A562864" w14:textId="34C49EC6" w:rsidR="000D0744" w:rsidRPr="00CC1340" w:rsidRDefault="000D0744">
            <w:pPr>
              <w:jc w:val="center"/>
              <w:rPr>
                <w:rFonts w:ascii="Calibri" w:hAnsi="Calibri"/>
                <w:color w:val="000000"/>
                <w:sz w:val="22"/>
                <w:szCs w:val="22"/>
              </w:rPr>
            </w:pPr>
            <w:r>
              <w:rPr>
                <w:rFonts w:ascii="Calibri" w:hAnsi="Calibri"/>
                <w:color w:val="000000"/>
                <w:sz w:val="22"/>
                <w:szCs w:val="22"/>
              </w:rPr>
              <w:t>C</w:t>
            </w:r>
          </w:p>
        </w:tc>
        <w:tc>
          <w:tcPr>
            <w:tcW w:w="4764" w:type="dxa"/>
            <w:shd w:val="clear" w:color="auto" w:fill="auto"/>
            <w:noWrap/>
          </w:tcPr>
          <w:p w14:paraId="16585FBE" w14:textId="799E6929" w:rsidR="000D0744" w:rsidRPr="00CC1340" w:rsidRDefault="000D0744" w:rsidP="00C92AC6">
            <w:pPr>
              <w:rPr>
                <w:rFonts w:ascii="Calibri" w:hAnsi="Calibri"/>
                <w:color w:val="000000"/>
                <w:sz w:val="22"/>
                <w:szCs w:val="22"/>
              </w:rPr>
            </w:pPr>
            <w:r>
              <w:rPr>
                <w:rFonts w:ascii="Calibri" w:hAnsi="Calibri"/>
                <w:color w:val="000000"/>
                <w:sz w:val="22"/>
                <w:szCs w:val="22"/>
              </w:rPr>
              <w:t>air temperature</w:t>
            </w:r>
          </w:p>
        </w:tc>
      </w:tr>
      <w:tr w:rsidR="000D0744" w:rsidRPr="00E532F4" w14:paraId="7CA41F4B" w14:textId="77777777" w:rsidTr="000D0744">
        <w:trPr>
          <w:cantSplit/>
          <w:trHeight w:val="315"/>
        </w:trPr>
        <w:tc>
          <w:tcPr>
            <w:tcW w:w="3324" w:type="dxa"/>
            <w:shd w:val="clear" w:color="000000" w:fill="92D050"/>
            <w:noWrap/>
            <w:vAlign w:val="center"/>
          </w:tcPr>
          <w:p w14:paraId="4EF033D9" w14:textId="62F0B43A" w:rsidR="000D0744" w:rsidRPr="00CC1340" w:rsidRDefault="000D0744" w:rsidP="00C92AC6">
            <w:pPr>
              <w:rPr>
                <w:rFonts w:ascii="Calibri" w:hAnsi="Calibri"/>
                <w:b/>
                <w:color w:val="000000"/>
                <w:sz w:val="22"/>
                <w:szCs w:val="22"/>
              </w:rPr>
            </w:pPr>
            <w:r>
              <w:rPr>
                <w:rFonts w:ascii="Calibri" w:hAnsi="Calibri"/>
                <w:b/>
                <w:bCs/>
                <w:color w:val="000000"/>
                <w:sz w:val="22"/>
                <w:szCs w:val="22"/>
              </w:rPr>
              <w:t>T_air_n</w:t>
            </w:r>
          </w:p>
        </w:tc>
        <w:tc>
          <w:tcPr>
            <w:tcW w:w="1395" w:type="dxa"/>
            <w:shd w:val="clear" w:color="auto" w:fill="auto"/>
            <w:noWrap/>
          </w:tcPr>
          <w:p w14:paraId="7001EDB0" w14:textId="760BE865" w:rsidR="000D0744" w:rsidRPr="00CC1340" w:rsidRDefault="000D0744">
            <w:pPr>
              <w:jc w:val="center"/>
              <w:rPr>
                <w:rFonts w:ascii="Calibri" w:hAnsi="Calibri"/>
                <w:color w:val="000000"/>
                <w:sz w:val="22"/>
                <w:szCs w:val="22"/>
              </w:rPr>
            </w:pPr>
            <w:r>
              <w:rPr>
                <w:rFonts w:ascii="Calibri" w:hAnsi="Calibri"/>
                <w:color w:val="000000"/>
                <w:sz w:val="22"/>
                <w:szCs w:val="22"/>
              </w:rPr>
              <w:t> </w:t>
            </w:r>
          </w:p>
        </w:tc>
        <w:tc>
          <w:tcPr>
            <w:tcW w:w="4764" w:type="dxa"/>
            <w:shd w:val="clear" w:color="auto" w:fill="auto"/>
            <w:noWrap/>
          </w:tcPr>
          <w:p w14:paraId="15085B52" w14:textId="4D353EEF" w:rsidR="000D0744" w:rsidRPr="00CC1340" w:rsidRDefault="000D0744" w:rsidP="00C92AC6">
            <w:pPr>
              <w:rPr>
                <w:rFonts w:ascii="Calibri" w:hAnsi="Calibri"/>
                <w:color w:val="000000"/>
                <w:sz w:val="22"/>
                <w:szCs w:val="22"/>
              </w:rPr>
            </w:pPr>
            <w:r>
              <w:rPr>
                <w:rFonts w:ascii="Calibri" w:hAnsi="Calibri"/>
                <w:color w:val="000000"/>
                <w:sz w:val="22"/>
                <w:szCs w:val="22"/>
              </w:rPr>
              <w:t>number of averaged air temperature measurements</w:t>
            </w:r>
          </w:p>
        </w:tc>
      </w:tr>
      <w:tr w:rsidR="000D0744" w:rsidRPr="00E532F4" w14:paraId="3474E299" w14:textId="77777777" w:rsidTr="000D0744">
        <w:trPr>
          <w:cantSplit/>
          <w:trHeight w:val="315"/>
        </w:trPr>
        <w:tc>
          <w:tcPr>
            <w:tcW w:w="3324" w:type="dxa"/>
            <w:shd w:val="clear" w:color="000000" w:fill="92D050"/>
            <w:noWrap/>
            <w:vAlign w:val="center"/>
          </w:tcPr>
          <w:p w14:paraId="01475DF1" w14:textId="473EFE7F" w:rsidR="000D0744" w:rsidRPr="00CC1340" w:rsidRDefault="000D0744" w:rsidP="00C92AC6">
            <w:pPr>
              <w:rPr>
                <w:rFonts w:ascii="Calibri" w:hAnsi="Calibri"/>
                <w:b/>
                <w:color w:val="000000"/>
                <w:sz w:val="22"/>
                <w:szCs w:val="22"/>
              </w:rPr>
            </w:pPr>
            <w:r>
              <w:rPr>
                <w:rFonts w:ascii="Calibri" w:hAnsi="Calibri"/>
                <w:b/>
                <w:bCs/>
                <w:color w:val="000000"/>
                <w:sz w:val="22"/>
                <w:szCs w:val="22"/>
              </w:rPr>
              <w:t>T_air_sd</w:t>
            </w:r>
          </w:p>
        </w:tc>
        <w:tc>
          <w:tcPr>
            <w:tcW w:w="1395" w:type="dxa"/>
            <w:shd w:val="clear" w:color="auto" w:fill="auto"/>
            <w:noWrap/>
          </w:tcPr>
          <w:p w14:paraId="29EBA232" w14:textId="41DF5C0F" w:rsidR="000D0744" w:rsidRPr="00CC1340" w:rsidRDefault="000D0744">
            <w:pPr>
              <w:jc w:val="center"/>
              <w:rPr>
                <w:rFonts w:ascii="Calibri" w:hAnsi="Calibri"/>
                <w:color w:val="000000"/>
                <w:sz w:val="22"/>
                <w:szCs w:val="22"/>
              </w:rPr>
            </w:pPr>
            <w:r>
              <w:rPr>
                <w:rFonts w:ascii="Calibri" w:hAnsi="Calibri"/>
                <w:color w:val="000000"/>
                <w:sz w:val="22"/>
                <w:szCs w:val="22"/>
              </w:rPr>
              <w:t>C</w:t>
            </w:r>
          </w:p>
        </w:tc>
        <w:tc>
          <w:tcPr>
            <w:tcW w:w="4764" w:type="dxa"/>
            <w:shd w:val="clear" w:color="auto" w:fill="auto"/>
            <w:noWrap/>
          </w:tcPr>
          <w:p w14:paraId="4FBA2D9E" w14:textId="0EBC262D" w:rsidR="000D0744" w:rsidRPr="00CC1340" w:rsidRDefault="000D0744" w:rsidP="00C92AC6">
            <w:pPr>
              <w:rPr>
                <w:rFonts w:ascii="Calibri" w:hAnsi="Calibri"/>
                <w:color w:val="000000"/>
                <w:sz w:val="22"/>
                <w:szCs w:val="22"/>
              </w:rPr>
            </w:pPr>
            <w:r>
              <w:rPr>
                <w:rFonts w:ascii="Calibri" w:hAnsi="Calibri"/>
                <w:color w:val="000000"/>
                <w:sz w:val="22"/>
                <w:szCs w:val="22"/>
              </w:rPr>
              <w:t>standard deviation of air temperature measurements</w:t>
            </w:r>
          </w:p>
        </w:tc>
      </w:tr>
      <w:tr w:rsidR="000D0744" w:rsidRPr="00E532F4" w14:paraId="4AB5BAD0" w14:textId="77777777" w:rsidTr="000D0744">
        <w:trPr>
          <w:cantSplit/>
          <w:trHeight w:val="315"/>
        </w:trPr>
        <w:tc>
          <w:tcPr>
            <w:tcW w:w="3324" w:type="dxa"/>
            <w:shd w:val="clear" w:color="000000" w:fill="92D050"/>
            <w:noWrap/>
            <w:vAlign w:val="center"/>
          </w:tcPr>
          <w:p w14:paraId="6A88AAB9" w14:textId="56B6176A" w:rsidR="000D0744" w:rsidRPr="00CC1340" w:rsidRDefault="000D0744" w:rsidP="00C92AC6">
            <w:pPr>
              <w:rPr>
                <w:rFonts w:ascii="Calibri" w:hAnsi="Calibri"/>
                <w:b/>
                <w:color w:val="000000"/>
                <w:sz w:val="22"/>
                <w:szCs w:val="22"/>
              </w:rPr>
            </w:pPr>
            <w:r>
              <w:rPr>
                <w:rFonts w:ascii="Calibri" w:hAnsi="Calibri"/>
                <w:b/>
                <w:bCs/>
                <w:color w:val="000000"/>
                <w:sz w:val="22"/>
                <w:szCs w:val="22"/>
              </w:rPr>
              <w:t>depth_moisture</w:t>
            </w:r>
          </w:p>
        </w:tc>
        <w:tc>
          <w:tcPr>
            <w:tcW w:w="1395" w:type="dxa"/>
            <w:shd w:val="clear" w:color="auto" w:fill="auto"/>
            <w:noWrap/>
            <w:vAlign w:val="center"/>
          </w:tcPr>
          <w:p w14:paraId="180A7904" w14:textId="30DB7E8C" w:rsidR="000D0744" w:rsidRPr="00CC1340" w:rsidRDefault="000D0744">
            <w:pPr>
              <w:jc w:val="center"/>
              <w:rPr>
                <w:rFonts w:ascii="Calibri" w:hAnsi="Calibri"/>
                <w:color w:val="000000"/>
                <w:sz w:val="22"/>
                <w:szCs w:val="22"/>
              </w:rPr>
            </w:pPr>
            <w:r>
              <w:rPr>
                <w:rFonts w:ascii="Calibri" w:hAnsi="Calibri"/>
                <w:color w:val="000000"/>
                <w:sz w:val="22"/>
                <w:szCs w:val="22"/>
              </w:rPr>
              <w:t>cm</w:t>
            </w:r>
          </w:p>
        </w:tc>
        <w:tc>
          <w:tcPr>
            <w:tcW w:w="4764" w:type="dxa"/>
            <w:shd w:val="clear" w:color="auto" w:fill="auto"/>
            <w:noWrap/>
          </w:tcPr>
          <w:p w14:paraId="64D140F4" w14:textId="63114D89" w:rsidR="000D0744" w:rsidRPr="00CC1340" w:rsidRDefault="000D0744" w:rsidP="00C92AC6">
            <w:pPr>
              <w:rPr>
                <w:rFonts w:ascii="Calibri" w:hAnsi="Calibri"/>
                <w:color w:val="000000"/>
                <w:sz w:val="22"/>
                <w:szCs w:val="22"/>
              </w:rPr>
            </w:pPr>
            <w:r>
              <w:rPr>
                <w:rFonts w:ascii="Calibri" w:hAnsi="Calibri"/>
                <w:color w:val="000000"/>
                <w:sz w:val="22"/>
                <w:szCs w:val="22"/>
              </w:rPr>
              <w:t>depth from surface over which the moisture measurement is integrated</w:t>
            </w:r>
          </w:p>
        </w:tc>
      </w:tr>
      <w:tr w:rsidR="000D0744" w:rsidRPr="00E532F4" w14:paraId="664C5FBB" w14:textId="77777777" w:rsidTr="000D0744">
        <w:trPr>
          <w:cantSplit/>
          <w:trHeight w:val="315"/>
        </w:trPr>
        <w:tc>
          <w:tcPr>
            <w:tcW w:w="3324" w:type="dxa"/>
            <w:shd w:val="clear" w:color="000000" w:fill="92D050"/>
            <w:noWrap/>
            <w:vAlign w:val="center"/>
          </w:tcPr>
          <w:p w14:paraId="7013608E" w14:textId="22AD3013" w:rsidR="000D0744" w:rsidRPr="00CC1340" w:rsidRDefault="000D0744" w:rsidP="00C92AC6">
            <w:pPr>
              <w:rPr>
                <w:rFonts w:ascii="Calibri" w:hAnsi="Calibri"/>
                <w:b/>
                <w:color w:val="000000"/>
                <w:sz w:val="22"/>
                <w:szCs w:val="22"/>
              </w:rPr>
            </w:pPr>
            <w:r>
              <w:rPr>
                <w:rFonts w:ascii="Calibri" w:hAnsi="Calibri"/>
                <w:b/>
                <w:bCs/>
                <w:color w:val="000000"/>
                <w:sz w:val="22"/>
                <w:szCs w:val="22"/>
              </w:rPr>
              <w:t>Ka</w:t>
            </w:r>
          </w:p>
        </w:tc>
        <w:tc>
          <w:tcPr>
            <w:tcW w:w="1395" w:type="dxa"/>
            <w:shd w:val="clear" w:color="auto" w:fill="auto"/>
            <w:noWrap/>
            <w:vAlign w:val="center"/>
          </w:tcPr>
          <w:p w14:paraId="326C167B" w14:textId="6F928531" w:rsidR="000D0744" w:rsidRPr="00CC1340" w:rsidRDefault="000D0744">
            <w:pPr>
              <w:jc w:val="center"/>
              <w:rPr>
                <w:rFonts w:ascii="Calibri" w:hAnsi="Calibri"/>
                <w:color w:val="000000"/>
                <w:sz w:val="22"/>
                <w:szCs w:val="22"/>
              </w:rPr>
            </w:pPr>
            <w:r>
              <w:rPr>
                <w:rFonts w:ascii="Calibri" w:hAnsi="Calibri"/>
                <w:color w:val="000000"/>
                <w:sz w:val="22"/>
                <w:szCs w:val="22"/>
              </w:rPr>
              <w:t> </w:t>
            </w:r>
          </w:p>
        </w:tc>
        <w:tc>
          <w:tcPr>
            <w:tcW w:w="4764" w:type="dxa"/>
            <w:shd w:val="clear" w:color="auto" w:fill="auto"/>
            <w:noWrap/>
          </w:tcPr>
          <w:p w14:paraId="77A73FED" w14:textId="29D85BA9" w:rsidR="000D0744" w:rsidRPr="00CC1340" w:rsidRDefault="000D0744" w:rsidP="00C92AC6">
            <w:pPr>
              <w:rPr>
                <w:rFonts w:ascii="Calibri" w:hAnsi="Calibri"/>
                <w:color w:val="000000"/>
                <w:sz w:val="22"/>
                <w:szCs w:val="22"/>
              </w:rPr>
            </w:pPr>
            <w:r>
              <w:rPr>
                <w:rFonts w:ascii="Calibri" w:hAnsi="Calibri"/>
                <w:color w:val="000000"/>
                <w:sz w:val="22"/>
                <w:szCs w:val="22"/>
              </w:rPr>
              <w:t>apparent dielectric constant, measured with a Soilmoisture Minitrase TDR</w:t>
            </w:r>
          </w:p>
        </w:tc>
      </w:tr>
      <w:tr w:rsidR="000D0744" w:rsidRPr="00E532F4" w14:paraId="38F8A1F5" w14:textId="77777777" w:rsidTr="000D0744">
        <w:trPr>
          <w:cantSplit/>
          <w:trHeight w:val="315"/>
        </w:trPr>
        <w:tc>
          <w:tcPr>
            <w:tcW w:w="3324" w:type="dxa"/>
            <w:shd w:val="clear" w:color="000000" w:fill="92D050"/>
            <w:noWrap/>
            <w:vAlign w:val="center"/>
          </w:tcPr>
          <w:p w14:paraId="5985884E" w14:textId="691A1853" w:rsidR="000D0744" w:rsidRPr="00CC1340" w:rsidRDefault="000D0744" w:rsidP="00C92AC6">
            <w:pPr>
              <w:rPr>
                <w:rFonts w:ascii="Calibri" w:hAnsi="Calibri"/>
                <w:b/>
                <w:color w:val="000000"/>
                <w:sz w:val="22"/>
                <w:szCs w:val="22"/>
              </w:rPr>
            </w:pPr>
            <w:r>
              <w:rPr>
                <w:rFonts w:ascii="Calibri" w:hAnsi="Calibri"/>
                <w:b/>
                <w:bCs/>
                <w:color w:val="000000"/>
                <w:sz w:val="22"/>
                <w:szCs w:val="22"/>
              </w:rPr>
              <w:t>Ka_n</w:t>
            </w:r>
          </w:p>
        </w:tc>
        <w:tc>
          <w:tcPr>
            <w:tcW w:w="1395" w:type="dxa"/>
            <w:shd w:val="clear" w:color="auto" w:fill="auto"/>
            <w:noWrap/>
            <w:vAlign w:val="center"/>
          </w:tcPr>
          <w:p w14:paraId="72CAF731" w14:textId="630C9BD0" w:rsidR="000D0744" w:rsidRPr="00CC1340" w:rsidRDefault="000D0744">
            <w:pPr>
              <w:jc w:val="center"/>
              <w:rPr>
                <w:rFonts w:ascii="Calibri" w:hAnsi="Calibri"/>
                <w:color w:val="000000"/>
                <w:sz w:val="22"/>
                <w:szCs w:val="22"/>
              </w:rPr>
            </w:pPr>
            <w:r>
              <w:rPr>
                <w:rFonts w:ascii="Calibri" w:hAnsi="Calibri"/>
                <w:color w:val="000000"/>
                <w:sz w:val="22"/>
                <w:szCs w:val="22"/>
              </w:rPr>
              <w:t> </w:t>
            </w:r>
          </w:p>
        </w:tc>
        <w:tc>
          <w:tcPr>
            <w:tcW w:w="4764" w:type="dxa"/>
            <w:shd w:val="clear" w:color="auto" w:fill="auto"/>
            <w:noWrap/>
          </w:tcPr>
          <w:p w14:paraId="6F7A115A" w14:textId="6C412288" w:rsidR="000D0744" w:rsidRPr="00CC1340" w:rsidRDefault="000D0744" w:rsidP="00C92AC6">
            <w:pPr>
              <w:rPr>
                <w:rFonts w:ascii="Calibri" w:hAnsi="Calibri"/>
                <w:color w:val="000000"/>
                <w:sz w:val="22"/>
                <w:szCs w:val="22"/>
              </w:rPr>
            </w:pPr>
            <w:r>
              <w:rPr>
                <w:rFonts w:ascii="Calibri" w:hAnsi="Calibri"/>
                <w:color w:val="000000"/>
                <w:sz w:val="22"/>
                <w:szCs w:val="22"/>
              </w:rPr>
              <w:t>number of Ka measurements averaged in reported Ka</w:t>
            </w:r>
          </w:p>
        </w:tc>
      </w:tr>
      <w:tr w:rsidR="000D0744" w:rsidRPr="00E532F4" w14:paraId="268FB0F3" w14:textId="77777777" w:rsidTr="000D0744">
        <w:trPr>
          <w:cantSplit/>
          <w:trHeight w:val="315"/>
        </w:trPr>
        <w:tc>
          <w:tcPr>
            <w:tcW w:w="3324" w:type="dxa"/>
            <w:shd w:val="clear" w:color="000000" w:fill="92D050"/>
            <w:noWrap/>
            <w:vAlign w:val="center"/>
          </w:tcPr>
          <w:p w14:paraId="138847B3" w14:textId="292416AC" w:rsidR="000D0744" w:rsidRPr="00CC1340" w:rsidRDefault="000D0744" w:rsidP="00C92AC6">
            <w:pPr>
              <w:rPr>
                <w:rFonts w:ascii="Calibri" w:hAnsi="Calibri"/>
                <w:b/>
                <w:color w:val="000000"/>
                <w:sz w:val="22"/>
                <w:szCs w:val="22"/>
              </w:rPr>
            </w:pPr>
            <w:r>
              <w:rPr>
                <w:rFonts w:ascii="Calibri" w:hAnsi="Calibri"/>
                <w:b/>
                <w:bCs/>
                <w:color w:val="000000"/>
                <w:sz w:val="22"/>
                <w:szCs w:val="22"/>
              </w:rPr>
              <w:t>Ka_sd</w:t>
            </w:r>
          </w:p>
        </w:tc>
        <w:tc>
          <w:tcPr>
            <w:tcW w:w="1395" w:type="dxa"/>
            <w:shd w:val="clear" w:color="auto" w:fill="auto"/>
            <w:noWrap/>
            <w:vAlign w:val="center"/>
          </w:tcPr>
          <w:p w14:paraId="6E336C7A" w14:textId="75C273DE" w:rsidR="000D0744" w:rsidRPr="00CC1340" w:rsidRDefault="000D0744">
            <w:pPr>
              <w:jc w:val="center"/>
              <w:rPr>
                <w:rFonts w:ascii="Calibri" w:hAnsi="Calibri"/>
                <w:color w:val="000000"/>
                <w:sz w:val="22"/>
                <w:szCs w:val="22"/>
              </w:rPr>
            </w:pPr>
            <w:r>
              <w:rPr>
                <w:rFonts w:ascii="Calibri" w:hAnsi="Calibri"/>
                <w:color w:val="000000"/>
                <w:sz w:val="22"/>
                <w:szCs w:val="22"/>
              </w:rPr>
              <w:t> </w:t>
            </w:r>
          </w:p>
        </w:tc>
        <w:tc>
          <w:tcPr>
            <w:tcW w:w="4764" w:type="dxa"/>
            <w:shd w:val="clear" w:color="auto" w:fill="auto"/>
            <w:noWrap/>
          </w:tcPr>
          <w:p w14:paraId="45D564FA" w14:textId="19D6A7D5" w:rsidR="000D0744" w:rsidRPr="00CC1340" w:rsidRDefault="000D0744" w:rsidP="00C92AC6">
            <w:pPr>
              <w:rPr>
                <w:rFonts w:ascii="Calibri" w:hAnsi="Calibri"/>
                <w:color w:val="000000"/>
                <w:sz w:val="22"/>
                <w:szCs w:val="22"/>
              </w:rPr>
            </w:pPr>
            <w:r>
              <w:rPr>
                <w:rFonts w:ascii="Calibri" w:hAnsi="Calibri"/>
                <w:color w:val="000000"/>
                <w:sz w:val="22"/>
                <w:szCs w:val="22"/>
              </w:rPr>
              <w:t>standard deviation of Ka measurements</w:t>
            </w:r>
          </w:p>
        </w:tc>
      </w:tr>
      <w:tr w:rsidR="000D0744" w:rsidRPr="00E532F4" w14:paraId="5D00C53A" w14:textId="77777777" w:rsidTr="000D0744">
        <w:trPr>
          <w:cantSplit/>
          <w:trHeight w:val="315"/>
        </w:trPr>
        <w:tc>
          <w:tcPr>
            <w:tcW w:w="3324" w:type="dxa"/>
            <w:shd w:val="clear" w:color="000000" w:fill="92D050"/>
            <w:noWrap/>
            <w:vAlign w:val="center"/>
          </w:tcPr>
          <w:p w14:paraId="67869421" w14:textId="68869B40" w:rsidR="000D0744" w:rsidRPr="00CC1340" w:rsidRDefault="000D0744" w:rsidP="00C92AC6">
            <w:pPr>
              <w:rPr>
                <w:rFonts w:ascii="Calibri" w:hAnsi="Calibri"/>
                <w:b/>
                <w:color w:val="000000"/>
                <w:sz w:val="22"/>
                <w:szCs w:val="22"/>
              </w:rPr>
            </w:pPr>
            <w:r>
              <w:rPr>
                <w:rFonts w:ascii="Calibri" w:hAnsi="Calibri"/>
                <w:b/>
                <w:bCs/>
                <w:color w:val="000000"/>
                <w:sz w:val="22"/>
                <w:szCs w:val="22"/>
              </w:rPr>
              <w:t>VWC</w:t>
            </w:r>
          </w:p>
        </w:tc>
        <w:tc>
          <w:tcPr>
            <w:tcW w:w="1395" w:type="dxa"/>
            <w:shd w:val="clear" w:color="auto" w:fill="auto"/>
            <w:noWrap/>
            <w:vAlign w:val="center"/>
          </w:tcPr>
          <w:p w14:paraId="30EDA7E1" w14:textId="3FE40EC6" w:rsidR="000D0744" w:rsidRPr="00CC1340" w:rsidRDefault="000D0744">
            <w:pPr>
              <w:jc w:val="center"/>
              <w:rPr>
                <w:rFonts w:ascii="Calibri" w:hAnsi="Calibri"/>
                <w:color w:val="000000"/>
                <w:sz w:val="22"/>
                <w:szCs w:val="22"/>
              </w:rPr>
            </w:pPr>
            <w:r>
              <w:rPr>
                <w:rFonts w:ascii="Calibri" w:hAnsi="Calibri"/>
                <w:color w:val="000000"/>
                <w:sz w:val="22"/>
                <w:szCs w:val="22"/>
              </w:rPr>
              <w:t>%</w:t>
            </w:r>
          </w:p>
        </w:tc>
        <w:tc>
          <w:tcPr>
            <w:tcW w:w="4764" w:type="dxa"/>
            <w:shd w:val="clear" w:color="auto" w:fill="auto"/>
            <w:noWrap/>
          </w:tcPr>
          <w:p w14:paraId="284E402D" w14:textId="5AF1438F" w:rsidR="000D0744" w:rsidRPr="00CC1340" w:rsidRDefault="000D0744" w:rsidP="00C92AC6">
            <w:pPr>
              <w:rPr>
                <w:rFonts w:ascii="Calibri" w:hAnsi="Calibri"/>
                <w:color w:val="000000"/>
                <w:sz w:val="22"/>
                <w:szCs w:val="22"/>
              </w:rPr>
            </w:pPr>
            <w:r>
              <w:rPr>
                <w:rFonts w:ascii="Calibri" w:hAnsi="Calibri"/>
                <w:color w:val="000000"/>
                <w:sz w:val="22"/>
                <w:szCs w:val="22"/>
              </w:rPr>
              <w:t>volumetric water content, calculated using the intstrument's internal calibration</w:t>
            </w:r>
          </w:p>
        </w:tc>
      </w:tr>
      <w:tr w:rsidR="000D0744" w:rsidRPr="00E532F4" w14:paraId="3E200C95" w14:textId="77777777" w:rsidTr="000D0744">
        <w:trPr>
          <w:cantSplit/>
          <w:trHeight w:val="315"/>
        </w:trPr>
        <w:tc>
          <w:tcPr>
            <w:tcW w:w="3324" w:type="dxa"/>
            <w:shd w:val="clear" w:color="000000" w:fill="92D050"/>
            <w:noWrap/>
            <w:vAlign w:val="center"/>
          </w:tcPr>
          <w:p w14:paraId="760B50FE" w14:textId="0EFECD21" w:rsidR="000D0744" w:rsidRPr="00CC1340" w:rsidRDefault="000D0744" w:rsidP="00C92AC6">
            <w:pPr>
              <w:rPr>
                <w:rFonts w:ascii="Calibri" w:hAnsi="Calibri"/>
                <w:b/>
                <w:color w:val="000000"/>
                <w:sz w:val="22"/>
                <w:szCs w:val="22"/>
              </w:rPr>
            </w:pPr>
            <w:r>
              <w:rPr>
                <w:rFonts w:ascii="Calibri" w:hAnsi="Calibri"/>
                <w:b/>
                <w:bCs/>
                <w:color w:val="000000"/>
                <w:sz w:val="22"/>
                <w:szCs w:val="22"/>
              </w:rPr>
              <w:t>VWC_n</w:t>
            </w:r>
          </w:p>
        </w:tc>
        <w:tc>
          <w:tcPr>
            <w:tcW w:w="1395" w:type="dxa"/>
            <w:shd w:val="clear" w:color="auto" w:fill="auto"/>
            <w:noWrap/>
            <w:vAlign w:val="center"/>
          </w:tcPr>
          <w:p w14:paraId="2B2F0667" w14:textId="2B1796FA" w:rsidR="000D0744" w:rsidRPr="00CC1340" w:rsidRDefault="000D0744">
            <w:pPr>
              <w:jc w:val="center"/>
              <w:rPr>
                <w:rFonts w:ascii="Calibri" w:hAnsi="Calibri"/>
                <w:color w:val="000000"/>
                <w:sz w:val="22"/>
                <w:szCs w:val="22"/>
              </w:rPr>
            </w:pPr>
            <w:r>
              <w:rPr>
                <w:rFonts w:ascii="Calibri" w:hAnsi="Calibri"/>
                <w:color w:val="000000"/>
                <w:sz w:val="22"/>
                <w:szCs w:val="22"/>
              </w:rPr>
              <w:t> </w:t>
            </w:r>
          </w:p>
        </w:tc>
        <w:tc>
          <w:tcPr>
            <w:tcW w:w="4764" w:type="dxa"/>
            <w:shd w:val="clear" w:color="auto" w:fill="auto"/>
            <w:noWrap/>
          </w:tcPr>
          <w:p w14:paraId="46156713" w14:textId="74B9B317" w:rsidR="000D0744" w:rsidRPr="00CC1340" w:rsidRDefault="000D0744" w:rsidP="00C92AC6">
            <w:pPr>
              <w:rPr>
                <w:rFonts w:ascii="Calibri" w:hAnsi="Calibri"/>
                <w:color w:val="000000"/>
                <w:sz w:val="22"/>
                <w:szCs w:val="22"/>
              </w:rPr>
            </w:pPr>
            <w:r>
              <w:rPr>
                <w:rFonts w:ascii="Calibri" w:hAnsi="Calibri"/>
                <w:color w:val="000000"/>
                <w:sz w:val="22"/>
                <w:szCs w:val="22"/>
              </w:rPr>
              <w:t>number of VWC measurements averaged in reported VWC</w:t>
            </w:r>
          </w:p>
        </w:tc>
      </w:tr>
      <w:tr w:rsidR="000D0744" w:rsidRPr="00E532F4" w14:paraId="03BA909B" w14:textId="77777777" w:rsidTr="000D0744">
        <w:trPr>
          <w:cantSplit/>
          <w:trHeight w:val="315"/>
        </w:trPr>
        <w:tc>
          <w:tcPr>
            <w:tcW w:w="3324" w:type="dxa"/>
            <w:shd w:val="clear" w:color="000000" w:fill="92D050"/>
            <w:noWrap/>
            <w:vAlign w:val="center"/>
          </w:tcPr>
          <w:p w14:paraId="3D636151" w14:textId="60102D86" w:rsidR="000D0744" w:rsidRPr="00CC1340" w:rsidRDefault="000D0744" w:rsidP="00C92AC6">
            <w:pPr>
              <w:rPr>
                <w:rFonts w:ascii="Calibri" w:hAnsi="Calibri"/>
                <w:b/>
                <w:color w:val="000000"/>
                <w:sz w:val="22"/>
                <w:szCs w:val="22"/>
              </w:rPr>
            </w:pPr>
            <w:r>
              <w:rPr>
                <w:rFonts w:ascii="Calibri" w:hAnsi="Calibri"/>
                <w:b/>
                <w:bCs/>
                <w:color w:val="000000"/>
                <w:sz w:val="22"/>
                <w:szCs w:val="22"/>
              </w:rPr>
              <w:t>VWC_sd</w:t>
            </w:r>
          </w:p>
        </w:tc>
        <w:tc>
          <w:tcPr>
            <w:tcW w:w="1395" w:type="dxa"/>
            <w:shd w:val="clear" w:color="auto" w:fill="auto"/>
            <w:noWrap/>
            <w:vAlign w:val="center"/>
          </w:tcPr>
          <w:p w14:paraId="28992C54" w14:textId="4307AE84" w:rsidR="000D0744" w:rsidRPr="00CC1340" w:rsidRDefault="000D0744">
            <w:pPr>
              <w:jc w:val="center"/>
              <w:rPr>
                <w:rFonts w:ascii="Calibri" w:hAnsi="Calibri"/>
                <w:color w:val="000000"/>
                <w:sz w:val="22"/>
                <w:szCs w:val="22"/>
              </w:rPr>
            </w:pPr>
            <w:r>
              <w:rPr>
                <w:rFonts w:ascii="Calibri" w:hAnsi="Calibri"/>
                <w:color w:val="000000"/>
                <w:sz w:val="22"/>
                <w:szCs w:val="22"/>
              </w:rPr>
              <w:t>%</w:t>
            </w:r>
          </w:p>
        </w:tc>
        <w:tc>
          <w:tcPr>
            <w:tcW w:w="4764" w:type="dxa"/>
            <w:shd w:val="clear" w:color="auto" w:fill="auto"/>
            <w:noWrap/>
          </w:tcPr>
          <w:p w14:paraId="17466C6F" w14:textId="13187A03" w:rsidR="000D0744" w:rsidRPr="00CC1340" w:rsidRDefault="000D0744" w:rsidP="00C92AC6">
            <w:pPr>
              <w:rPr>
                <w:rFonts w:ascii="Calibri" w:hAnsi="Calibri"/>
                <w:color w:val="000000"/>
                <w:sz w:val="22"/>
                <w:szCs w:val="22"/>
              </w:rPr>
            </w:pPr>
            <w:r>
              <w:rPr>
                <w:rFonts w:ascii="Calibri" w:hAnsi="Calibri"/>
                <w:color w:val="000000"/>
                <w:sz w:val="22"/>
                <w:szCs w:val="22"/>
              </w:rPr>
              <w:t>standard deviaton of VWC measurements</w:t>
            </w:r>
          </w:p>
        </w:tc>
      </w:tr>
    </w:tbl>
    <w:p w14:paraId="7C4F6BE9" w14:textId="77777777" w:rsidR="008B2ED6" w:rsidRDefault="008B2ED6" w:rsidP="008B2ED6">
      <w:r>
        <w:t>* Values for these location fields have been standardized for NGEE Arctic and are required fields for all data dictionaries. (</w:t>
      </w:r>
      <w:hyperlink r:id="rId9" w:history="1">
        <w:r w:rsidR="00877B26" w:rsidRPr="003F7CAB">
          <w:rPr>
            <w:rStyle w:val="Hyperlink"/>
          </w:rPr>
          <w:t>http://ngee-arctic.ornl.gov/content/metadata-entry-data-upload-and-data-management-help</w:t>
        </w:r>
      </w:hyperlink>
      <w:r w:rsidR="00877B26">
        <w:t>)</w:t>
      </w:r>
      <w:r>
        <w:t xml:space="preserve"> </w:t>
      </w:r>
    </w:p>
    <w:p w14:paraId="0DEBC0B5" w14:textId="77777777" w:rsidR="001D3396" w:rsidRDefault="001D3396" w:rsidP="001D3396"/>
    <w:p w14:paraId="2720BE7F" w14:textId="77777777" w:rsidR="00CC1340" w:rsidRDefault="00CC1340" w:rsidP="00871B8F"/>
    <w:p w14:paraId="4F00E347" w14:textId="77777777" w:rsidR="009E1207" w:rsidRDefault="009E1207" w:rsidP="00871B8F"/>
    <w:p w14:paraId="701C09AF" w14:textId="77777777" w:rsidR="009E1207" w:rsidRDefault="009E1207" w:rsidP="00871B8F"/>
    <w:p w14:paraId="7EAC782E" w14:textId="77777777" w:rsidR="009E1207" w:rsidRDefault="009E1207" w:rsidP="00871B8F"/>
    <w:p w14:paraId="398B756C" w14:textId="77777777" w:rsidR="009E1207" w:rsidRDefault="009E1207" w:rsidP="00871B8F"/>
    <w:p w14:paraId="36247BB0" w14:textId="77777777" w:rsidR="009E1207" w:rsidRDefault="009E1207" w:rsidP="00871B8F"/>
    <w:p w14:paraId="0619BE81" w14:textId="4E2972AA" w:rsidR="00871B8F" w:rsidRPr="00CC1340" w:rsidRDefault="00871B8F" w:rsidP="00871B8F">
      <w:r w:rsidRPr="00871B8F">
        <w:rPr>
          <w:b/>
        </w:rPr>
        <w:t>Example Data Records:</w:t>
      </w:r>
    </w:p>
    <w:p w14:paraId="24AE0ABF" w14:textId="5B06705B" w:rsidR="00871B8F" w:rsidRDefault="00871B8F" w:rsidP="00871B8F"/>
    <w:tbl>
      <w:tblPr>
        <w:tblStyle w:val="TableGrid"/>
        <w:tblW w:w="0" w:type="auto"/>
        <w:tblLook w:val="04A0" w:firstRow="1" w:lastRow="0" w:firstColumn="1" w:lastColumn="0" w:noHBand="0" w:noVBand="1"/>
      </w:tblPr>
      <w:tblGrid>
        <w:gridCol w:w="9576"/>
      </w:tblGrid>
      <w:tr w:rsidR="00871B8F" w14:paraId="502D7191" w14:textId="77777777" w:rsidTr="00C92AC6">
        <w:tc>
          <w:tcPr>
            <w:tcW w:w="9576" w:type="dxa"/>
          </w:tcPr>
          <w:p w14:paraId="7FAC2BB6" w14:textId="77777777" w:rsidR="00871B8F" w:rsidRDefault="00871B8F" w:rsidP="00C92AC6"/>
          <w:p w14:paraId="0B15E94B" w14:textId="77777777" w:rsidR="000D0744" w:rsidRDefault="000D0744" w:rsidP="00C92AC6"/>
          <w:p w14:paraId="5BC92F6E" w14:textId="211137B1" w:rsidR="000D0744" w:rsidRDefault="000D0744" w:rsidP="00C92AC6"/>
        </w:tc>
      </w:tr>
    </w:tbl>
    <w:p w14:paraId="663E118D" w14:textId="77777777" w:rsidR="00CC1340" w:rsidRDefault="00CC1340" w:rsidP="00CC1340">
      <w:pPr>
        <w:rPr>
          <w:b/>
        </w:rPr>
      </w:pPr>
    </w:p>
    <w:p w14:paraId="4BA6E15D" w14:textId="77777777" w:rsidR="00CC1340" w:rsidRDefault="00CC1340" w:rsidP="00CC1340">
      <w:pPr>
        <w:tabs>
          <w:tab w:val="left" w:pos="7000"/>
        </w:tabs>
      </w:pPr>
      <w:r>
        <w:tab/>
      </w:r>
    </w:p>
    <w:p w14:paraId="67F25FF5" w14:textId="5C17C41D" w:rsidR="00CC1340" w:rsidRDefault="00CC1340" w:rsidP="00CC1340">
      <w:pPr>
        <w:tabs>
          <w:tab w:val="left" w:pos="7000"/>
        </w:tabs>
      </w:pPr>
      <w:r>
        <w:tab/>
      </w:r>
    </w:p>
    <w:p w14:paraId="1E6A11EA" w14:textId="77777777" w:rsidR="00CC1340" w:rsidRDefault="00CC1340" w:rsidP="001D3396"/>
    <w:p w14:paraId="67FC9409" w14:textId="77777777" w:rsidR="00871B8F" w:rsidRDefault="00871B8F" w:rsidP="00E532F4">
      <w:pPr>
        <w:rPr>
          <w:b/>
        </w:rPr>
      </w:pPr>
    </w:p>
    <w:p w14:paraId="7AFE46BD" w14:textId="77777777" w:rsidR="0024302C" w:rsidRPr="00A55677" w:rsidRDefault="0024302C" w:rsidP="0024302C">
      <w:pPr>
        <w:tabs>
          <w:tab w:val="left" w:pos="3795"/>
        </w:tabs>
        <w:rPr>
          <w:sz w:val="28"/>
          <w:szCs w:val="28"/>
        </w:rPr>
      </w:pPr>
      <w:r w:rsidRPr="0024302C">
        <w:rPr>
          <w:b/>
          <w:sz w:val="28"/>
          <w:szCs w:val="28"/>
        </w:rPr>
        <w:t>Data Acquisition Materials and Methods</w:t>
      </w:r>
    </w:p>
    <w:p w14:paraId="2C741BA4" w14:textId="530E5245" w:rsidR="0064718A" w:rsidRDefault="0064718A" w:rsidP="00066CC9">
      <w:pPr>
        <w:pStyle w:val="ListParagraph"/>
        <w:numPr>
          <w:ilvl w:val="0"/>
          <w:numId w:val="6"/>
        </w:numPr>
      </w:pPr>
      <w:r w:rsidRPr="00E80F59">
        <w:rPr>
          <w:rFonts w:ascii="Symbol" w:hAnsi="Symbol"/>
        </w:rPr>
        <w:t></w:t>
      </w:r>
      <w:r>
        <w:rPr>
          <w:vertAlign w:val="superscript"/>
        </w:rPr>
        <w:t>14</w:t>
      </w:r>
      <w:r>
        <w:t xml:space="preserve">C </w:t>
      </w:r>
      <w:r w:rsidR="003C30AD">
        <w:t>analysis and sample collection</w:t>
      </w:r>
    </w:p>
    <w:p w14:paraId="26FFB467" w14:textId="77777777" w:rsidR="00E80F59" w:rsidRDefault="00E80F59" w:rsidP="0064718A">
      <w:pPr>
        <w:pStyle w:val="ListParagraph"/>
        <w:numPr>
          <w:ilvl w:val="1"/>
          <w:numId w:val="6"/>
        </w:numPr>
      </w:pPr>
      <w:r>
        <w:t>CO</w:t>
      </w:r>
      <w:r>
        <w:rPr>
          <w:vertAlign w:val="subscript"/>
        </w:rPr>
        <w:t>2</w:t>
      </w:r>
      <w:r>
        <w:t xml:space="preserve"> for </w:t>
      </w:r>
      <w:r w:rsidRPr="00E80F59">
        <w:rPr>
          <w:rFonts w:ascii="Symbol" w:hAnsi="Symbol"/>
        </w:rPr>
        <w:t></w:t>
      </w:r>
      <w:r>
        <w:rPr>
          <w:vertAlign w:val="superscript"/>
        </w:rPr>
        <w:t>14</w:t>
      </w:r>
      <w:r>
        <w:t>C measurements was purified from gas samples collected in the field or from laboratory incubations.</w:t>
      </w:r>
    </w:p>
    <w:p w14:paraId="58228193" w14:textId="0B68E078" w:rsidR="00E80F59" w:rsidRDefault="00E80F59" w:rsidP="0064718A">
      <w:pPr>
        <w:pStyle w:val="ListParagraph"/>
        <w:numPr>
          <w:ilvl w:val="1"/>
          <w:numId w:val="6"/>
        </w:numPr>
      </w:pPr>
      <w:r>
        <w:t xml:space="preserve">Field samples were collected from either surface soil chambers or soil pore space. </w:t>
      </w:r>
      <w:r w:rsidR="003B4FE2">
        <w:t>Soil chambers were scrubbed of CO</w:t>
      </w:r>
      <w:r w:rsidR="003B4FE2">
        <w:rPr>
          <w:vertAlign w:val="subscript"/>
        </w:rPr>
        <w:t>2</w:t>
      </w:r>
      <w:r w:rsidR="003B4FE2">
        <w:t xml:space="preserve"> using a soda lime trap, then allowed to accumulate soil-emitted CO</w:t>
      </w:r>
      <w:r w:rsidR="003B4FE2">
        <w:rPr>
          <w:vertAlign w:val="subscript"/>
        </w:rPr>
        <w:t>2</w:t>
      </w:r>
      <w:r w:rsidR="003B4FE2">
        <w:t>.  Gas within the chamber was then collected in evacuated stainless steel sampling canisters</w:t>
      </w:r>
      <w:r w:rsidR="0086109A">
        <w:t xml:space="preserve"> or glass vials</w:t>
      </w:r>
      <w:r w:rsidR="003B4FE2">
        <w:t>.  Soil pore space samples were collected through ¼” stainless steel tubes, directly into evacuated stainless steel sampling canisters</w:t>
      </w:r>
      <w:r w:rsidR="0086109A">
        <w:t xml:space="preserve"> or glass vials</w:t>
      </w:r>
      <w:r w:rsidR="003B4FE2">
        <w:t xml:space="preserve">.  </w:t>
      </w:r>
    </w:p>
    <w:p w14:paraId="17F214D0" w14:textId="10041B4B" w:rsidR="003B4FE2" w:rsidRDefault="003B4FE2" w:rsidP="0064718A">
      <w:pPr>
        <w:pStyle w:val="ListParagraph"/>
        <w:numPr>
          <w:ilvl w:val="1"/>
          <w:numId w:val="6"/>
        </w:numPr>
      </w:pPr>
      <w:r>
        <w:t>Soil cores for laboratory incubations were collected using manual push corers</w:t>
      </w:r>
      <w:r w:rsidR="0086109A">
        <w:t xml:space="preserve"> and held at 5 °C until beginning of incubation.  Soils were then divided into depth increments, living vegetation was removed from surface layer, and increments were incubated individually in glass jars at specified temperatures.  For anoxic incubations, </w:t>
      </w:r>
      <w:r w:rsidR="00770673">
        <w:t>jar headspace was purged 3 times over 3 days with N</w:t>
      </w:r>
      <w:r w:rsidR="00770673">
        <w:rPr>
          <w:vertAlign w:val="subscript"/>
        </w:rPr>
        <w:t>2</w:t>
      </w:r>
      <w:r w:rsidR="00770673">
        <w:t xml:space="preserve"> gas.</w:t>
      </w:r>
      <w:r w:rsidR="006F0C4D">
        <w:t xml:space="preserve">  Gas samples for </w:t>
      </w:r>
      <w:r w:rsidR="006F0C4D" w:rsidRPr="00E80F59">
        <w:rPr>
          <w:rFonts w:ascii="Symbol" w:hAnsi="Symbol"/>
        </w:rPr>
        <w:t></w:t>
      </w:r>
      <w:r w:rsidR="006F0C4D">
        <w:rPr>
          <w:vertAlign w:val="superscript"/>
        </w:rPr>
        <w:t>14</w:t>
      </w:r>
      <w:r w:rsidR="006F0C4D">
        <w:t>C analysis were collected from incubation jars, maintaining headspace CO</w:t>
      </w:r>
      <w:r w:rsidR="006F0C4D">
        <w:rPr>
          <w:vertAlign w:val="subscript"/>
        </w:rPr>
        <w:t>2</w:t>
      </w:r>
      <w:r w:rsidR="006F0C4D">
        <w:t xml:space="preserve"> concentrations below 20,000 ppm.</w:t>
      </w:r>
    </w:p>
    <w:p w14:paraId="6776F5E2" w14:textId="77777777" w:rsidR="003C30AD" w:rsidRDefault="00C47737" w:rsidP="0064718A">
      <w:pPr>
        <w:pStyle w:val="ListParagraph"/>
        <w:numPr>
          <w:ilvl w:val="1"/>
          <w:numId w:val="6"/>
        </w:numPr>
      </w:pPr>
      <w:r>
        <w:t xml:space="preserve">For all </w:t>
      </w:r>
      <w:r w:rsidRPr="00E80F59">
        <w:rPr>
          <w:rFonts w:ascii="Symbol" w:hAnsi="Symbol"/>
        </w:rPr>
        <w:t></w:t>
      </w:r>
      <w:r>
        <w:rPr>
          <w:vertAlign w:val="superscript"/>
        </w:rPr>
        <w:t>14</w:t>
      </w:r>
      <w:r>
        <w:t>CO</w:t>
      </w:r>
      <w:r>
        <w:rPr>
          <w:vertAlign w:val="subscript"/>
        </w:rPr>
        <w:t>2</w:t>
      </w:r>
      <w:r>
        <w:t xml:space="preserve"> measurements, CO</w:t>
      </w:r>
      <w:r>
        <w:rPr>
          <w:vertAlign w:val="subscript"/>
        </w:rPr>
        <w:t>2</w:t>
      </w:r>
      <w:r w:rsidR="00F1035F">
        <w:t xml:space="preserve"> was cryogenically purified and </w:t>
      </w:r>
      <w:r>
        <w:t xml:space="preserve">reduced to graphite prior to </w:t>
      </w:r>
      <w:r w:rsidRPr="00E80F59">
        <w:rPr>
          <w:rFonts w:ascii="Symbol" w:hAnsi="Symbol"/>
        </w:rPr>
        <w:t></w:t>
      </w:r>
      <w:r>
        <w:rPr>
          <w:vertAlign w:val="superscript"/>
        </w:rPr>
        <w:t>14</w:t>
      </w:r>
      <w:r>
        <w:t>C analysis with accelerator mass spectrometry (AMS).</w:t>
      </w:r>
      <w:r w:rsidR="00F1035F">
        <w:t xml:space="preserve">  </w:t>
      </w:r>
    </w:p>
    <w:p w14:paraId="49A7F24D" w14:textId="48271E5B" w:rsidR="00C47737" w:rsidRDefault="00F1035F" w:rsidP="0064718A">
      <w:pPr>
        <w:pStyle w:val="ListParagraph"/>
        <w:numPr>
          <w:ilvl w:val="1"/>
          <w:numId w:val="6"/>
        </w:numPr>
      </w:pPr>
      <w:r>
        <w:t>Soil organic matter</w:t>
      </w:r>
      <w:r w:rsidR="003C30AD">
        <w:t xml:space="preserve"> from soil incubations</w:t>
      </w:r>
      <w:r>
        <w:t xml:space="preserve"> was combusted to CO</w:t>
      </w:r>
      <w:r>
        <w:rPr>
          <w:vertAlign w:val="subscript"/>
        </w:rPr>
        <w:t>2</w:t>
      </w:r>
      <w:r>
        <w:t xml:space="preserve">, which was then processed for </w:t>
      </w:r>
      <w:r w:rsidRPr="00E80F59">
        <w:rPr>
          <w:rFonts w:ascii="Symbol" w:hAnsi="Symbol"/>
        </w:rPr>
        <w:t></w:t>
      </w:r>
      <w:r>
        <w:rPr>
          <w:vertAlign w:val="superscript"/>
        </w:rPr>
        <w:t>14</w:t>
      </w:r>
      <w:r>
        <w:t>C as CO</w:t>
      </w:r>
      <w:r>
        <w:rPr>
          <w:vertAlign w:val="subscript"/>
        </w:rPr>
        <w:t>2</w:t>
      </w:r>
      <w:r>
        <w:t xml:space="preserve"> from gas samples.</w:t>
      </w:r>
    </w:p>
    <w:p w14:paraId="25CFB589" w14:textId="27AF4ED9" w:rsidR="0064718A" w:rsidRDefault="0064718A" w:rsidP="0064718A">
      <w:pPr>
        <w:pStyle w:val="ListParagraph"/>
        <w:numPr>
          <w:ilvl w:val="1"/>
          <w:numId w:val="6"/>
        </w:numPr>
      </w:pPr>
      <w:r w:rsidRPr="0064718A">
        <w:rPr>
          <w:rFonts w:ascii="Symbol" w:hAnsi="Symbol"/>
        </w:rPr>
        <w:t></w:t>
      </w:r>
      <w:r>
        <w:rPr>
          <w:vertAlign w:val="superscript"/>
        </w:rPr>
        <w:t>13</w:t>
      </w:r>
      <w:r>
        <w:t xml:space="preserve">C analyses for use in </w:t>
      </w:r>
      <w:r w:rsidRPr="00E80F59">
        <w:rPr>
          <w:rFonts w:ascii="Symbol" w:hAnsi="Symbol"/>
        </w:rPr>
        <w:t></w:t>
      </w:r>
      <w:r>
        <w:rPr>
          <w:vertAlign w:val="superscript"/>
        </w:rPr>
        <w:t>14</w:t>
      </w:r>
      <w:r>
        <w:t>C calculations were performed at the UC Davis Stable Isotope Laboratory.</w:t>
      </w:r>
    </w:p>
    <w:p w14:paraId="521A1236" w14:textId="743F939A" w:rsidR="00066CC9" w:rsidRPr="00E80F59" w:rsidRDefault="00874FEB" w:rsidP="00066CC9">
      <w:pPr>
        <w:pStyle w:val="ListParagraph"/>
        <w:numPr>
          <w:ilvl w:val="0"/>
          <w:numId w:val="6"/>
        </w:numPr>
      </w:pPr>
      <w:r w:rsidRPr="00E80F59">
        <w:t>Fluxes of CO</w:t>
      </w:r>
      <w:r w:rsidRPr="00E80F59">
        <w:rPr>
          <w:vertAlign w:val="subscript"/>
        </w:rPr>
        <w:t>2</w:t>
      </w:r>
      <w:r w:rsidRPr="00E80F59">
        <w:t xml:space="preserve"> and CH</w:t>
      </w:r>
      <w:r w:rsidRPr="00E80F59">
        <w:rPr>
          <w:vertAlign w:val="subscript"/>
        </w:rPr>
        <w:t>4</w:t>
      </w:r>
      <w:r w:rsidRPr="00E80F59">
        <w:t xml:space="preserve"> were measured using opaque or transparent static chambers (25 cm diameter, 15-20 cm height). Chambers were tall enough to enclose vegetation and were vented according to </w:t>
      </w:r>
      <w:r w:rsidR="00066CC9" w:rsidRPr="00E80F59">
        <w:fldChar w:fldCharType="begin"/>
      </w:r>
      <w:r w:rsidR="00066CC9" w:rsidRPr="00E80F59">
        <w:instrText xml:space="preserve"> ADDIN ZOTERO_ITEM CSL_CITATION {"citationID":"ee1os9asb","properties":{"formattedCitation":"{\\rtf (Xu \\i et al.\\i0{}, 2006)}","plainCitation":"(Xu et al., 2006)"},"citationItems":[{"id":6,"uris":["http://zotero.org/users/447516/items/MSFVE2QK"],"uri":["http://zotero.org/users/447516/items/MSFVE2QK"],"itemData":{"id":6,"type":"article-journal","title":"On maintaining pressure equilibrium between a soil CO &lt;sub&gt;2&lt;/sub&gt; flux chamber and the ambient air","container-title":"Journal of Geophysical Research","volume":"111","issue":"D8","source":"CrossRef","URL":"http://doi.wiley.com/10.1029/2005JD006435","DOI":"10.1029/2005JD006435","ISSN":"0148-0227","language":"en","author":[{"family":"Xu","given":"Liukang"},{"family":"Furtaw","given":"Michael D."},{"family":"Madsen","given":"Rodney A."},{"family":"Garcia","given":"Richard L."},{"family":"Anderson","given":"Daniel J."},{"family":"McDermitt","given":"Dayle K."}],"issued":{"date-parts":[["2006"]]},"accessed":{"date-parts":[["2014",7,29]]}}}],"schema":"https://github.com/citation-style-language/schema/raw/master/csl-citation.json"} </w:instrText>
      </w:r>
      <w:r w:rsidR="00066CC9" w:rsidRPr="00E80F59">
        <w:fldChar w:fldCharType="separate"/>
      </w:r>
      <w:r w:rsidR="00066CC9" w:rsidRPr="00E80F59">
        <w:t xml:space="preserve">Xu </w:t>
      </w:r>
      <w:r w:rsidR="00066CC9" w:rsidRPr="00E80F59">
        <w:rPr>
          <w:i/>
          <w:iCs/>
        </w:rPr>
        <w:t>et al.</w:t>
      </w:r>
      <w:r w:rsidR="00066CC9" w:rsidRPr="00E80F59">
        <w:t>, (2006)</w:t>
      </w:r>
      <w:r w:rsidR="00066CC9" w:rsidRPr="00E80F59">
        <w:fldChar w:fldCharType="end"/>
      </w:r>
      <w:r w:rsidR="00066CC9" w:rsidRPr="00E80F59">
        <w:t xml:space="preserve"> to minimize pressure excursions due to the Venturi effect.  In inundated plots, a floating chamber</w:t>
      </w:r>
      <w:r w:rsidRPr="00E80F59">
        <w:t xml:space="preserve"> was used</w:t>
      </w:r>
      <w:r w:rsidR="00066CC9" w:rsidRPr="00E80F59">
        <w:t xml:space="preserve"> whose base extended 4 cm below the water surface.  In all other plots, chambers were seated on PVC bases extending ~15 cm below the soil surface. To minimize disturbance, </w:t>
      </w:r>
      <w:r w:rsidRPr="00E80F59">
        <w:t>bases were installed at the beginning of the sampling season</w:t>
      </w:r>
      <w:r w:rsidR="00066CC9" w:rsidRPr="00E80F59">
        <w:t xml:space="preserve"> and left in place throughout the </w:t>
      </w:r>
      <w:r w:rsidRPr="00E80F59">
        <w:t>remainder of the season</w:t>
      </w:r>
      <w:r w:rsidR="00066CC9" w:rsidRPr="00E80F59">
        <w:t xml:space="preserve"> season.  For each flux measurement, the chamber</w:t>
      </w:r>
      <w:r w:rsidRPr="00E80F59">
        <w:t xml:space="preserve"> was seated</w:t>
      </w:r>
      <w:r w:rsidR="00066CC9" w:rsidRPr="00E80F59">
        <w:t xml:space="preserve"> in a 3 cm-deep, water-filled trench in the base’s top rim to create an airtight seal.  </w:t>
      </w:r>
      <w:r w:rsidRPr="00E80F59">
        <w:t xml:space="preserve">A </w:t>
      </w:r>
      <w:r w:rsidR="00066CC9" w:rsidRPr="00E80F59">
        <w:t>Los Gatos Research, Inc. (LGR) portable Greenhouse Gas Analyzer</w:t>
      </w:r>
      <w:r w:rsidRPr="00E80F59">
        <w:t xml:space="preserve"> was used to record</w:t>
      </w:r>
      <w:r w:rsidR="00066CC9" w:rsidRPr="00E80F59">
        <w:t xml:space="preserve"> CO</w:t>
      </w:r>
      <w:r w:rsidR="00066CC9" w:rsidRPr="00E80F59">
        <w:rPr>
          <w:vertAlign w:val="subscript"/>
        </w:rPr>
        <w:t>2</w:t>
      </w:r>
      <w:r w:rsidR="00066CC9" w:rsidRPr="00E80F59">
        <w:t xml:space="preserve"> and CH</w:t>
      </w:r>
      <w:r w:rsidR="00066CC9" w:rsidRPr="00E80F59">
        <w:rPr>
          <w:vertAlign w:val="subscript"/>
        </w:rPr>
        <w:t>4</w:t>
      </w:r>
      <w:r w:rsidR="00066CC9" w:rsidRPr="00E80F59">
        <w:t xml:space="preserve"> concentrations within the chamber</w:t>
      </w:r>
      <w:r w:rsidRPr="00E80F59">
        <w:t xml:space="preserve"> </w:t>
      </w:r>
      <w:r w:rsidR="00066CC9" w:rsidRPr="00E80F59">
        <w:t>over 4-8 minutes, and</w:t>
      </w:r>
      <w:r w:rsidRPr="00E80F59">
        <w:t xml:space="preserve"> the flux rate of each gas was</w:t>
      </w:r>
      <w:r w:rsidR="00066CC9" w:rsidRPr="00E80F59">
        <w:t xml:space="preserve"> calculated from the slope of the linear portion of the concentration vs. time curve. </w:t>
      </w:r>
    </w:p>
    <w:p w14:paraId="28A4BD70" w14:textId="0435FA4B" w:rsidR="00856A4D" w:rsidRPr="0064718A" w:rsidRDefault="00856A4D" w:rsidP="0064718A">
      <w:pPr>
        <w:pStyle w:val="Heading2"/>
        <w:numPr>
          <w:ilvl w:val="0"/>
          <w:numId w:val="6"/>
        </w:numPr>
        <w:rPr>
          <w:b w:val="0"/>
          <w:sz w:val="24"/>
          <w:szCs w:val="24"/>
        </w:rPr>
      </w:pPr>
      <w:r w:rsidRPr="00E80F59">
        <w:rPr>
          <w:b w:val="0"/>
          <w:sz w:val="24"/>
          <w:szCs w:val="24"/>
        </w:rPr>
        <w:t xml:space="preserve">Volumetric water content was measured with a MiniTrase TDR (Soilmoisture Equipment Corp).  </w:t>
      </w:r>
      <w:r w:rsidRPr="0064718A">
        <w:rPr>
          <w:b w:val="0"/>
          <w:sz w:val="24"/>
          <w:szCs w:val="24"/>
        </w:rPr>
        <w:t>Soil temperature was measured with a thermistor or thermocouple probe, as indicated.  As vegetation and inundation status varied between plots, depths of moisture and temperature measurements were determined from the top of the moss layer, bare soil, or water surface.</w:t>
      </w:r>
    </w:p>
    <w:p w14:paraId="66388218" w14:textId="77777777" w:rsidR="0024302C" w:rsidRPr="0024302C" w:rsidRDefault="0024302C" w:rsidP="0024302C">
      <w:pPr>
        <w:tabs>
          <w:tab w:val="left" w:pos="3795"/>
        </w:tabs>
        <w:rPr>
          <w:b/>
          <w:sz w:val="28"/>
          <w:szCs w:val="28"/>
        </w:rPr>
      </w:pPr>
      <w:r w:rsidRPr="0024302C">
        <w:rPr>
          <w:b/>
          <w:sz w:val="28"/>
          <w:szCs w:val="28"/>
        </w:rPr>
        <w:t>References</w:t>
      </w:r>
    </w:p>
    <w:p w14:paraId="7A7208CA" w14:textId="1FC4648C" w:rsidR="00066CC9" w:rsidRPr="000D0744" w:rsidRDefault="00A63716" w:rsidP="003C30AD">
      <w:pPr>
        <w:pStyle w:val="Bibliography"/>
        <w:ind w:left="0" w:firstLine="0"/>
        <w:rPr>
          <w:color w:val="C0504D" w:themeColor="accent2"/>
        </w:rPr>
      </w:pPr>
      <w:r w:rsidRPr="000D0744">
        <w:rPr>
          <w:color w:val="C0504D" w:themeColor="accent2"/>
        </w:rPr>
        <w:fldChar w:fldCharType="begin"/>
      </w:r>
      <w:r w:rsidR="00066CC9" w:rsidRPr="000D0744">
        <w:rPr>
          <w:color w:val="C0504D" w:themeColor="accent2"/>
        </w:rPr>
        <w:instrText xml:space="preserve"> ADDIN ZOTERO_BIBL {"custom":[]} CSL_BIBLIOGRAPHY </w:instrText>
      </w:r>
      <w:r w:rsidRPr="000D0744">
        <w:rPr>
          <w:color w:val="C0504D" w:themeColor="accent2"/>
        </w:rPr>
        <w:fldChar w:fldCharType="separate"/>
      </w:r>
    </w:p>
    <w:p w14:paraId="03C8141D" w14:textId="77777777" w:rsidR="00066CC9" w:rsidRPr="003C30AD" w:rsidRDefault="00066CC9" w:rsidP="00066CC9">
      <w:pPr>
        <w:pStyle w:val="Bibliography"/>
      </w:pPr>
      <w:r w:rsidRPr="003C30AD">
        <w:lastRenderedPageBreak/>
        <w:t xml:space="preserve">Xu L, Furtaw MD, Madsen RA, Garcia RL, Anderson DJ, McDermitt DK (2006) On maintaining pressure equilibrium between a soil CO </w:t>
      </w:r>
      <w:r w:rsidRPr="003C30AD">
        <w:rPr>
          <w:vertAlign w:val="subscript"/>
        </w:rPr>
        <w:t>2</w:t>
      </w:r>
      <w:r w:rsidRPr="003C30AD">
        <w:t xml:space="preserve"> flux chamber and the ambient air. </w:t>
      </w:r>
      <w:r w:rsidRPr="003C30AD">
        <w:rPr>
          <w:i/>
          <w:iCs/>
        </w:rPr>
        <w:t>Journal of Geophysical Research</w:t>
      </w:r>
      <w:r w:rsidRPr="003C30AD">
        <w:t xml:space="preserve">, </w:t>
      </w:r>
      <w:r w:rsidRPr="003C30AD">
        <w:rPr>
          <w:b/>
          <w:bCs/>
        </w:rPr>
        <w:t>111</w:t>
      </w:r>
      <w:r w:rsidRPr="003C30AD">
        <w:t>.</w:t>
      </w:r>
    </w:p>
    <w:p w14:paraId="20E3AEE2" w14:textId="283F4DD0" w:rsidR="0024302C" w:rsidRDefault="00A63716" w:rsidP="0024302C">
      <w:r w:rsidRPr="000D0744">
        <w:rPr>
          <w:color w:val="C0504D" w:themeColor="accent2"/>
        </w:rPr>
        <w:fldChar w:fldCharType="end"/>
      </w:r>
    </w:p>
    <w:p w14:paraId="59B8D79C" w14:textId="77777777" w:rsidR="00871B8F" w:rsidRDefault="00871B8F" w:rsidP="00E532F4">
      <w:pPr>
        <w:rPr>
          <w:b/>
        </w:rPr>
      </w:pPr>
    </w:p>
    <w:p w14:paraId="23346EC4" w14:textId="77777777" w:rsidR="00871B8F" w:rsidRDefault="00871B8F" w:rsidP="00E532F4">
      <w:pPr>
        <w:rPr>
          <w:b/>
        </w:rPr>
      </w:pPr>
    </w:p>
    <w:p w14:paraId="2D8A08AE" w14:textId="77777777" w:rsidR="0024302C" w:rsidRDefault="0024302C" w:rsidP="00E532F4">
      <w:pPr>
        <w:rPr>
          <w:b/>
        </w:rPr>
      </w:pPr>
    </w:p>
    <w:p w14:paraId="237BCCE3" w14:textId="77777777" w:rsidR="0024302C" w:rsidRDefault="0024302C" w:rsidP="00E532F4">
      <w:pPr>
        <w:rPr>
          <w:b/>
        </w:rPr>
      </w:pPr>
    </w:p>
    <w:p w14:paraId="5F6FD37D" w14:textId="77777777" w:rsidR="00871B8F" w:rsidRDefault="00871B8F" w:rsidP="00E532F4">
      <w:pPr>
        <w:rPr>
          <w:b/>
        </w:rPr>
      </w:pPr>
    </w:p>
    <w:p w14:paraId="601156FF" w14:textId="77777777" w:rsidR="00F56E63" w:rsidRPr="00871B8F" w:rsidRDefault="00871B8F" w:rsidP="00E532F4">
      <w:pPr>
        <w:rPr>
          <w:b/>
        </w:rPr>
      </w:pPr>
      <w:r w:rsidRPr="00871B8F">
        <w:rPr>
          <w:b/>
        </w:rPr>
        <w:t>Supplemental Files:</w:t>
      </w:r>
    </w:p>
    <w:p w14:paraId="144366C1" w14:textId="77777777" w:rsidR="00871B8F" w:rsidRDefault="00871B8F" w:rsidP="00E532F4">
      <w:r>
        <w:t>[</w:t>
      </w:r>
      <w:r w:rsidRPr="00871B8F">
        <w:rPr>
          <w:i/>
        </w:rPr>
        <w:t>Insert</w:t>
      </w:r>
      <w:r>
        <w:rPr>
          <w:i/>
        </w:rPr>
        <w:t xml:space="preserve"> any additional contextual </w:t>
      </w:r>
      <w:r w:rsidRPr="00871B8F">
        <w:rPr>
          <w:i/>
        </w:rPr>
        <w:t>information for describing and understanding the dataset such as pictures, maps, etc.]</w:t>
      </w:r>
    </w:p>
    <w:p w14:paraId="78C9C616" w14:textId="77777777" w:rsidR="00871B8F" w:rsidRPr="00871B8F" w:rsidRDefault="00871B8F" w:rsidP="00E532F4"/>
    <w:p w14:paraId="6FC1413C" w14:textId="77777777" w:rsidR="00871B8F" w:rsidRPr="00871B8F" w:rsidRDefault="00871B8F" w:rsidP="00E532F4"/>
    <w:p w14:paraId="63F095C1" w14:textId="77777777" w:rsidR="00871B8F" w:rsidRPr="00871B8F" w:rsidRDefault="00871B8F" w:rsidP="00E532F4"/>
    <w:p w14:paraId="1FADE9CD" w14:textId="77777777" w:rsidR="00871B8F" w:rsidRPr="00871B8F" w:rsidRDefault="00871B8F" w:rsidP="00E532F4"/>
    <w:p w14:paraId="6DEF2B65" w14:textId="77777777" w:rsidR="00F87B9B" w:rsidRDefault="00F87B9B" w:rsidP="00E532F4"/>
    <w:p w14:paraId="0B60BE4D" w14:textId="77777777" w:rsidR="00871B8F" w:rsidRDefault="00871B8F" w:rsidP="00E532F4"/>
    <w:p w14:paraId="19714626" w14:textId="77777777" w:rsidR="003F244C" w:rsidRPr="00A55677" w:rsidRDefault="003F244C" w:rsidP="003F244C">
      <w:pPr>
        <w:pStyle w:val="Heading2"/>
        <w:rPr>
          <w:sz w:val="28"/>
          <w:szCs w:val="28"/>
        </w:rPr>
      </w:pPr>
      <w:r w:rsidRPr="00A55677">
        <w:rPr>
          <w:sz w:val="28"/>
          <w:szCs w:val="28"/>
        </w:rPr>
        <w:t>Data Access:</w:t>
      </w:r>
    </w:p>
    <w:p w14:paraId="299CDFCC" w14:textId="77777777" w:rsidR="003F244C" w:rsidRPr="003F244C" w:rsidRDefault="003F244C" w:rsidP="003F244C">
      <w:pPr>
        <w:pStyle w:val="i1"/>
        <w:rPr>
          <w:i/>
        </w:rPr>
      </w:pPr>
      <w:r w:rsidRPr="003F244C">
        <w:rPr>
          <w:i/>
        </w:rPr>
        <w:t>Example: This data set is available through the Oak Ridge National Laboratory (ORNL) Distributed Active Archive Center (DAAC).</w:t>
      </w:r>
    </w:p>
    <w:p w14:paraId="02424D3C" w14:textId="77777777" w:rsidR="003F244C" w:rsidRDefault="003F244C" w:rsidP="00D77845"/>
    <w:p w14:paraId="4499AC25" w14:textId="77777777" w:rsidR="000570B3" w:rsidRDefault="000570B3" w:rsidP="00D77845"/>
    <w:p w14:paraId="566DEDDF" w14:textId="77777777" w:rsidR="000570B3" w:rsidRPr="00D77845" w:rsidRDefault="000570B3" w:rsidP="00D77845"/>
    <w:p w14:paraId="524B5A1B" w14:textId="77777777" w:rsidR="00D77845" w:rsidRPr="00D77845" w:rsidRDefault="00D77845" w:rsidP="00D77845">
      <w:pPr>
        <w:rPr>
          <w:b/>
        </w:rPr>
      </w:pPr>
      <w:r w:rsidRPr="00D77845">
        <w:rPr>
          <w:b/>
        </w:rPr>
        <w:t xml:space="preserve">Disclaimer of Liability </w:t>
      </w:r>
    </w:p>
    <w:p w14:paraId="2FCC8C56" w14:textId="77777777" w:rsidR="00D77845" w:rsidRDefault="00D77845" w:rsidP="00D77845">
      <w:r>
        <w:t xml:space="preserve">Data and documents available from the NGEE Arctic web site (http://ngee.ornl.gov/) were prepared as an account of work sponsored by an agency of the U.S. Government. Neither the U.S. Government nor any agency thereof, or any of their employees, makes any warranty, express or implied, or assumes any legal liability or responsibility for the accuracy, completeness, or usefulness of any information, apparatus, product, or process disclosed, or represents that its use would not infringe privately owned rights. Further, Oak Ridge National Laboratory is not responsible for the contents of any off-site pages referenced. </w:t>
      </w:r>
    </w:p>
    <w:p w14:paraId="55308081" w14:textId="77777777" w:rsidR="00D77845" w:rsidRDefault="00D77845" w:rsidP="00D77845">
      <w:r>
        <w:t xml:space="preserve"> </w:t>
      </w:r>
    </w:p>
    <w:p w14:paraId="40BEB6B8" w14:textId="77777777" w:rsidR="003F244C" w:rsidRDefault="00D77845" w:rsidP="00D77845">
      <w:r>
        <w:t>The complete ORNL disclaimer can be viewed at http://www.ornl.gov/ornlhome/disclaimers.shtml.</w:t>
      </w:r>
    </w:p>
    <w:p w14:paraId="6F749339" w14:textId="77777777" w:rsidR="003F244C" w:rsidRDefault="003F244C" w:rsidP="003F244C"/>
    <w:p w14:paraId="6640DE80" w14:textId="77777777" w:rsidR="003F244C" w:rsidRPr="003F244C" w:rsidRDefault="003F244C" w:rsidP="003F244C"/>
    <w:p w14:paraId="61A4CACF" w14:textId="77777777" w:rsidR="003F244C" w:rsidRPr="003F244C" w:rsidRDefault="003F244C" w:rsidP="003F244C">
      <w:pPr>
        <w:pStyle w:val="Heading2"/>
        <w:rPr>
          <w:sz w:val="28"/>
          <w:szCs w:val="28"/>
        </w:rPr>
      </w:pPr>
      <w:r w:rsidRPr="003F244C">
        <w:rPr>
          <w:sz w:val="28"/>
          <w:szCs w:val="28"/>
        </w:rPr>
        <w:t>Data Center Contact:</w:t>
      </w:r>
    </w:p>
    <w:p w14:paraId="0A056023" w14:textId="77777777" w:rsidR="003F244C" w:rsidRPr="003F244C" w:rsidRDefault="00385E4E" w:rsidP="003F244C">
      <w:hyperlink r:id="rId10" w:history="1">
        <w:r w:rsidR="003F244C" w:rsidRPr="000F3B74">
          <w:rPr>
            <w:rStyle w:val="Hyperlink"/>
          </w:rPr>
          <w:t>support@ngee-arctic.ornl.gov</w:t>
        </w:r>
      </w:hyperlink>
    </w:p>
    <w:p w14:paraId="0B45D8A3" w14:textId="77777777" w:rsidR="0024302C" w:rsidRDefault="0024302C"/>
    <w:p w14:paraId="1194A85B" w14:textId="77777777" w:rsidR="00D77845" w:rsidRDefault="00D77845"/>
    <w:p w14:paraId="0F0B54F2" w14:textId="77777777" w:rsidR="00D77845" w:rsidRDefault="00D77845"/>
    <w:p w14:paraId="40C68FFF" w14:textId="77777777" w:rsidR="00D77845" w:rsidRPr="00D77845" w:rsidRDefault="00D77845"/>
    <w:sectPr w:rsidR="00D77845" w:rsidRPr="00D77845" w:rsidSect="00E532F4">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EBE2BF" w14:textId="77777777" w:rsidR="00385E4E" w:rsidRDefault="00385E4E" w:rsidP="008F0C92">
      <w:r>
        <w:separator/>
      </w:r>
    </w:p>
  </w:endnote>
  <w:endnote w:type="continuationSeparator" w:id="0">
    <w:p w14:paraId="61F16C54" w14:textId="77777777" w:rsidR="00385E4E" w:rsidRDefault="00385E4E" w:rsidP="008F0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Yu Gothic UI"/>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46A227" w14:textId="77777777" w:rsidR="00171797" w:rsidRDefault="001717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1987619"/>
      <w:docPartObj>
        <w:docPartGallery w:val="Page Numbers (Bottom of Page)"/>
        <w:docPartUnique/>
      </w:docPartObj>
    </w:sdtPr>
    <w:sdtEndPr>
      <w:rPr>
        <w:noProof/>
      </w:rPr>
    </w:sdtEndPr>
    <w:sdtContent>
      <w:p w14:paraId="5856D6FF" w14:textId="62ADF961" w:rsidR="0086109A" w:rsidRDefault="0086109A">
        <w:pPr>
          <w:pStyle w:val="Footer"/>
          <w:jc w:val="right"/>
        </w:pPr>
        <w:r>
          <w:fldChar w:fldCharType="begin"/>
        </w:r>
        <w:r>
          <w:instrText xml:space="preserve"> PAGE   \* MERGEFORMAT </w:instrText>
        </w:r>
        <w:r>
          <w:fldChar w:fldCharType="separate"/>
        </w:r>
        <w:r w:rsidR="00292775">
          <w:rPr>
            <w:noProof/>
          </w:rPr>
          <w:t>2</w:t>
        </w:r>
        <w:r>
          <w:rPr>
            <w:noProof/>
          </w:rPr>
          <w:fldChar w:fldCharType="end"/>
        </w:r>
      </w:p>
    </w:sdtContent>
  </w:sdt>
  <w:p w14:paraId="1682E69B" w14:textId="77777777" w:rsidR="0086109A" w:rsidRDefault="0086109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485CD5" w14:textId="77777777" w:rsidR="00171797" w:rsidRDefault="001717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D2B3F7" w14:textId="77777777" w:rsidR="00385E4E" w:rsidRDefault="00385E4E" w:rsidP="008F0C92">
      <w:r>
        <w:separator/>
      </w:r>
    </w:p>
  </w:footnote>
  <w:footnote w:type="continuationSeparator" w:id="0">
    <w:p w14:paraId="5356C3C0" w14:textId="77777777" w:rsidR="00385E4E" w:rsidRDefault="00385E4E" w:rsidP="008F0C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AFB8F6" w14:textId="77777777" w:rsidR="00171797" w:rsidRDefault="001717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8E31F5" w14:textId="120823F6" w:rsidR="0086109A" w:rsidRDefault="00DF6458" w:rsidP="00DF1950">
    <w:pPr>
      <w:pStyle w:val="Header"/>
      <w:jc w:val="right"/>
    </w:pPr>
    <w:sdt>
      <w:sdtPr>
        <w:id w:val="-1162853005"/>
        <w:docPartObj>
          <w:docPartGallery w:val="Watermarks"/>
          <w:docPartUnique/>
        </w:docPartObj>
      </w:sdtPr>
      <w:sdtContent>
        <w:r>
          <w:rPr>
            <w:noProof/>
          </w:rPr>
          <w:pict w14:anchorId="5FABF98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414330" o:spid="_x0000_s2050" type="#_x0000_t136" style="position:absolute;left:0;text-align:left;margin-left:0;margin-top:0;width:412.4pt;height:247.45pt;rotation:315;z-index:-251657216;mso-position-horizontal:center;mso-position-horizontal-relative:margin;mso-position-vertical:center;mso-position-vertical-relative:margin" o:allowincell="f" fillcolor="#7f7f7f [1612]" stroked="f">
              <v:fill opacity=".5"/>
              <v:textpath style="font-family:&quot;Calibri&quot;;font-size:1pt" string="DRAFT"/>
              <w10:wrap anchorx="margin" anchory="margin"/>
            </v:shape>
          </w:pict>
        </w:r>
      </w:sdtContent>
    </w:sdt>
    <w:r w:rsidR="0086109A">
      <w:t xml:space="preserve">Last update: </w:t>
    </w:r>
    <w:r w:rsidR="0086109A">
      <w:fldChar w:fldCharType="begin"/>
    </w:r>
    <w:r w:rsidR="0086109A">
      <w:instrText xml:space="preserve"> DATE \@ "MMMM d, yyyy" </w:instrText>
    </w:r>
    <w:r w:rsidR="0086109A">
      <w:fldChar w:fldCharType="separate"/>
    </w:r>
    <w:r>
      <w:rPr>
        <w:noProof/>
      </w:rPr>
      <w:t>November 4, 2016</w:t>
    </w:r>
    <w:r w:rsidR="0086109A">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804A5D" w14:textId="77777777" w:rsidR="00171797" w:rsidRDefault="001717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337280"/>
    <w:multiLevelType w:val="hybridMultilevel"/>
    <w:tmpl w:val="B0C28C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38D2F06"/>
    <w:multiLevelType w:val="hybridMultilevel"/>
    <w:tmpl w:val="7E02A63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47AA7EB1"/>
    <w:multiLevelType w:val="hybridMultilevel"/>
    <w:tmpl w:val="88D60C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8F85B9D"/>
    <w:multiLevelType w:val="hybridMultilevel"/>
    <w:tmpl w:val="C7D27ADC"/>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3C8088F"/>
    <w:multiLevelType w:val="hybridMultilevel"/>
    <w:tmpl w:val="20CECF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C935519"/>
    <w:multiLevelType w:val="hybridMultilevel"/>
    <w:tmpl w:val="D644A5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3"/>
  </w:num>
  <w:num w:numId="4">
    <w:abstractNumId w:val="2"/>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532F4"/>
    <w:rsid w:val="000009BE"/>
    <w:rsid w:val="00000BD2"/>
    <w:rsid w:val="00000ED5"/>
    <w:rsid w:val="0000103E"/>
    <w:rsid w:val="00001109"/>
    <w:rsid w:val="00001540"/>
    <w:rsid w:val="000017EC"/>
    <w:rsid w:val="00001CB5"/>
    <w:rsid w:val="00002BDC"/>
    <w:rsid w:val="00003402"/>
    <w:rsid w:val="00003534"/>
    <w:rsid w:val="000035EE"/>
    <w:rsid w:val="00003977"/>
    <w:rsid w:val="00003978"/>
    <w:rsid w:val="0000408A"/>
    <w:rsid w:val="00004572"/>
    <w:rsid w:val="00004CED"/>
    <w:rsid w:val="0000521E"/>
    <w:rsid w:val="00005263"/>
    <w:rsid w:val="00005505"/>
    <w:rsid w:val="00005DE1"/>
    <w:rsid w:val="0000618F"/>
    <w:rsid w:val="000062E7"/>
    <w:rsid w:val="000066EB"/>
    <w:rsid w:val="00006E00"/>
    <w:rsid w:val="00006FAB"/>
    <w:rsid w:val="000072A3"/>
    <w:rsid w:val="0000738E"/>
    <w:rsid w:val="000073A9"/>
    <w:rsid w:val="000073BB"/>
    <w:rsid w:val="0000772D"/>
    <w:rsid w:val="00007B34"/>
    <w:rsid w:val="00007DDE"/>
    <w:rsid w:val="0001003F"/>
    <w:rsid w:val="00010590"/>
    <w:rsid w:val="00010B0F"/>
    <w:rsid w:val="00010EC0"/>
    <w:rsid w:val="0001113B"/>
    <w:rsid w:val="000112CD"/>
    <w:rsid w:val="000113BF"/>
    <w:rsid w:val="00011511"/>
    <w:rsid w:val="000120BE"/>
    <w:rsid w:val="000120C2"/>
    <w:rsid w:val="0001220D"/>
    <w:rsid w:val="0001242F"/>
    <w:rsid w:val="00012496"/>
    <w:rsid w:val="00012593"/>
    <w:rsid w:val="000125AB"/>
    <w:rsid w:val="0001268D"/>
    <w:rsid w:val="00012AFF"/>
    <w:rsid w:val="00013BDC"/>
    <w:rsid w:val="00013D35"/>
    <w:rsid w:val="00013D49"/>
    <w:rsid w:val="00013F69"/>
    <w:rsid w:val="000140A0"/>
    <w:rsid w:val="00014537"/>
    <w:rsid w:val="000145AF"/>
    <w:rsid w:val="00014F58"/>
    <w:rsid w:val="000152BC"/>
    <w:rsid w:val="00015383"/>
    <w:rsid w:val="00015528"/>
    <w:rsid w:val="00015558"/>
    <w:rsid w:val="00015566"/>
    <w:rsid w:val="00015614"/>
    <w:rsid w:val="000169C5"/>
    <w:rsid w:val="00016B6A"/>
    <w:rsid w:val="00016C61"/>
    <w:rsid w:val="00017110"/>
    <w:rsid w:val="000172B9"/>
    <w:rsid w:val="000174C9"/>
    <w:rsid w:val="0001798F"/>
    <w:rsid w:val="00017B03"/>
    <w:rsid w:val="00017D20"/>
    <w:rsid w:val="0002007E"/>
    <w:rsid w:val="0002039D"/>
    <w:rsid w:val="00020501"/>
    <w:rsid w:val="00020740"/>
    <w:rsid w:val="000207FB"/>
    <w:rsid w:val="00020BE9"/>
    <w:rsid w:val="000211CD"/>
    <w:rsid w:val="000213E2"/>
    <w:rsid w:val="0002140B"/>
    <w:rsid w:val="0002159A"/>
    <w:rsid w:val="00021613"/>
    <w:rsid w:val="000216B0"/>
    <w:rsid w:val="00021990"/>
    <w:rsid w:val="00021FB2"/>
    <w:rsid w:val="0002202D"/>
    <w:rsid w:val="000222D5"/>
    <w:rsid w:val="00022338"/>
    <w:rsid w:val="0002261D"/>
    <w:rsid w:val="0002283F"/>
    <w:rsid w:val="00022EA1"/>
    <w:rsid w:val="00023214"/>
    <w:rsid w:val="00023411"/>
    <w:rsid w:val="00023424"/>
    <w:rsid w:val="000238C8"/>
    <w:rsid w:val="00023944"/>
    <w:rsid w:val="00023A70"/>
    <w:rsid w:val="00023ADC"/>
    <w:rsid w:val="00023D2F"/>
    <w:rsid w:val="00023DD0"/>
    <w:rsid w:val="00023FFF"/>
    <w:rsid w:val="00024062"/>
    <w:rsid w:val="000241CD"/>
    <w:rsid w:val="0002425C"/>
    <w:rsid w:val="00024473"/>
    <w:rsid w:val="00024CE2"/>
    <w:rsid w:val="00024DB0"/>
    <w:rsid w:val="00025142"/>
    <w:rsid w:val="0002519A"/>
    <w:rsid w:val="00025200"/>
    <w:rsid w:val="00025270"/>
    <w:rsid w:val="00025331"/>
    <w:rsid w:val="000254A7"/>
    <w:rsid w:val="00025805"/>
    <w:rsid w:val="00025A3F"/>
    <w:rsid w:val="00025D83"/>
    <w:rsid w:val="00026655"/>
    <w:rsid w:val="00026D75"/>
    <w:rsid w:val="000272A6"/>
    <w:rsid w:val="000276C5"/>
    <w:rsid w:val="00027735"/>
    <w:rsid w:val="000277E6"/>
    <w:rsid w:val="00027841"/>
    <w:rsid w:val="00027911"/>
    <w:rsid w:val="00030897"/>
    <w:rsid w:val="00030996"/>
    <w:rsid w:val="000312A2"/>
    <w:rsid w:val="0003177B"/>
    <w:rsid w:val="000317EA"/>
    <w:rsid w:val="00031B6C"/>
    <w:rsid w:val="00031DBB"/>
    <w:rsid w:val="000324E9"/>
    <w:rsid w:val="000328C6"/>
    <w:rsid w:val="00032AAB"/>
    <w:rsid w:val="00032C0F"/>
    <w:rsid w:val="00032D4E"/>
    <w:rsid w:val="000335AB"/>
    <w:rsid w:val="00033802"/>
    <w:rsid w:val="00033B32"/>
    <w:rsid w:val="00033C55"/>
    <w:rsid w:val="00033D40"/>
    <w:rsid w:val="00033F5A"/>
    <w:rsid w:val="00033FDC"/>
    <w:rsid w:val="00034915"/>
    <w:rsid w:val="00034CD4"/>
    <w:rsid w:val="00034E02"/>
    <w:rsid w:val="000351E5"/>
    <w:rsid w:val="00035764"/>
    <w:rsid w:val="00035E87"/>
    <w:rsid w:val="0003613E"/>
    <w:rsid w:val="0003698A"/>
    <w:rsid w:val="000375B8"/>
    <w:rsid w:val="000378E2"/>
    <w:rsid w:val="00037AD3"/>
    <w:rsid w:val="00037BD7"/>
    <w:rsid w:val="00037E35"/>
    <w:rsid w:val="00037FDC"/>
    <w:rsid w:val="000400D3"/>
    <w:rsid w:val="00040838"/>
    <w:rsid w:val="00040A35"/>
    <w:rsid w:val="000417BD"/>
    <w:rsid w:val="000418CD"/>
    <w:rsid w:val="00041A10"/>
    <w:rsid w:val="00041A28"/>
    <w:rsid w:val="00041BB6"/>
    <w:rsid w:val="00041E99"/>
    <w:rsid w:val="00042484"/>
    <w:rsid w:val="00042793"/>
    <w:rsid w:val="000427F2"/>
    <w:rsid w:val="0004298C"/>
    <w:rsid w:val="00042CD9"/>
    <w:rsid w:val="000432B6"/>
    <w:rsid w:val="00043525"/>
    <w:rsid w:val="00043D16"/>
    <w:rsid w:val="00043EC7"/>
    <w:rsid w:val="00043F90"/>
    <w:rsid w:val="000440BE"/>
    <w:rsid w:val="000442B5"/>
    <w:rsid w:val="000444C7"/>
    <w:rsid w:val="00044631"/>
    <w:rsid w:val="00044664"/>
    <w:rsid w:val="000447C0"/>
    <w:rsid w:val="0004499E"/>
    <w:rsid w:val="00044FCF"/>
    <w:rsid w:val="000452FC"/>
    <w:rsid w:val="000453E0"/>
    <w:rsid w:val="00046256"/>
    <w:rsid w:val="00046A10"/>
    <w:rsid w:val="00046A54"/>
    <w:rsid w:val="00046B4A"/>
    <w:rsid w:val="00046F71"/>
    <w:rsid w:val="00047353"/>
    <w:rsid w:val="000478E5"/>
    <w:rsid w:val="0005001A"/>
    <w:rsid w:val="0005006F"/>
    <w:rsid w:val="00050B5F"/>
    <w:rsid w:val="00050CAC"/>
    <w:rsid w:val="0005103C"/>
    <w:rsid w:val="0005161D"/>
    <w:rsid w:val="000517EE"/>
    <w:rsid w:val="00051A8B"/>
    <w:rsid w:val="00051D1D"/>
    <w:rsid w:val="00051F09"/>
    <w:rsid w:val="00052187"/>
    <w:rsid w:val="00052295"/>
    <w:rsid w:val="00052672"/>
    <w:rsid w:val="00052F4D"/>
    <w:rsid w:val="0005326D"/>
    <w:rsid w:val="00053CE1"/>
    <w:rsid w:val="00053E4D"/>
    <w:rsid w:val="0005424B"/>
    <w:rsid w:val="0005453C"/>
    <w:rsid w:val="000545CF"/>
    <w:rsid w:val="00054E96"/>
    <w:rsid w:val="00055618"/>
    <w:rsid w:val="00055BD9"/>
    <w:rsid w:val="00056003"/>
    <w:rsid w:val="00056250"/>
    <w:rsid w:val="0005635B"/>
    <w:rsid w:val="0005656D"/>
    <w:rsid w:val="00056A4B"/>
    <w:rsid w:val="000570B3"/>
    <w:rsid w:val="0005732C"/>
    <w:rsid w:val="00057383"/>
    <w:rsid w:val="0005742D"/>
    <w:rsid w:val="0005790A"/>
    <w:rsid w:val="00057BC5"/>
    <w:rsid w:val="00057C09"/>
    <w:rsid w:val="000606CA"/>
    <w:rsid w:val="00060811"/>
    <w:rsid w:val="00060B08"/>
    <w:rsid w:val="00060C0A"/>
    <w:rsid w:val="00060F68"/>
    <w:rsid w:val="000613FD"/>
    <w:rsid w:val="000617D1"/>
    <w:rsid w:val="000617E1"/>
    <w:rsid w:val="00061822"/>
    <w:rsid w:val="00061933"/>
    <w:rsid w:val="000619E0"/>
    <w:rsid w:val="00061F15"/>
    <w:rsid w:val="000623AA"/>
    <w:rsid w:val="000623D2"/>
    <w:rsid w:val="00062601"/>
    <w:rsid w:val="000627F5"/>
    <w:rsid w:val="00062922"/>
    <w:rsid w:val="00062964"/>
    <w:rsid w:val="00062E1A"/>
    <w:rsid w:val="00063005"/>
    <w:rsid w:val="0006314D"/>
    <w:rsid w:val="00063709"/>
    <w:rsid w:val="00063B6A"/>
    <w:rsid w:val="00063F9B"/>
    <w:rsid w:val="00064450"/>
    <w:rsid w:val="0006470D"/>
    <w:rsid w:val="00064F0C"/>
    <w:rsid w:val="000655D1"/>
    <w:rsid w:val="0006572D"/>
    <w:rsid w:val="00065B5B"/>
    <w:rsid w:val="00065C91"/>
    <w:rsid w:val="00065CA7"/>
    <w:rsid w:val="00065CB8"/>
    <w:rsid w:val="000661AA"/>
    <w:rsid w:val="0006691E"/>
    <w:rsid w:val="00066C85"/>
    <w:rsid w:val="00066CC9"/>
    <w:rsid w:val="0006780C"/>
    <w:rsid w:val="00067FC1"/>
    <w:rsid w:val="00070166"/>
    <w:rsid w:val="00070593"/>
    <w:rsid w:val="0007059D"/>
    <w:rsid w:val="000706EF"/>
    <w:rsid w:val="000715A0"/>
    <w:rsid w:val="000715AF"/>
    <w:rsid w:val="0007194B"/>
    <w:rsid w:val="00071B82"/>
    <w:rsid w:val="000721EC"/>
    <w:rsid w:val="00072A2D"/>
    <w:rsid w:val="00072B93"/>
    <w:rsid w:val="000731F1"/>
    <w:rsid w:val="00073394"/>
    <w:rsid w:val="000734D6"/>
    <w:rsid w:val="00073506"/>
    <w:rsid w:val="00073F83"/>
    <w:rsid w:val="00074285"/>
    <w:rsid w:val="00074665"/>
    <w:rsid w:val="000747DA"/>
    <w:rsid w:val="00074FAC"/>
    <w:rsid w:val="0007502A"/>
    <w:rsid w:val="000756B4"/>
    <w:rsid w:val="00075845"/>
    <w:rsid w:val="00075C85"/>
    <w:rsid w:val="00076111"/>
    <w:rsid w:val="00076232"/>
    <w:rsid w:val="00076831"/>
    <w:rsid w:val="00076A9C"/>
    <w:rsid w:val="0007721B"/>
    <w:rsid w:val="00077E51"/>
    <w:rsid w:val="000803EB"/>
    <w:rsid w:val="0008098B"/>
    <w:rsid w:val="000809BB"/>
    <w:rsid w:val="00080DE7"/>
    <w:rsid w:val="00081436"/>
    <w:rsid w:val="000817D3"/>
    <w:rsid w:val="000817EA"/>
    <w:rsid w:val="000820AD"/>
    <w:rsid w:val="000823EC"/>
    <w:rsid w:val="00082814"/>
    <w:rsid w:val="00082988"/>
    <w:rsid w:val="00082B77"/>
    <w:rsid w:val="00083219"/>
    <w:rsid w:val="000835D1"/>
    <w:rsid w:val="000836D7"/>
    <w:rsid w:val="00083FF8"/>
    <w:rsid w:val="000840B2"/>
    <w:rsid w:val="000844AE"/>
    <w:rsid w:val="00084AC1"/>
    <w:rsid w:val="00085015"/>
    <w:rsid w:val="00085056"/>
    <w:rsid w:val="000852EF"/>
    <w:rsid w:val="00085BE7"/>
    <w:rsid w:val="00085D93"/>
    <w:rsid w:val="00086347"/>
    <w:rsid w:val="0008647E"/>
    <w:rsid w:val="0008663A"/>
    <w:rsid w:val="000866B2"/>
    <w:rsid w:val="00087571"/>
    <w:rsid w:val="00087BAA"/>
    <w:rsid w:val="00087C37"/>
    <w:rsid w:val="00087D10"/>
    <w:rsid w:val="00087D7A"/>
    <w:rsid w:val="00087F69"/>
    <w:rsid w:val="000901E0"/>
    <w:rsid w:val="000907A4"/>
    <w:rsid w:val="00090BC4"/>
    <w:rsid w:val="00090C0D"/>
    <w:rsid w:val="00090D85"/>
    <w:rsid w:val="0009176F"/>
    <w:rsid w:val="00091A29"/>
    <w:rsid w:val="00091B45"/>
    <w:rsid w:val="00091C3A"/>
    <w:rsid w:val="00092189"/>
    <w:rsid w:val="00092517"/>
    <w:rsid w:val="00092836"/>
    <w:rsid w:val="00092A2F"/>
    <w:rsid w:val="00092A4C"/>
    <w:rsid w:val="00093267"/>
    <w:rsid w:val="00093864"/>
    <w:rsid w:val="000938A3"/>
    <w:rsid w:val="00093965"/>
    <w:rsid w:val="00093E29"/>
    <w:rsid w:val="00093FEE"/>
    <w:rsid w:val="00094520"/>
    <w:rsid w:val="0009477B"/>
    <w:rsid w:val="000949FA"/>
    <w:rsid w:val="00094B12"/>
    <w:rsid w:val="00094C31"/>
    <w:rsid w:val="00094E01"/>
    <w:rsid w:val="00095267"/>
    <w:rsid w:val="000954FB"/>
    <w:rsid w:val="0009550E"/>
    <w:rsid w:val="00095F06"/>
    <w:rsid w:val="00096533"/>
    <w:rsid w:val="00096572"/>
    <w:rsid w:val="0009692A"/>
    <w:rsid w:val="00096A3B"/>
    <w:rsid w:val="00096BEB"/>
    <w:rsid w:val="00096F7B"/>
    <w:rsid w:val="00097B9E"/>
    <w:rsid w:val="00097BE8"/>
    <w:rsid w:val="000A01C0"/>
    <w:rsid w:val="000A029A"/>
    <w:rsid w:val="000A0424"/>
    <w:rsid w:val="000A0B8B"/>
    <w:rsid w:val="000A0F62"/>
    <w:rsid w:val="000A19A4"/>
    <w:rsid w:val="000A1AFC"/>
    <w:rsid w:val="000A1D10"/>
    <w:rsid w:val="000A21E2"/>
    <w:rsid w:val="000A249A"/>
    <w:rsid w:val="000A2529"/>
    <w:rsid w:val="000A288A"/>
    <w:rsid w:val="000A2977"/>
    <w:rsid w:val="000A2A9F"/>
    <w:rsid w:val="000A2ABF"/>
    <w:rsid w:val="000A2D33"/>
    <w:rsid w:val="000A3234"/>
    <w:rsid w:val="000A34D7"/>
    <w:rsid w:val="000A3BB0"/>
    <w:rsid w:val="000A3FA1"/>
    <w:rsid w:val="000A4284"/>
    <w:rsid w:val="000A4808"/>
    <w:rsid w:val="000A52CA"/>
    <w:rsid w:val="000A5413"/>
    <w:rsid w:val="000A592D"/>
    <w:rsid w:val="000A5A91"/>
    <w:rsid w:val="000A5AD5"/>
    <w:rsid w:val="000A620E"/>
    <w:rsid w:val="000A6380"/>
    <w:rsid w:val="000A67BB"/>
    <w:rsid w:val="000A6B31"/>
    <w:rsid w:val="000A7D49"/>
    <w:rsid w:val="000A7F90"/>
    <w:rsid w:val="000B0209"/>
    <w:rsid w:val="000B0284"/>
    <w:rsid w:val="000B02D1"/>
    <w:rsid w:val="000B0663"/>
    <w:rsid w:val="000B069D"/>
    <w:rsid w:val="000B06F2"/>
    <w:rsid w:val="000B084D"/>
    <w:rsid w:val="000B0868"/>
    <w:rsid w:val="000B0DC1"/>
    <w:rsid w:val="000B1358"/>
    <w:rsid w:val="000B16B0"/>
    <w:rsid w:val="000B1865"/>
    <w:rsid w:val="000B19F3"/>
    <w:rsid w:val="000B1A43"/>
    <w:rsid w:val="000B1D5F"/>
    <w:rsid w:val="000B2526"/>
    <w:rsid w:val="000B2689"/>
    <w:rsid w:val="000B2F08"/>
    <w:rsid w:val="000B35D8"/>
    <w:rsid w:val="000B3770"/>
    <w:rsid w:val="000B3BEB"/>
    <w:rsid w:val="000B3C46"/>
    <w:rsid w:val="000B4108"/>
    <w:rsid w:val="000B440E"/>
    <w:rsid w:val="000B4780"/>
    <w:rsid w:val="000B47CE"/>
    <w:rsid w:val="000B5296"/>
    <w:rsid w:val="000B5376"/>
    <w:rsid w:val="000B5C59"/>
    <w:rsid w:val="000B5DEE"/>
    <w:rsid w:val="000B6303"/>
    <w:rsid w:val="000B6451"/>
    <w:rsid w:val="000B6B39"/>
    <w:rsid w:val="000B6E5E"/>
    <w:rsid w:val="000B7401"/>
    <w:rsid w:val="000C0475"/>
    <w:rsid w:val="000C07EE"/>
    <w:rsid w:val="000C097D"/>
    <w:rsid w:val="000C0D0A"/>
    <w:rsid w:val="000C303E"/>
    <w:rsid w:val="000C3714"/>
    <w:rsid w:val="000C38E0"/>
    <w:rsid w:val="000C3DAA"/>
    <w:rsid w:val="000C4337"/>
    <w:rsid w:val="000C438C"/>
    <w:rsid w:val="000C4467"/>
    <w:rsid w:val="000C44F4"/>
    <w:rsid w:val="000C48A5"/>
    <w:rsid w:val="000C49AE"/>
    <w:rsid w:val="000C4EE3"/>
    <w:rsid w:val="000C4F6A"/>
    <w:rsid w:val="000C5274"/>
    <w:rsid w:val="000C5390"/>
    <w:rsid w:val="000C54F4"/>
    <w:rsid w:val="000C55BB"/>
    <w:rsid w:val="000C578C"/>
    <w:rsid w:val="000C59C4"/>
    <w:rsid w:val="000C5F5C"/>
    <w:rsid w:val="000C5F60"/>
    <w:rsid w:val="000C63F9"/>
    <w:rsid w:val="000C6843"/>
    <w:rsid w:val="000C6A85"/>
    <w:rsid w:val="000C6FA8"/>
    <w:rsid w:val="000C7530"/>
    <w:rsid w:val="000C75FE"/>
    <w:rsid w:val="000C7C12"/>
    <w:rsid w:val="000C7EDE"/>
    <w:rsid w:val="000D0152"/>
    <w:rsid w:val="000D0333"/>
    <w:rsid w:val="000D05CA"/>
    <w:rsid w:val="000D0744"/>
    <w:rsid w:val="000D09F3"/>
    <w:rsid w:val="000D0C8D"/>
    <w:rsid w:val="000D0D9C"/>
    <w:rsid w:val="000D0E43"/>
    <w:rsid w:val="000D0EB2"/>
    <w:rsid w:val="000D111D"/>
    <w:rsid w:val="000D1163"/>
    <w:rsid w:val="000D1375"/>
    <w:rsid w:val="000D1376"/>
    <w:rsid w:val="000D1A7D"/>
    <w:rsid w:val="000D1B59"/>
    <w:rsid w:val="000D1D7F"/>
    <w:rsid w:val="000D2487"/>
    <w:rsid w:val="000D263C"/>
    <w:rsid w:val="000D26F1"/>
    <w:rsid w:val="000D2ED2"/>
    <w:rsid w:val="000D36C6"/>
    <w:rsid w:val="000D3776"/>
    <w:rsid w:val="000D4311"/>
    <w:rsid w:val="000D49DC"/>
    <w:rsid w:val="000D4BEB"/>
    <w:rsid w:val="000D4D47"/>
    <w:rsid w:val="000D4E18"/>
    <w:rsid w:val="000D4E5E"/>
    <w:rsid w:val="000D4FFB"/>
    <w:rsid w:val="000D5424"/>
    <w:rsid w:val="000D584E"/>
    <w:rsid w:val="000D603C"/>
    <w:rsid w:val="000D634C"/>
    <w:rsid w:val="000D63FA"/>
    <w:rsid w:val="000D6509"/>
    <w:rsid w:val="000D6624"/>
    <w:rsid w:val="000D67C4"/>
    <w:rsid w:val="000D680D"/>
    <w:rsid w:val="000D6AF6"/>
    <w:rsid w:val="000D6EE9"/>
    <w:rsid w:val="000D72B1"/>
    <w:rsid w:val="000D73B5"/>
    <w:rsid w:val="000D7D0D"/>
    <w:rsid w:val="000D7E3E"/>
    <w:rsid w:val="000E0323"/>
    <w:rsid w:val="000E0927"/>
    <w:rsid w:val="000E0BC5"/>
    <w:rsid w:val="000E1088"/>
    <w:rsid w:val="000E123A"/>
    <w:rsid w:val="000E148C"/>
    <w:rsid w:val="000E1BE0"/>
    <w:rsid w:val="000E1D8F"/>
    <w:rsid w:val="000E1F5B"/>
    <w:rsid w:val="000E2087"/>
    <w:rsid w:val="000E244F"/>
    <w:rsid w:val="000E2557"/>
    <w:rsid w:val="000E25C8"/>
    <w:rsid w:val="000E2CE0"/>
    <w:rsid w:val="000E356D"/>
    <w:rsid w:val="000E3A1E"/>
    <w:rsid w:val="000E3E8D"/>
    <w:rsid w:val="000E4325"/>
    <w:rsid w:val="000E490A"/>
    <w:rsid w:val="000E5367"/>
    <w:rsid w:val="000E5538"/>
    <w:rsid w:val="000E567A"/>
    <w:rsid w:val="000E5852"/>
    <w:rsid w:val="000E6251"/>
    <w:rsid w:val="000E64BF"/>
    <w:rsid w:val="000E667C"/>
    <w:rsid w:val="000E689C"/>
    <w:rsid w:val="000E6B4E"/>
    <w:rsid w:val="000E6C68"/>
    <w:rsid w:val="000E7B8E"/>
    <w:rsid w:val="000E7F0C"/>
    <w:rsid w:val="000F044F"/>
    <w:rsid w:val="000F0633"/>
    <w:rsid w:val="000F0928"/>
    <w:rsid w:val="000F0A4A"/>
    <w:rsid w:val="000F0ACF"/>
    <w:rsid w:val="000F0AEF"/>
    <w:rsid w:val="000F0EB7"/>
    <w:rsid w:val="000F135A"/>
    <w:rsid w:val="000F13B6"/>
    <w:rsid w:val="000F16EE"/>
    <w:rsid w:val="000F17DC"/>
    <w:rsid w:val="000F1BF5"/>
    <w:rsid w:val="000F1E1E"/>
    <w:rsid w:val="000F2142"/>
    <w:rsid w:val="000F23B9"/>
    <w:rsid w:val="000F2876"/>
    <w:rsid w:val="000F2EB5"/>
    <w:rsid w:val="000F2EE9"/>
    <w:rsid w:val="000F30A8"/>
    <w:rsid w:val="000F368B"/>
    <w:rsid w:val="000F37BE"/>
    <w:rsid w:val="000F3BF9"/>
    <w:rsid w:val="000F3C44"/>
    <w:rsid w:val="000F3C8D"/>
    <w:rsid w:val="000F3F2F"/>
    <w:rsid w:val="000F42E6"/>
    <w:rsid w:val="000F575D"/>
    <w:rsid w:val="000F584B"/>
    <w:rsid w:val="000F5AAA"/>
    <w:rsid w:val="000F5C34"/>
    <w:rsid w:val="000F5CA0"/>
    <w:rsid w:val="000F604F"/>
    <w:rsid w:val="000F6DB3"/>
    <w:rsid w:val="000F6E15"/>
    <w:rsid w:val="000F73C5"/>
    <w:rsid w:val="000F786E"/>
    <w:rsid w:val="0010069B"/>
    <w:rsid w:val="00100B33"/>
    <w:rsid w:val="00101012"/>
    <w:rsid w:val="0010122D"/>
    <w:rsid w:val="001015C3"/>
    <w:rsid w:val="00101735"/>
    <w:rsid w:val="001021AB"/>
    <w:rsid w:val="0010224E"/>
    <w:rsid w:val="00102470"/>
    <w:rsid w:val="0010257E"/>
    <w:rsid w:val="00102925"/>
    <w:rsid w:val="0010342E"/>
    <w:rsid w:val="0010350D"/>
    <w:rsid w:val="001038B9"/>
    <w:rsid w:val="00103A3A"/>
    <w:rsid w:val="00103EDF"/>
    <w:rsid w:val="00103FE5"/>
    <w:rsid w:val="00104380"/>
    <w:rsid w:val="00104461"/>
    <w:rsid w:val="001047B9"/>
    <w:rsid w:val="001049D4"/>
    <w:rsid w:val="00104BCB"/>
    <w:rsid w:val="00104FDD"/>
    <w:rsid w:val="00105239"/>
    <w:rsid w:val="00105252"/>
    <w:rsid w:val="00105396"/>
    <w:rsid w:val="001053AA"/>
    <w:rsid w:val="00105D5C"/>
    <w:rsid w:val="001061A5"/>
    <w:rsid w:val="001061CE"/>
    <w:rsid w:val="0010674E"/>
    <w:rsid w:val="001070E3"/>
    <w:rsid w:val="0010713F"/>
    <w:rsid w:val="001076DF"/>
    <w:rsid w:val="00107BCD"/>
    <w:rsid w:val="00107CEC"/>
    <w:rsid w:val="00110216"/>
    <w:rsid w:val="0011025B"/>
    <w:rsid w:val="0011042F"/>
    <w:rsid w:val="001108C0"/>
    <w:rsid w:val="00111089"/>
    <w:rsid w:val="001111F4"/>
    <w:rsid w:val="00111845"/>
    <w:rsid w:val="0011187D"/>
    <w:rsid w:val="00111A40"/>
    <w:rsid w:val="00111F3A"/>
    <w:rsid w:val="001121C9"/>
    <w:rsid w:val="0011232F"/>
    <w:rsid w:val="0011251C"/>
    <w:rsid w:val="00112A21"/>
    <w:rsid w:val="00112BC0"/>
    <w:rsid w:val="00112D15"/>
    <w:rsid w:val="0011332A"/>
    <w:rsid w:val="00113995"/>
    <w:rsid w:val="00113E49"/>
    <w:rsid w:val="001145F6"/>
    <w:rsid w:val="00114744"/>
    <w:rsid w:val="00114CD8"/>
    <w:rsid w:val="00115204"/>
    <w:rsid w:val="001152D2"/>
    <w:rsid w:val="001155C8"/>
    <w:rsid w:val="001158CB"/>
    <w:rsid w:val="00115A60"/>
    <w:rsid w:val="00115CA8"/>
    <w:rsid w:val="00115D7F"/>
    <w:rsid w:val="00115F2D"/>
    <w:rsid w:val="0011600B"/>
    <w:rsid w:val="0011651D"/>
    <w:rsid w:val="001167A2"/>
    <w:rsid w:val="00116BF0"/>
    <w:rsid w:val="00116D25"/>
    <w:rsid w:val="00116FD7"/>
    <w:rsid w:val="00117598"/>
    <w:rsid w:val="00117C98"/>
    <w:rsid w:val="00117FB3"/>
    <w:rsid w:val="00120038"/>
    <w:rsid w:val="0012009C"/>
    <w:rsid w:val="001209B5"/>
    <w:rsid w:val="00120CBA"/>
    <w:rsid w:val="00121392"/>
    <w:rsid w:val="001213D0"/>
    <w:rsid w:val="00121478"/>
    <w:rsid w:val="00121D16"/>
    <w:rsid w:val="00121DAD"/>
    <w:rsid w:val="00121E54"/>
    <w:rsid w:val="0012225C"/>
    <w:rsid w:val="00122268"/>
    <w:rsid w:val="001226A0"/>
    <w:rsid w:val="00122823"/>
    <w:rsid w:val="001228C1"/>
    <w:rsid w:val="001229CC"/>
    <w:rsid w:val="00122BB1"/>
    <w:rsid w:val="00122E74"/>
    <w:rsid w:val="00123024"/>
    <w:rsid w:val="001239C0"/>
    <w:rsid w:val="00123AEE"/>
    <w:rsid w:val="00123E4E"/>
    <w:rsid w:val="001241E2"/>
    <w:rsid w:val="001242BB"/>
    <w:rsid w:val="001247FC"/>
    <w:rsid w:val="001248BE"/>
    <w:rsid w:val="00124BF6"/>
    <w:rsid w:val="00124F54"/>
    <w:rsid w:val="0012529A"/>
    <w:rsid w:val="00125349"/>
    <w:rsid w:val="00125462"/>
    <w:rsid w:val="00125CB7"/>
    <w:rsid w:val="0012690B"/>
    <w:rsid w:val="00127213"/>
    <w:rsid w:val="0012721A"/>
    <w:rsid w:val="00127DA0"/>
    <w:rsid w:val="00127E8E"/>
    <w:rsid w:val="001300AC"/>
    <w:rsid w:val="00130255"/>
    <w:rsid w:val="00130277"/>
    <w:rsid w:val="00130F4F"/>
    <w:rsid w:val="0013238F"/>
    <w:rsid w:val="001324AF"/>
    <w:rsid w:val="00132591"/>
    <w:rsid w:val="00132BC5"/>
    <w:rsid w:val="00133175"/>
    <w:rsid w:val="001331FB"/>
    <w:rsid w:val="00133294"/>
    <w:rsid w:val="0013335C"/>
    <w:rsid w:val="0013347D"/>
    <w:rsid w:val="0013359E"/>
    <w:rsid w:val="00133825"/>
    <w:rsid w:val="00133942"/>
    <w:rsid w:val="00133AE5"/>
    <w:rsid w:val="00133DB5"/>
    <w:rsid w:val="00133E17"/>
    <w:rsid w:val="0013473E"/>
    <w:rsid w:val="00134BEE"/>
    <w:rsid w:val="00134F26"/>
    <w:rsid w:val="001350AE"/>
    <w:rsid w:val="001352B3"/>
    <w:rsid w:val="001354BE"/>
    <w:rsid w:val="00135859"/>
    <w:rsid w:val="00135C0F"/>
    <w:rsid w:val="00135E18"/>
    <w:rsid w:val="001360B8"/>
    <w:rsid w:val="00136561"/>
    <w:rsid w:val="0013675E"/>
    <w:rsid w:val="00136C17"/>
    <w:rsid w:val="001372AD"/>
    <w:rsid w:val="001374C8"/>
    <w:rsid w:val="001376B1"/>
    <w:rsid w:val="00140391"/>
    <w:rsid w:val="00140432"/>
    <w:rsid w:val="00140652"/>
    <w:rsid w:val="00140875"/>
    <w:rsid w:val="00140BD7"/>
    <w:rsid w:val="00140C67"/>
    <w:rsid w:val="00140C7F"/>
    <w:rsid w:val="001416D7"/>
    <w:rsid w:val="001419C2"/>
    <w:rsid w:val="00141E04"/>
    <w:rsid w:val="001423A4"/>
    <w:rsid w:val="00142883"/>
    <w:rsid w:val="00142B97"/>
    <w:rsid w:val="00142F78"/>
    <w:rsid w:val="00142FA5"/>
    <w:rsid w:val="001430D1"/>
    <w:rsid w:val="00143153"/>
    <w:rsid w:val="001431C1"/>
    <w:rsid w:val="0014377C"/>
    <w:rsid w:val="001438D5"/>
    <w:rsid w:val="00143949"/>
    <w:rsid w:val="001439F2"/>
    <w:rsid w:val="00143A80"/>
    <w:rsid w:val="001440E4"/>
    <w:rsid w:val="00144730"/>
    <w:rsid w:val="00144B05"/>
    <w:rsid w:val="00144D9A"/>
    <w:rsid w:val="001453AB"/>
    <w:rsid w:val="00145BB2"/>
    <w:rsid w:val="001461C4"/>
    <w:rsid w:val="001462EF"/>
    <w:rsid w:val="0014717E"/>
    <w:rsid w:val="001471CD"/>
    <w:rsid w:val="00147370"/>
    <w:rsid w:val="0014768D"/>
    <w:rsid w:val="001477C1"/>
    <w:rsid w:val="001477C5"/>
    <w:rsid w:val="00147808"/>
    <w:rsid w:val="00147A5B"/>
    <w:rsid w:val="00147B10"/>
    <w:rsid w:val="00147D10"/>
    <w:rsid w:val="00150246"/>
    <w:rsid w:val="00150439"/>
    <w:rsid w:val="0015065D"/>
    <w:rsid w:val="00150DA6"/>
    <w:rsid w:val="00150E78"/>
    <w:rsid w:val="001525E6"/>
    <w:rsid w:val="001527A7"/>
    <w:rsid w:val="001528DA"/>
    <w:rsid w:val="00152B74"/>
    <w:rsid w:val="00152EB3"/>
    <w:rsid w:val="001532AE"/>
    <w:rsid w:val="0015347C"/>
    <w:rsid w:val="0015354A"/>
    <w:rsid w:val="001538B0"/>
    <w:rsid w:val="00153C37"/>
    <w:rsid w:val="00153C86"/>
    <w:rsid w:val="001543A8"/>
    <w:rsid w:val="0015476A"/>
    <w:rsid w:val="00154A6C"/>
    <w:rsid w:val="00154B98"/>
    <w:rsid w:val="0015503D"/>
    <w:rsid w:val="001552E1"/>
    <w:rsid w:val="00155323"/>
    <w:rsid w:val="00155505"/>
    <w:rsid w:val="00155C00"/>
    <w:rsid w:val="00155F9A"/>
    <w:rsid w:val="001561F7"/>
    <w:rsid w:val="00156315"/>
    <w:rsid w:val="001567CE"/>
    <w:rsid w:val="0015682F"/>
    <w:rsid w:val="0015687C"/>
    <w:rsid w:val="00156DBA"/>
    <w:rsid w:val="00156E4C"/>
    <w:rsid w:val="00157A95"/>
    <w:rsid w:val="00157B71"/>
    <w:rsid w:val="00157E8D"/>
    <w:rsid w:val="00157E92"/>
    <w:rsid w:val="00157EEB"/>
    <w:rsid w:val="00160095"/>
    <w:rsid w:val="00160939"/>
    <w:rsid w:val="00160C09"/>
    <w:rsid w:val="0016165C"/>
    <w:rsid w:val="001617D7"/>
    <w:rsid w:val="00161877"/>
    <w:rsid w:val="00161C8D"/>
    <w:rsid w:val="001621B8"/>
    <w:rsid w:val="0016263C"/>
    <w:rsid w:val="00162D00"/>
    <w:rsid w:val="00162EAF"/>
    <w:rsid w:val="0016303B"/>
    <w:rsid w:val="0016309E"/>
    <w:rsid w:val="00163B71"/>
    <w:rsid w:val="00163EEC"/>
    <w:rsid w:val="00164450"/>
    <w:rsid w:val="001645BB"/>
    <w:rsid w:val="00164B71"/>
    <w:rsid w:val="00164EBD"/>
    <w:rsid w:val="00165291"/>
    <w:rsid w:val="00165524"/>
    <w:rsid w:val="00165779"/>
    <w:rsid w:val="0016583B"/>
    <w:rsid w:val="00166077"/>
    <w:rsid w:val="00166A7A"/>
    <w:rsid w:val="00166C77"/>
    <w:rsid w:val="0016706B"/>
    <w:rsid w:val="001673A0"/>
    <w:rsid w:val="00167A3B"/>
    <w:rsid w:val="00167B70"/>
    <w:rsid w:val="00170359"/>
    <w:rsid w:val="00170835"/>
    <w:rsid w:val="001708CA"/>
    <w:rsid w:val="00170A81"/>
    <w:rsid w:val="00170FE5"/>
    <w:rsid w:val="00171283"/>
    <w:rsid w:val="00171348"/>
    <w:rsid w:val="00171797"/>
    <w:rsid w:val="00171850"/>
    <w:rsid w:val="001721A2"/>
    <w:rsid w:val="0017227C"/>
    <w:rsid w:val="0017241E"/>
    <w:rsid w:val="00172691"/>
    <w:rsid w:val="001733AE"/>
    <w:rsid w:val="00173A22"/>
    <w:rsid w:val="0017455A"/>
    <w:rsid w:val="001749A5"/>
    <w:rsid w:val="00174B8E"/>
    <w:rsid w:val="00175367"/>
    <w:rsid w:val="001753F6"/>
    <w:rsid w:val="00175412"/>
    <w:rsid w:val="00175760"/>
    <w:rsid w:val="00175979"/>
    <w:rsid w:val="00175A30"/>
    <w:rsid w:val="00175ACB"/>
    <w:rsid w:val="00175D4C"/>
    <w:rsid w:val="00175F45"/>
    <w:rsid w:val="0017626E"/>
    <w:rsid w:val="00176728"/>
    <w:rsid w:val="001769DF"/>
    <w:rsid w:val="00176A74"/>
    <w:rsid w:val="00176A7F"/>
    <w:rsid w:val="00176A87"/>
    <w:rsid w:val="00176CD6"/>
    <w:rsid w:val="00176F11"/>
    <w:rsid w:val="00177069"/>
    <w:rsid w:val="00177A31"/>
    <w:rsid w:val="00177B70"/>
    <w:rsid w:val="001800D4"/>
    <w:rsid w:val="001801F5"/>
    <w:rsid w:val="00180288"/>
    <w:rsid w:val="0018042B"/>
    <w:rsid w:val="001806BE"/>
    <w:rsid w:val="00180DEE"/>
    <w:rsid w:val="00180F3E"/>
    <w:rsid w:val="0018118F"/>
    <w:rsid w:val="00181621"/>
    <w:rsid w:val="0018163A"/>
    <w:rsid w:val="00181737"/>
    <w:rsid w:val="0018173B"/>
    <w:rsid w:val="00181CFC"/>
    <w:rsid w:val="0018226A"/>
    <w:rsid w:val="001822AC"/>
    <w:rsid w:val="0018291F"/>
    <w:rsid w:val="00182DE5"/>
    <w:rsid w:val="00183063"/>
    <w:rsid w:val="00183BBE"/>
    <w:rsid w:val="00183BDE"/>
    <w:rsid w:val="00184070"/>
    <w:rsid w:val="0018418A"/>
    <w:rsid w:val="001844C6"/>
    <w:rsid w:val="00184562"/>
    <w:rsid w:val="0018460E"/>
    <w:rsid w:val="00184856"/>
    <w:rsid w:val="00184A3A"/>
    <w:rsid w:val="00184C33"/>
    <w:rsid w:val="00185B26"/>
    <w:rsid w:val="00185C2D"/>
    <w:rsid w:val="00185FB4"/>
    <w:rsid w:val="00186009"/>
    <w:rsid w:val="00186485"/>
    <w:rsid w:val="00186958"/>
    <w:rsid w:val="00186DEF"/>
    <w:rsid w:val="00186F94"/>
    <w:rsid w:val="001871C7"/>
    <w:rsid w:val="001871FB"/>
    <w:rsid w:val="00187A90"/>
    <w:rsid w:val="00187FA8"/>
    <w:rsid w:val="00187FC0"/>
    <w:rsid w:val="001900DC"/>
    <w:rsid w:val="0019013C"/>
    <w:rsid w:val="001902CA"/>
    <w:rsid w:val="001906CB"/>
    <w:rsid w:val="001909FC"/>
    <w:rsid w:val="00190A9E"/>
    <w:rsid w:val="00190B33"/>
    <w:rsid w:val="00190FA5"/>
    <w:rsid w:val="00191ADE"/>
    <w:rsid w:val="00191BAF"/>
    <w:rsid w:val="00191CE6"/>
    <w:rsid w:val="0019217D"/>
    <w:rsid w:val="0019259B"/>
    <w:rsid w:val="00192E0B"/>
    <w:rsid w:val="00192E14"/>
    <w:rsid w:val="00193125"/>
    <w:rsid w:val="0019345C"/>
    <w:rsid w:val="00193617"/>
    <w:rsid w:val="00193812"/>
    <w:rsid w:val="00193A53"/>
    <w:rsid w:val="00193CAF"/>
    <w:rsid w:val="00193FC2"/>
    <w:rsid w:val="00194031"/>
    <w:rsid w:val="0019432F"/>
    <w:rsid w:val="00194652"/>
    <w:rsid w:val="001947F2"/>
    <w:rsid w:val="00194BE2"/>
    <w:rsid w:val="001954B0"/>
    <w:rsid w:val="001954D9"/>
    <w:rsid w:val="00195B21"/>
    <w:rsid w:val="00195C86"/>
    <w:rsid w:val="00195D9D"/>
    <w:rsid w:val="00195E06"/>
    <w:rsid w:val="0019651E"/>
    <w:rsid w:val="00196E4A"/>
    <w:rsid w:val="00196E99"/>
    <w:rsid w:val="00197048"/>
    <w:rsid w:val="00197140"/>
    <w:rsid w:val="0019757B"/>
    <w:rsid w:val="001977AB"/>
    <w:rsid w:val="00197924"/>
    <w:rsid w:val="00197AF1"/>
    <w:rsid w:val="00197FC3"/>
    <w:rsid w:val="001A05AA"/>
    <w:rsid w:val="001A0953"/>
    <w:rsid w:val="001A0A92"/>
    <w:rsid w:val="001A0DC1"/>
    <w:rsid w:val="001A0EBB"/>
    <w:rsid w:val="001A0FF7"/>
    <w:rsid w:val="001A1230"/>
    <w:rsid w:val="001A1517"/>
    <w:rsid w:val="001A1A64"/>
    <w:rsid w:val="001A1A8C"/>
    <w:rsid w:val="001A21FE"/>
    <w:rsid w:val="001A2541"/>
    <w:rsid w:val="001A317B"/>
    <w:rsid w:val="001A37ED"/>
    <w:rsid w:val="001A3D1A"/>
    <w:rsid w:val="001A3F2F"/>
    <w:rsid w:val="001A423C"/>
    <w:rsid w:val="001A42BD"/>
    <w:rsid w:val="001A4986"/>
    <w:rsid w:val="001A4A41"/>
    <w:rsid w:val="001A4FE2"/>
    <w:rsid w:val="001A521B"/>
    <w:rsid w:val="001A5231"/>
    <w:rsid w:val="001A58EB"/>
    <w:rsid w:val="001A5EF3"/>
    <w:rsid w:val="001A60E3"/>
    <w:rsid w:val="001A6205"/>
    <w:rsid w:val="001A65F7"/>
    <w:rsid w:val="001A7383"/>
    <w:rsid w:val="001A7457"/>
    <w:rsid w:val="001A7547"/>
    <w:rsid w:val="001A7555"/>
    <w:rsid w:val="001A7EB8"/>
    <w:rsid w:val="001B06FA"/>
    <w:rsid w:val="001B0E2A"/>
    <w:rsid w:val="001B0FA3"/>
    <w:rsid w:val="001B1428"/>
    <w:rsid w:val="001B186A"/>
    <w:rsid w:val="001B18EB"/>
    <w:rsid w:val="001B1909"/>
    <w:rsid w:val="001B1B32"/>
    <w:rsid w:val="001B1DEC"/>
    <w:rsid w:val="001B21C6"/>
    <w:rsid w:val="001B2985"/>
    <w:rsid w:val="001B2C80"/>
    <w:rsid w:val="001B3AC6"/>
    <w:rsid w:val="001B3E3A"/>
    <w:rsid w:val="001B41AC"/>
    <w:rsid w:val="001B42E5"/>
    <w:rsid w:val="001B481D"/>
    <w:rsid w:val="001B4C64"/>
    <w:rsid w:val="001B4D68"/>
    <w:rsid w:val="001B5005"/>
    <w:rsid w:val="001B5060"/>
    <w:rsid w:val="001B583A"/>
    <w:rsid w:val="001B5861"/>
    <w:rsid w:val="001B5B5D"/>
    <w:rsid w:val="001B5BC2"/>
    <w:rsid w:val="001B5C6D"/>
    <w:rsid w:val="001B6F2A"/>
    <w:rsid w:val="001B777E"/>
    <w:rsid w:val="001B7D72"/>
    <w:rsid w:val="001C01EC"/>
    <w:rsid w:val="001C02C5"/>
    <w:rsid w:val="001C0AB8"/>
    <w:rsid w:val="001C0EFD"/>
    <w:rsid w:val="001C1136"/>
    <w:rsid w:val="001C13EB"/>
    <w:rsid w:val="001C14E3"/>
    <w:rsid w:val="001C1518"/>
    <w:rsid w:val="001C15EA"/>
    <w:rsid w:val="001C1703"/>
    <w:rsid w:val="001C1DD1"/>
    <w:rsid w:val="001C3201"/>
    <w:rsid w:val="001C34E3"/>
    <w:rsid w:val="001C484A"/>
    <w:rsid w:val="001C4B2F"/>
    <w:rsid w:val="001C4B70"/>
    <w:rsid w:val="001C4BBC"/>
    <w:rsid w:val="001C4CB8"/>
    <w:rsid w:val="001C4E3A"/>
    <w:rsid w:val="001C5836"/>
    <w:rsid w:val="001C59D5"/>
    <w:rsid w:val="001C5AC4"/>
    <w:rsid w:val="001C63D9"/>
    <w:rsid w:val="001C6970"/>
    <w:rsid w:val="001C6A72"/>
    <w:rsid w:val="001C6FF6"/>
    <w:rsid w:val="001C7312"/>
    <w:rsid w:val="001C7CC8"/>
    <w:rsid w:val="001C7D7D"/>
    <w:rsid w:val="001C7E1D"/>
    <w:rsid w:val="001C7E53"/>
    <w:rsid w:val="001D0792"/>
    <w:rsid w:val="001D09D5"/>
    <w:rsid w:val="001D0AEC"/>
    <w:rsid w:val="001D0D07"/>
    <w:rsid w:val="001D0DC8"/>
    <w:rsid w:val="001D14CD"/>
    <w:rsid w:val="001D18E9"/>
    <w:rsid w:val="001D198B"/>
    <w:rsid w:val="001D1F47"/>
    <w:rsid w:val="001D1F49"/>
    <w:rsid w:val="001D23AD"/>
    <w:rsid w:val="001D25B0"/>
    <w:rsid w:val="001D272E"/>
    <w:rsid w:val="001D2D55"/>
    <w:rsid w:val="001D2DD4"/>
    <w:rsid w:val="001D2F18"/>
    <w:rsid w:val="001D2F68"/>
    <w:rsid w:val="001D2FEB"/>
    <w:rsid w:val="001D3060"/>
    <w:rsid w:val="001D314A"/>
    <w:rsid w:val="001D32EA"/>
    <w:rsid w:val="001D3396"/>
    <w:rsid w:val="001D3F0E"/>
    <w:rsid w:val="001D424B"/>
    <w:rsid w:val="001D4285"/>
    <w:rsid w:val="001D4392"/>
    <w:rsid w:val="001D43C3"/>
    <w:rsid w:val="001D4460"/>
    <w:rsid w:val="001D44F1"/>
    <w:rsid w:val="001D4BE9"/>
    <w:rsid w:val="001D4C0F"/>
    <w:rsid w:val="001D4C2B"/>
    <w:rsid w:val="001D53B9"/>
    <w:rsid w:val="001D5451"/>
    <w:rsid w:val="001D5794"/>
    <w:rsid w:val="001D58DE"/>
    <w:rsid w:val="001D5A4A"/>
    <w:rsid w:val="001D5A95"/>
    <w:rsid w:val="001D5B64"/>
    <w:rsid w:val="001D5F23"/>
    <w:rsid w:val="001D6904"/>
    <w:rsid w:val="001D6AE6"/>
    <w:rsid w:val="001D6F2E"/>
    <w:rsid w:val="001D74DA"/>
    <w:rsid w:val="001E0442"/>
    <w:rsid w:val="001E05D1"/>
    <w:rsid w:val="001E0A71"/>
    <w:rsid w:val="001E0FD3"/>
    <w:rsid w:val="001E174B"/>
    <w:rsid w:val="001E1ACE"/>
    <w:rsid w:val="001E1EC4"/>
    <w:rsid w:val="001E1EFC"/>
    <w:rsid w:val="001E218C"/>
    <w:rsid w:val="001E2961"/>
    <w:rsid w:val="001E2ADD"/>
    <w:rsid w:val="001E2C1D"/>
    <w:rsid w:val="001E2E1D"/>
    <w:rsid w:val="001E3008"/>
    <w:rsid w:val="001E3381"/>
    <w:rsid w:val="001E3DA4"/>
    <w:rsid w:val="001E3E84"/>
    <w:rsid w:val="001E423D"/>
    <w:rsid w:val="001E4A8A"/>
    <w:rsid w:val="001E4ABB"/>
    <w:rsid w:val="001E5027"/>
    <w:rsid w:val="001E50E3"/>
    <w:rsid w:val="001E50EF"/>
    <w:rsid w:val="001E54A9"/>
    <w:rsid w:val="001E56CE"/>
    <w:rsid w:val="001E5B9F"/>
    <w:rsid w:val="001E6056"/>
    <w:rsid w:val="001E6166"/>
    <w:rsid w:val="001E6666"/>
    <w:rsid w:val="001E6893"/>
    <w:rsid w:val="001E6A93"/>
    <w:rsid w:val="001E6FAB"/>
    <w:rsid w:val="001E741D"/>
    <w:rsid w:val="001E7603"/>
    <w:rsid w:val="001E799C"/>
    <w:rsid w:val="001E7E40"/>
    <w:rsid w:val="001F03C5"/>
    <w:rsid w:val="001F050C"/>
    <w:rsid w:val="001F0C38"/>
    <w:rsid w:val="001F11AF"/>
    <w:rsid w:val="001F15AC"/>
    <w:rsid w:val="001F187F"/>
    <w:rsid w:val="001F1D44"/>
    <w:rsid w:val="001F1DD3"/>
    <w:rsid w:val="001F1FA1"/>
    <w:rsid w:val="001F209B"/>
    <w:rsid w:val="001F2B4C"/>
    <w:rsid w:val="001F2DF7"/>
    <w:rsid w:val="001F314D"/>
    <w:rsid w:val="001F323A"/>
    <w:rsid w:val="001F32FC"/>
    <w:rsid w:val="001F36CF"/>
    <w:rsid w:val="001F38DD"/>
    <w:rsid w:val="001F3B1F"/>
    <w:rsid w:val="001F3D21"/>
    <w:rsid w:val="001F3D5B"/>
    <w:rsid w:val="001F3F00"/>
    <w:rsid w:val="001F3FA3"/>
    <w:rsid w:val="001F4003"/>
    <w:rsid w:val="001F4130"/>
    <w:rsid w:val="001F45B6"/>
    <w:rsid w:val="001F4D48"/>
    <w:rsid w:val="001F4DD3"/>
    <w:rsid w:val="001F52E4"/>
    <w:rsid w:val="001F59C3"/>
    <w:rsid w:val="001F5CB3"/>
    <w:rsid w:val="001F6643"/>
    <w:rsid w:val="001F6670"/>
    <w:rsid w:val="001F6B4D"/>
    <w:rsid w:val="001F6D62"/>
    <w:rsid w:val="001F6EAE"/>
    <w:rsid w:val="001F7219"/>
    <w:rsid w:val="001F7656"/>
    <w:rsid w:val="001F7BE8"/>
    <w:rsid w:val="001F7EB3"/>
    <w:rsid w:val="002006D9"/>
    <w:rsid w:val="00200B40"/>
    <w:rsid w:val="0020106A"/>
    <w:rsid w:val="002010DE"/>
    <w:rsid w:val="0020112E"/>
    <w:rsid w:val="00201195"/>
    <w:rsid w:val="002013EC"/>
    <w:rsid w:val="00201491"/>
    <w:rsid w:val="00201FEB"/>
    <w:rsid w:val="002024E2"/>
    <w:rsid w:val="00202663"/>
    <w:rsid w:val="002027C5"/>
    <w:rsid w:val="00202883"/>
    <w:rsid w:val="002029B6"/>
    <w:rsid w:val="00202A3B"/>
    <w:rsid w:val="00202CB8"/>
    <w:rsid w:val="00202F3F"/>
    <w:rsid w:val="00203368"/>
    <w:rsid w:val="0020344B"/>
    <w:rsid w:val="00203505"/>
    <w:rsid w:val="00203582"/>
    <w:rsid w:val="002035C5"/>
    <w:rsid w:val="002040CC"/>
    <w:rsid w:val="00204201"/>
    <w:rsid w:val="00204773"/>
    <w:rsid w:val="00204795"/>
    <w:rsid w:val="002049DD"/>
    <w:rsid w:val="00204C7B"/>
    <w:rsid w:val="00204E12"/>
    <w:rsid w:val="00204F40"/>
    <w:rsid w:val="00204FA2"/>
    <w:rsid w:val="002050F3"/>
    <w:rsid w:val="00205217"/>
    <w:rsid w:val="0020545D"/>
    <w:rsid w:val="00205596"/>
    <w:rsid w:val="002057A7"/>
    <w:rsid w:val="00205B0F"/>
    <w:rsid w:val="00205E8D"/>
    <w:rsid w:val="002064FA"/>
    <w:rsid w:val="00206870"/>
    <w:rsid w:val="00207483"/>
    <w:rsid w:val="00207563"/>
    <w:rsid w:val="0020779D"/>
    <w:rsid w:val="002077CA"/>
    <w:rsid w:val="00207D7F"/>
    <w:rsid w:val="002102A5"/>
    <w:rsid w:val="0021055B"/>
    <w:rsid w:val="00210DDE"/>
    <w:rsid w:val="002115A4"/>
    <w:rsid w:val="002119EF"/>
    <w:rsid w:val="00211A60"/>
    <w:rsid w:val="00211FED"/>
    <w:rsid w:val="002121F5"/>
    <w:rsid w:val="00212299"/>
    <w:rsid w:val="00212767"/>
    <w:rsid w:val="00212BA3"/>
    <w:rsid w:val="0021321E"/>
    <w:rsid w:val="00213472"/>
    <w:rsid w:val="0021359E"/>
    <w:rsid w:val="00213F10"/>
    <w:rsid w:val="00214548"/>
    <w:rsid w:val="0021461E"/>
    <w:rsid w:val="002146A2"/>
    <w:rsid w:val="00214810"/>
    <w:rsid w:val="0021481D"/>
    <w:rsid w:val="002148B4"/>
    <w:rsid w:val="0021501C"/>
    <w:rsid w:val="002163E4"/>
    <w:rsid w:val="0021672B"/>
    <w:rsid w:val="00216958"/>
    <w:rsid w:val="00216D2E"/>
    <w:rsid w:val="00217233"/>
    <w:rsid w:val="00217D0F"/>
    <w:rsid w:val="00220220"/>
    <w:rsid w:val="00220281"/>
    <w:rsid w:val="00220541"/>
    <w:rsid w:val="002209F7"/>
    <w:rsid w:val="00220E02"/>
    <w:rsid w:val="00220F9B"/>
    <w:rsid w:val="00221784"/>
    <w:rsid w:val="00221CA4"/>
    <w:rsid w:val="002224B6"/>
    <w:rsid w:val="00222587"/>
    <w:rsid w:val="00222677"/>
    <w:rsid w:val="00222ABA"/>
    <w:rsid w:val="00222B53"/>
    <w:rsid w:val="00222D02"/>
    <w:rsid w:val="0022309F"/>
    <w:rsid w:val="002234C7"/>
    <w:rsid w:val="00223566"/>
    <w:rsid w:val="00223590"/>
    <w:rsid w:val="0022366C"/>
    <w:rsid w:val="002237F0"/>
    <w:rsid w:val="00223D66"/>
    <w:rsid w:val="00224300"/>
    <w:rsid w:val="00224421"/>
    <w:rsid w:val="00224A40"/>
    <w:rsid w:val="00225000"/>
    <w:rsid w:val="0022511B"/>
    <w:rsid w:val="00225334"/>
    <w:rsid w:val="0022540E"/>
    <w:rsid w:val="00225D7B"/>
    <w:rsid w:val="002262B4"/>
    <w:rsid w:val="002263D4"/>
    <w:rsid w:val="002265E2"/>
    <w:rsid w:val="0022681F"/>
    <w:rsid w:val="00226AA1"/>
    <w:rsid w:val="00226C00"/>
    <w:rsid w:val="00226D25"/>
    <w:rsid w:val="00226F34"/>
    <w:rsid w:val="00227491"/>
    <w:rsid w:val="0022767A"/>
    <w:rsid w:val="00227A62"/>
    <w:rsid w:val="002305F8"/>
    <w:rsid w:val="002308E8"/>
    <w:rsid w:val="00230B11"/>
    <w:rsid w:val="00230F0A"/>
    <w:rsid w:val="00230FC3"/>
    <w:rsid w:val="0023193A"/>
    <w:rsid w:val="00231C10"/>
    <w:rsid w:val="0023252B"/>
    <w:rsid w:val="00232754"/>
    <w:rsid w:val="00232B93"/>
    <w:rsid w:val="00232E07"/>
    <w:rsid w:val="00232E68"/>
    <w:rsid w:val="002334C7"/>
    <w:rsid w:val="002337C1"/>
    <w:rsid w:val="00233840"/>
    <w:rsid w:val="00233C72"/>
    <w:rsid w:val="00233CC5"/>
    <w:rsid w:val="00233D97"/>
    <w:rsid w:val="00234169"/>
    <w:rsid w:val="00234ACF"/>
    <w:rsid w:val="00234FF6"/>
    <w:rsid w:val="00235529"/>
    <w:rsid w:val="00235C06"/>
    <w:rsid w:val="00235C48"/>
    <w:rsid w:val="00235F66"/>
    <w:rsid w:val="0023650B"/>
    <w:rsid w:val="00236596"/>
    <w:rsid w:val="00236629"/>
    <w:rsid w:val="00236CCA"/>
    <w:rsid w:val="00236E30"/>
    <w:rsid w:val="00236F12"/>
    <w:rsid w:val="00236F2B"/>
    <w:rsid w:val="00237169"/>
    <w:rsid w:val="00237494"/>
    <w:rsid w:val="00237854"/>
    <w:rsid w:val="00237A44"/>
    <w:rsid w:val="0024022E"/>
    <w:rsid w:val="00240451"/>
    <w:rsid w:val="0024058F"/>
    <w:rsid w:val="002416C2"/>
    <w:rsid w:val="00241738"/>
    <w:rsid w:val="00241A00"/>
    <w:rsid w:val="00241E9F"/>
    <w:rsid w:val="00242103"/>
    <w:rsid w:val="0024236C"/>
    <w:rsid w:val="002426DE"/>
    <w:rsid w:val="002427D5"/>
    <w:rsid w:val="0024302C"/>
    <w:rsid w:val="00243143"/>
    <w:rsid w:val="00243411"/>
    <w:rsid w:val="00243478"/>
    <w:rsid w:val="0024349B"/>
    <w:rsid w:val="00244085"/>
    <w:rsid w:val="00244741"/>
    <w:rsid w:val="002448CE"/>
    <w:rsid w:val="00245273"/>
    <w:rsid w:val="0024563E"/>
    <w:rsid w:val="00245757"/>
    <w:rsid w:val="002459AA"/>
    <w:rsid w:val="002459E2"/>
    <w:rsid w:val="00245F76"/>
    <w:rsid w:val="0024643D"/>
    <w:rsid w:val="00246600"/>
    <w:rsid w:val="00246858"/>
    <w:rsid w:val="0024694A"/>
    <w:rsid w:val="00246B5E"/>
    <w:rsid w:val="00246C73"/>
    <w:rsid w:val="00246D71"/>
    <w:rsid w:val="0024784A"/>
    <w:rsid w:val="002505EE"/>
    <w:rsid w:val="00250638"/>
    <w:rsid w:val="00250DCC"/>
    <w:rsid w:val="0025148F"/>
    <w:rsid w:val="0025150B"/>
    <w:rsid w:val="00251777"/>
    <w:rsid w:val="00251D73"/>
    <w:rsid w:val="00252290"/>
    <w:rsid w:val="002524E4"/>
    <w:rsid w:val="00252FFC"/>
    <w:rsid w:val="00253120"/>
    <w:rsid w:val="00253365"/>
    <w:rsid w:val="002533F7"/>
    <w:rsid w:val="00253527"/>
    <w:rsid w:val="00253E95"/>
    <w:rsid w:val="0025419F"/>
    <w:rsid w:val="00254201"/>
    <w:rsid w:val="00254718"/>
    <w:rsid w:val="00254863"/>
    <w:rsid w:val="00254C4E"/>
    <w:rsid w:val="00255E3A"/>
    <w:rsid w:val="00256235"/>
    <w:rsid w:val="00256848"/>
    <w:rsid w:val="0025690F"/>
    <w:rsid w:val="00256BF2"/>
    <w:rsid w:val="0025745C"/>
    <w:rsid w:val="002576F5"/>
    <w:rsid w:val="00257BD4"/>
    <w:rsid w:val="00260405"/>
    <w:rsid w:val="00260604"/>
    <w:rsid w:val="00260809"/>
    <w:rsid w:val="00260C49"/>
    <w:rsid w:val="00260CA2"/>
    <w:rsid w:val="00260E16"/>
    <w:rsid w:val="00261185"/>
    <w:rsid w:val="002612D6"/>
    <w:rsid w:val="00261334"/>
    <w:rsid w:val="00261BE0"/>
    <w:rsid w:val="00261D2B"/>
    <w:rsid w:val="0026223B"/>
    <w:rsid w:val="002625C8"/>
    <w:rsid w:val="00262795"/>
    <w:rsid w:val="00262970"/>
    <w:rsid w:val="00262DCE"/>
    <w:rsid w:val="002633F8"/>
    <w:rsid w:val="002634C9"/>
    <w:rsid w:val="00263823"/>
    <w:rsid w:val="00263F45"/>
    <w:rsid w:val="00263FD2"/>
    <w:rsid w:val="00264512"/>
    <w:rsid w:val="002647C3"/>
    <w:rsid w:val="00264A6E"/>
    <w:rsid w:val="00264A9F"/>
    <w:rsid w:val="00264C8C"/>
    <w:rsid w:val="00265920"/>
    <w:rsid w:val="0026596D"/>
    <w:rsid w:val="00265DFC"/>
    <w:rsid w:val="00266358"/>
    <w:rsid w:val="00266F9C"/>
    <w:rsid w:val="00266FD9"/>
    <w:rsid w:val="0026718A"/>
    <w:rsid w:val="0026760A"/>
    <w:rsid w:val="00267C3C"/>
    <w:rsid w:val="00270025"/>
    <w:rsid w:val="002701BB"/>
    <w:rsid w:val="0027026D"/>
    <w:rsid w:val="002703B9"/>
    <w:rsid w:val="00270656"/>
    <w:rsid w:val="00271546"/>
    <w:rsid w:val="00271CFC"/>
    <w:rsid w:val="00271DA9"/>
    <w:rsid w:val="00271F6D"/>
    <w:rsid w:val="002724C0"/>
    <w:rsid w:val="002726E2"/>
    <w:rsid w:val="00272B7E"/>
    <w:rsid w:val="00273000"/>
    <w:rsid w:val="0027388E"/>
    <w:rsid w:val="00273AD3"/>
    <w:rsid w:val="00273F67"/>
    <w:rsid w:val="00274442"/>
    <w:rsid w:val="00274539"/>
    <w:rsid w:val="002745B7"/>
    <w:rsid w:val="002746DE"/>
    <w:rsid w:val="00274A2B"/>
    <w:rsid w:val="00274AB0"/>
    <w:rsid w:val="00274D36"/>
    <w:rsid w:val="00275125"/>
    <w:rsid w:val="00275260"/>
    <w:rsid w:val="00275BE0"/>
    <w:rsid w:val="00275F14"/>
    <w:rsid w:val="002761BA"/>
    <w:rsid w:val="002768DB"/>
    <w:rsid w:val="00276F13"/>
    <w:rsid w:val="002772BA"/>
    <w:rsid w:val="00277426"/>
    <w:rsid w:val="00277A3D"/>
    <w:rsid w:val="0028016B"/>
    <w:rsid w:val="00280360"/>
    <w:rsid w:val="002808FE"/>
    <w:rsid w:val="00280B0B"/>
    <w:rsid w:val="00280E96"/>
    <w:rsid w:val="002819C3"/>
    <w:rsid w:val="0028295B"/>
    <w:rsid w:val="00282B13"/>
    <w:rsid w:val="00282BF6"/>
    <w:rsid w:val="00282CEC"/>
    <w:rsid w:val="00283A50"/>
    <w:rsid w:val="00284AA3"/>
    <w:rsid w:val="00284D02"/>
    <w:rsid w:val="00284D8E"/>
    <w:rsid w:val="0028529F"/>
    <w:rsid w:val="0028531B"/>
    <w:rsid w:val="00285351"/>
    <w:rsid w:val="002853F4"/>
    <w:rsid w:val="00285548"/>
    <w:rsid w:val="00285967"/>
    <w:rsid w:val="00285C06"/>
    <w:rsid w:val="00286E2A"/>
    <w:rsid w:val="00287A58"/>
    <w:rsid w:val="00287BDE"/>
    <w:rsid w:val="0029010A"/>
    <w:rsid w:val="00290177"/>
    <w:rsid w:val="00290501"/>
    <w:rsid w:val="0029059D"/>
    <w:rsid w:val="002908D0"/>
    <w:rsid w:val="00290EC3"/>
    <w:rsid w:val="00290F40"/>
    <w:rsid w:val="00291ABB"/>
    <w:rsid w:val="00291B11"/>
    <w:rsid w:val="00291E0E"/>
    <w:rsid w:val="00291E1A"/>
    <w:rsid w:val="00292775"/>
    <w:rsid w:val="00292967"/>
    <w:rsid w:val="002929FD"/>
    <w:rsid w:val="00292A13"/>
    <w:rsid w:val="00292AD7"/>
    <w:rsid w:val="00293577"/>
    <w:rsid w:val="002936AB"/>
    <w:rsid w:val="0029389F"/>
    <w:rsid w:val="00293989"/>
    <w:rsid w:val="00293C29"/>
    <w:rsid w:val="00293F43"/>
    <w:rsid w:val="00293FF6"/>
    <w:rsid w:val="00294050"/>
    <w:rsid w:val="0029418D"/>
    <w:rsid w:val="00294246"/>
    <w:rsid w:val="002949C1"/>
    <w:rsid w:val="00294CDC"/>
    <w:rsid w:val="00295496"/>
    <w:rsid w:val="00295643"/>
    <w:rsid w:val="0029566D"/>
    <w:rsid w:val="0029578D"/>
    <w:rsid w:val="002959F0"/>
    <w:rsid w:val="002960B2"/>
    <w:rsid w:val="002960EE"/>
    <w:rsid w:val="00296A69"/>
    <w:rsid w:val="00296E23"/>
    <w:rsid w:val="00296EA8"/>
    <w:rsid w:val="00297D05"/>
    <w:rsid w:val="002A0222"/>
    <w:rsid w:val="002A02F1"/>
    <w:rsid w:val="002A077F"/>
    <w:rsid w:val="002A07F6"/>
    <w:rsid w:val="002A0B3F"/>
    <w:rsid w:val="002A0D5E"/>
    <w:rsid w:val="002A1082"/>
    <w:rsid w:val="002A123C"/>
    <w:rsid w:val="002A125E"/>
    <w:rsid w:val="002A1610"/>
    <w:rsid w:val="002A1BBE"/>
    <w:rsid w:val="002A1C5D"/>
    <w:rsid w:val="002A1F2D"/>
    <w:rsid w:val="002A213E"/>
    <w:rsid w:val="002A21FA"/>
    <w:rsid w:val="002A229B"/>
    <w:rsid w:val="002A2487"/>
    <w:rsid w:val="002A2B0F"/>
    <w:rsid w:val="002A2B5C"/>
    <w:rsid w:val="002A2F1C"/>
    <w:rsid w:val="002A2F80"/>
    <w:rsid w:val="002A3068"/>
    <w:rsid w:val="002A3115"/>
    <w:rsid w:val="002A33C2"/>
    <w:rsid w:val="002A42C7"/>
    <w:rsid w:val="002A42F3"/>
    <w:rsid w:val="002A45F5"/>
    <w:rsid w:val="002A5081"/>
    <w:rsid w:val="002A5775"/>
    <w:rsid w:val="002A5EAD"/>
    <w:rsid w:val="002A5EB8"/>
    <w:rsid w:val="002A64AF"/>
    <w:rsid w:val="002A699D"/>
    <w:rsid w:val="002A6D1B"/>
    <w:rsid w:val="002A6F8B"/>
    <w:rsid w:val="002A72E4"/>
    <w:rsid w:val="002A7301"/>
    <w:rsid w:val="002A75D8"/>
    <w:rsid w:val="002A76FC"/>
    <w:rsid w:val="002A7C29"/>
    <w:rsid w:val="002A7FB7"/>
    <w:rsid w:val="002B049E"/>
    <w:rsid w:val="002B08B1"/>
    <w:rsid w:val="002B0A81"/>
    <w:rsid w:val="002B0E0C"/>
    <w:rsid w:val="002B0EEE"/>
    <w:rsid w:val="002B1135"/>
    <w:rsid w:val="002B1175"/>
    <w:rsid w:val="002B1710"/>
    <w:rsid w:val="002B205A"/>
    <w:rsid w:val="002B2817"/>
    <w:rsid w:val="002B32A6"/>
    <w:rsid w:val="002B32EF"/>
    <w:rsid w:val="002B34C3"/>
    <w:rsid w:val="002B37F9"/>
    <w:rsid w:val="002B3BEB"/>
    <w:rsid w:val="002B3D7D"/>
    <w:rsid w:val="002B4974"/>
    <w:rsid w:val="002B4A9A"/>
    <w:rsid w:val="002B53B9"/>
    <w:rsid w:val="002B5550"/>
    <w:rsid w:val="002B57A0"/>
    <w:rsid w:val="002B61A7"/>
    <w:rsid w:val="002B61B9"/>
    <w:rsid w:val="002B61DE"/>
    <w:rsid w:val="002B63A9"/>
    <w:rsid w:val="002B647A"/>
    <w:rsid w:val="002B68B7"/>
    <w:rsid w:val="002B6C44"/>
    <w:rsid w:val="002B7248"/>
    <w:rsid w:val="002B72C7"/>
    <w:rsid w:val="002B7621"/>
    <w:rsid w:val="002B797A"/>
    <w:rsid w:val="002B7DE7"/>
    <w:rsid w:val="002B7FA1"/>
    <w:rsid w:val="002C029F"/>
    <w:rsid w:val="002C0C63"/>
    <w:rsid w:val="002C10F0"/>
    <w:rsid w:val="002C156D"/>
    <w:rsid w:val="002C1756"/>
    <w:rsid w:val="002C1A30"/>
    <w:rsid w:val="002C1B8C"/>
    <w:rsid w:val="002C1CE3"/>
    <w:rsid w:val="002C1E4F"/>
    <w:rsid w:val="002C1F3F"/>
    <w:rsid w:val="002C2523"/>
    <w:rsid w:val="002C2698"/>
    <w:rsid w:val="002C2BF4"/>
    <w:rsid w:val="002C2F03"/>
    <w:rsid w:val="002C3471"/>
    <w:rsid w:val="002C3B13"/>
    <w:rsid w:val="002C3DCD"/>
    <w:rsid w:val="002C413C"/>
    <w:rsid w:val="002C4426"/>
    <w:rsid w:val="002C4488"/>
    <w:rsid w:val="002C49FF"/>
    <w:rsid w:val="002C53E7"/>
    <w:rsid w:val="002C55A3"/>
    <w:rsid w:val="002C57E3"/>
    <w:rsid w:val="002C589B"/>
    <w:rsid w:val="002C5902"/>
    <w:rsid w:val="002C5912"/>
    <w:rsid w:val="002C5C64"/>
    <w:rsid w:val="002C5D04"/>
    <w:rsid w:val="002C6143"/>
    <w:rsid w:val="002C6235"/>
    <w:rsid w:val="002C636A"/>
    <w:rsid w:val="002C6684"/>
    <w:rsid w:val="002C6A40"/>
    <w:rsid w:val="002D0256"/>
    <w:rsid w:val="002D02B3"/>
    <w:rsid w:val="002D0725"/>
    <w:rsid w:val="002D09CC"/>
    <w:rsid w:val="002D0C18"/>
    <w:rsid w:val="002D1187"/>
    <w:rsid w:val="002D1D13"/>
    <w:rsid w:val="002D1EDC"/>
    <w:rsid w:val="002D21A8"/>
    <w:rsid w:val="002D21B1"/>
    <w:rsid w:val="002D2555"/>
    <w:rsid w:val="002D27ED"/>
    <w:rsid w:val="002D2DD4"/>
    <w:rsid w:val="002D2E92"/>
    <w:rsid w:val="002D3262"/>
    <w:rsid w:val="002D3459"/>
    <w:rsid w:val="002D34E2"/>
    <w:rsid w:val="002D35C1"/>
    <w:rsid w:val="002D3C01"/>
    <w:rsid w:val="002D3C61"/>
    <w:rsid w:val="002D3E8B"/>
    <w:rsid w:val="002D4385"/>
    <w:rsid w:val="002D46F2"/>
    <w:rsid w:val="002D4B05"/>
    <w:rsid w:val="002D4F9D"/>
    <w:rsid w:val="002D50B3"/>
    <w:rsid w:val="002D5F65"/>
    <w:rsid w:val="002D606B"/>
    <w:rsid w:val="002D62F4"/>
    <w:rsid w:val="002D650A"/>
    <w:rsid w:val="002D6710"/>
    <w:rsid w:val="002D6E80"/>
    <w:rsid w:val="002D75C6"/>
    <w:rsid w:val="002D771D"/>
    <w:rsid w:val="002D779B"/>
    <w:rsid w:val="002D7F91"/>
    <w:rsid w:val="002E012A"/>
    <w:rsid w:val="002E0176"/>
    <w:rsid w:val="002E0371"/>
    <w:rsid w:val="002E0584"/>
    <w:rsid w:val="002E0972"/>
    <w:rsid w:val="002E0D1D"/>
    <w:rsid w:val="002E10DB"/>
    <w:rsid w:val="002E1278"/>
    <w:rsid w:val="002E1327"/>
    <w:rsid w:val="002E1375"/>
    <w:rsid w:val="002E1E62"/>
    <w:rsid w:val="002E2303"/>
    <w:rsid w:val="002E248A"/>
    <w:rsid w:val="002E2B4A"/>
    <w:rsid w:val="002E2DC0"/>
    <w:rsid w:val="002E3B53"/>
    <w:rsid w:val="002E3C20"/>
    <w:rsid w:val="002E3F6F"/>
    <w:rsid w:val="002E410C"/>
    <w:rsid w:val="002E4E1B"/>
    <w:rsid w:val="002E4FC0"/>
    <w:rsid w:val="002E5772"/>
    <w:rsid w:val="002E5939"/>
    <w:rsid w:val="002E5CB5"/>
    <w:rsid w:val="002E62B3"/>
    <w:rsid w:val="002E634F"/>
    <w:rsid w:val="002E649E"/>
    <w:rsid w:val="002E65EE"/>
    <w:rsid w:val="002E6C07"/>
    <w:rsid w:val="002E6E5A"/>
    <w:rsid w:val="002E7112"/>
    <w:rsid w:val="002E7AB1"/>
    <w:rsid w:val="002E7BDE"/>
    <w:rsid w:val="002E7DE0"/>
    <w:rsid w:val="002E7FE2"/>
    <w:rsid w:val="002F014E"/>
    <w:rsid w:val="002F0A10"/>
    <w:rsid w:val="002F0A32"/>
    <w:rsid w:val="002F11A7"/>
    <w:rsid w:val="002F123A"/>
    <w:rsid w:val="002F1337"/>
    <w:rsid w:val="002F162A"/>
    <w:rsid w:val="002F16B2"/>
    <w:rsid w:val="002F226E"/>
    <w:rsid w:val="002F22F4"/>
    <w:rsid w:val="002F2424"/>
    <w:rsid w:val="002F256B"/>
    <w:rsid w:val="002F2774"/>
    <w:rsid w:val="002F2852"/>
    <w:rsid w:val="002F33B7"/>
    <w:rsid w:val="002F381C"/>
    <w:rsid w:val="002F3C74"/>
    <w:rsid w:val="002F43FF"/>
    <w:rsid w:val="002F467A"/>
    <w:rsid w:val="002F49C0"/>
    <w:rsid w:val="002F5DA2"/>
    <w:rsid w:val="002F5E74"/>
    <w:rsid w:val="002F5F5D"/>
    <w:rsid w:val="002F637A"/>
    <w:rsid w:val="002F675C"/>
    <w:rsid w:val="002F6943"/>
    <w:rsid w:val="002F793C"/>
    <w:rsid w:val="002F7BBD"/>
    <w:rsid w:val="002F7C1D"/>
    <w:rsid w:val="002F7D7E"/>
    <w:rsid w:val="002F7F83"/>
    <w:rsid w:val="0030032E"/>
    <w:rsid w:val="00300840"/>
    <w:rsid w:val="00300AE3"/>
    <w:rsid w:val="00300C30"/>
    <w:rsid w:val="003010D4"/>
    <w:rsid w:val="0030136C"/>
    <w:rsid w:val="00301600"/>
    <w:rsid w:val="0030181A"/>
    <w:rsid w:val="00301F54"/>
    <w:rsid w:val="00302770"/>
    <w:rsid w:val="00302964"/>
    <w:rsid w:val="0030384E"/>
    <w:rsid w:val="0030397F"/>
    <w:rsid w:val="00303A30"/>
    <w:rsid w:val="00304030"/>
    <w:rsid w:val="003042A5"/>
    <w:rsid w:val="003043A3"/>
    <w:rsid w:val="0030479A"/>
    <w:rsid w:val="00304827"/>
    <w:rsid w:val="0030550F"/>
    <w:rsid w:val="00305DF0"/>
    <w:rsid w:val="00306157"/>
    <w:rsid w:val="003065D8"/>
    <w:rsid w:val="00306A12"/>
    <w:rsid w:val="00306C6E"/>
    <w:rsid w:val="00306DFD"/>
    <w:rsid w:val="00306F3C"/>
    <w:rsid w:val="003079BC"/>
    <w:rsid w:val="003101AF"/>
    <w:rsid w:val="0031042F"/>
    <w:rsid w:val="0031077F"/>
    <w:rsid w:val="00311458"/>
    <w:rsid w:val="00311AEF"/>
    <w:rsid w:val="003121F5"/>
    <w:rsid w:val="00312415"/>
    <w:rsid w:val="0031276F"/>
    <w:rsid w:val="003129F3"/>
    <w:rsid w:val="00313267"/>
    <w:rsid w:val="0031356D"/>
    <w:rsid w:val="003135F0"/>
    <w:rsid w:val="003138DC"/>
    <w:rsid w:val="00313A2B"/>
    <w:rsid w:val="00313C43"/>
    <w:rsid w:val="003141BE"/>
    <w:rsid w:val="003142D7"/>
    <w:rsid w:val="003143E8"/>
    <w:rsid w:val="0031440E"/>
    <w:rsid w:val="0031460E"/>
    <w:rsid w:val="0031488D"/>
    <w:rsid w:val="003149A5"/>
    <w:rsid w:val="00314C85"/>
    <w:rsid w:val="003151E2"/>
    <w:rsid w:val="00315230"/>
    <w:rsid w:val="003152E0"/>
    <w:rsid w:val="00315336"/>
    <w:rsid w:val="0031546D"/>
    <w:rsid w:val="003155D5"/>
    <w:rsid w:val="003155ED"/>
    <w:rsid w:val="00315696"/>
    <w:rsid w:val="00315BC0"/>
    <w:rsid w:val="00315F5C"/>
    <w:rsid w:val="00316048"/>
    <w:rsid w:val="00316146"/>
    <w:rsid w:val="00316218"/>
    <w:rsid w:val="0031651D"/>
    <w:rsid w:val="00316A4F"/>
    <w:rsid w:val="00316B24"/>
    <w:rsid w:val="0031717C"/>
    <w:rsid w:val="00317203"/>
    <w:rsid w:val="0031725C"/>
    <w:rsid w:val="00317991"/>
    <w:rsid w:val="0032027A"/>
    <w:rsid w:val="003204C1"/>
    <w:rsid w:val="003208CE"/>
    <w:rsid w:val="00320E25"/>
    <w:rsid w:val="0032126A"/>
    <w:rsid w:val="0032127B"/>
    <w:rsid w:val="003213A9"/>
    <w:rsid w:val="003217BE"/>
    <w:rsid w:val="003219A6"/>
    <w:rsid w:val="00321CC3"/>
    <w:rsid w:val="00321D29"/>
    <w:rsid w:val="00321E17"/>
    <w:rsid w:val="00322099"/>
    <w:rsid w:val="00322358"/>
    <w:rsid w:val="003223ED"/>
    <w:rsid w:val="0032250E"/>
    <w:rsid w:val="00322853"/>
    <w:rsid w:val="003229A6"/>
    <w:rsid w:val="00322AE2"/>
    <w:rsid w:val="00322B3E"/>
    <w:rsid w:val="00322C90"/>
    <w:rsid w:val="00322F2D"/>
    <w:rsid w:val="003237DD"/>
    <w:rsid w:val="00323D2F"/>
    <w:rsid w:val="00323ED6"/>
    <w:rsid w:val="00324233"/>
    <w:rsid w:val="00324AE3"/>
    <w:rsid w:val="00324E57"/>
    <w:rsid w:val="0032601A"/>
    <w:rsid w:val="0032660A"/>
    <w:rsid w:val="0032668E"/>
    <w:rsid w:val="00326B42"/>
    <w:rsid w:val="00326D93"/>
    <w:rsid w:val="00327126"/>
    <w:rsid w:val="003271D3"/>
    <w:rsid w:val="00327632"/>
    <w:rsid w:val="003278A9"/>
    <w:rsid w:val="00327A33"/>
    <w:rsid w:val="00327BA5"/>
    <w:rsid w:val="00327CAD"/>
    <w:rsid w:val="003308BB"/>
    <w:rsid w:val="00330902"/>
    <w:rsid w:val="00330B6E"/>
    <w:rsid w:val="00330CFC"/>
    <w:rsid w:val="00330E55"/>
    <w:rsid w:val="00330E78"/>
    <w:rsid w:val="00330F54"/>
    <w:rsid w:val="00331365"/>
    <w:rsid w:val="0033157D"/>
    <w:rsid w:val="00331B21"/>
    <w:rsid w:val="00331F4A"/>
    <w:rsid w:val="003322C0"/>
    <w:rsid w:val="00332377"/>
    <w:rsid w:val="00333156"/>
    <w:rsid w:val="00333243"/>
    <w:rsid w:val="0033356F"/>
    <w:rsid w:val="003337A3"/>
    <w:rsid w:val="00333BE6"/>
    <w:rsid w:val="00333E0E"/>
    <w:rsid w:val="00333E7D"/>
    <w:rsid w:val="003349F3"/>
    <w:rsid w:val="00334A64"/>
    <w:rsid w:val="003352DF"/>
    <w:rsid w:val="0033575E"/>
    <w:rsid w:val="0033663C"/>
    <w:rsid w:val="00336712"/>
    <w:rsid w:val="0033703F"/>
    <w:rsid w:val="00337075"/>
    <w:rsid w:val="00337AA0"/>
    <w:rsid w:val="00337D86"/>
    <w:rsid w:val="00337DEF"/>
    <w:rsid w:val="00337E7A"/>
    <w:rsid w:val="00340063"/>
    <w:rsid w:val="0034038B"/>
    <w:rsid w:val="00340539"/>
    <w:rsid w:val="0034092E"/>
    <w:rsid w:val="00340A47"/>
    <w:rsid w:val="0034146A"/>
    <w:rsid w:val="003414AB"/>
    <w:rsid w:val="0034159D"/>
    <w:rsid w:val="00341700"/>
    <w:rsid w:val="003417AA"/>
    <w:rsid w:val="00341E60"/>
    <w:rsid w:val="00342025"/>
    <w:rsid w:val="0034223F"/>
    <w:rsid w:val="003432F3"/>
    <w:rsid w:val="003433F5"/>
    <w:rsid w:val="003439DA"/>
    <w:rsid w:val="00343BF5"/>
    <w:rsid w:val="00343CCC"/>
    <w:rsid w:val="00344252"/>
    <w:rsid w:val="00344464"/>
    <w:rsid w:val="00344AB9"/>
    <w:rsid w:val="003453B7"/>
    <w:rsid w:val="00345B0F"/>
    <w:rsid w:val="00345BB3"/>
    <w:rsid w:val="00345CE0"/>
    <w:rsid w:val="0034630B"/>
    <w:rsid w:val="0034668A"/>
    <w:rsid w:val="003467B6"/>
    <w:rsid w:val="00346D99"/>
    <w:rsid w:val="00346FCD"/>
    <w:rsid w:val="003471A5"/>
    <w:rsid w:val="00347841"/>
    <w:rsid w:val="00350482"/>
    <w:rsid w:val="0035055A"/>
    <w:rsid w:val="003508B9"/>
    <w:rsid w:val="00350A70"/>
    <w:rsid w:val="00350E0C"/>
    <w:rsid w:val="003512A5"/>
    <w:rsid w:val="00351301"/>
    <w:rsid w:val="003513C7"/>
    <w:rsid w:val="003519C6"/>
    <w:rsid w:val="00351AE0"/>
    <w:rsid w:val="00351B5C"/>
    <w:rsid w:val="00351F31"/>
    <w:rsid w:val="00352332"/>
    <w:rsid w:val="00352CB6"/>
    <w:rsid w:val="0035311A"/>
    <w:rsid w:val="00353318"/>
    <w:rsid w:val="003533BE"/>
    <w:rsid w:val="00353829"/>
    <w:rsid w:val="00353873"/>
    <w:rsid w:val="00354200"/>
    <w:rsid w:val="0035424A"/>
    <w:rsid w:val="00354268"/>
    <w:rsid w:val="0035444F"/>
    <w:rsid w:val="00354727"/>
    <w:rsid w:val="00354A77"/>
    <w:rsid w:val="00354B88"/>
    <w:rsid w:val="00354C26"/>
    <w:rsid w:val="00354EFC"/>
    <w:rsid w:val="003551AF"/>
    <w:rsid w:val="003559BA"/>
    <w:rsid w:val="00355C4E"/>
    <w:rsid w:val="00355C99"/>
    <w:rsid w:val="00355E57"/>
    <w:rsid w:val="00355ED9"/>
    <w:rsid w:val="00355F55"/>
    <w:rsid w:val="00356C35"/>
    <w:rsid w:val="00356D3F"/>
    <w:rsid w:val="00356EF3"/>
    <w:rsid w:val="00356FF4"/>
    <w:rsid w:val="003570A6"/>
    <w:rsid w:val="003570EA"/>
    <w:rsid w:val="00357304"/>
    <w:rsid w:val="00357CBB"/>
    <w:rsid w:val="00360631"/>
    <w:rsid w:val="0036077F"/>
    <w:rsid w:val="003609D0"/>
    <w:rsid w:val="003613E4"/>
    <w:rsid w:val="003618BD"/>
    <w:rsid w:val="00361A68"/>
    <w:rsid w:val="00361C21"/>
    <w:rsid w:val="00361C2D"/>
    <w:rsid w:val="00362596"/>
    <w:rsid w:val="00362971"/>
    <w:rsid w:val="00362E82"/>
    <w:rsid w:val="0036327E"/>
    <w:rsid w:val="0036331A"/>
    <w:rsid w:val="00363A25"/>
    <w:rsid w:val="0036432D"/>
    <w:rsid w:val="003643FE"/>
    <w:rsid w:val="003644E6"/>
    <w:rsid w:val="00364517"/>
    <w:rsid w:val="00364904"/>
    <w:rsid w:val="00364985"/>
    <w:rsid w:val="00364B33"/>
    <w:rsid w:val="00364E49"/>
    <w:rsid w:val="0036501F"/>
    <w:rsid w:val="00365125"/>
    <w:rsid w:val="003655FE"/>
    <w:rsid w:val="003656E1"/>
    <w:rsid w:val="00365AE0"/>
    <w:rsid w:val="0036642A"/>
    <w:rsid w:val="00366456"/>
    <w:rsid w:val="00366706"/>
    <w:rsid w:val="003668AB"/>
    <w:rsid w:val="00366CA5"/>
    <w:rsid w:val="00367D8F"/>
    <w:rsid w:val="00367F3A"/>
    <w:rsid w:val="00367FE9"/>
    <w:rsid w:val="00370276"/>
    <w:rsid w:val="003704F3"/>
    <w:rsid w:val="00370504"/>
    <w:rsid w:val="0037056C"/>
    <w:rsid w:val="00370829"/>
    <w:rsid w:val="00371AE0"/>
    <w:rsid w:val="00371D27"/>
    <w:rsid w:val="003720DA"/>
    <w:rsid w:val="003723E3"/>
    <w:rsid w:val="003726F6"/>
    <w:rsid w:val="00372A69"/>
    <w:rsid w:val="00372A9E"/>
    <w:rsid w:val="003732E1"/>
    <w:rsid w:val="003732EF"/>
    <w:rsid w:val="00373406"/>
    <w:rsid w:val="00373451"/>
    <w:rsid w:val="003734B0"/>
    <w:rsid w:val="00373EAE"/>
    <w:rsid w:val="003745E4"/>
    <w:rsid w:val="0037483A"/>
    <w:rsid w:val="00374921"/>
    <w:rsid w:val="00374C2A"/>
    <w:rsid w:val="0037580D"/>
    <w:rsid w:val="00375B35"/>
    <w:rsid w:val="0037638D"/>
    <w:rsid w:val="00376DA0"/>
    <w:rsid w:val="00376EBC"/>
    <w:rsid w:val="00376F52"/>
    <w:rsid w:val="003770C8"/>
    <w:rsid w:val="00377788"/>
    <w:rsid w:val="00377A72"/>
    <w:rsid w:val="00377B9F"/>
    <w:rsid w:val="00377BC3"/>
    <w:rsid w:val="00377E34"/>
    <w:rsid w:val="00377F66"/>
    <w:rsid w:val="00380361"/>
    <w:rsid w:val="00380405"/>
    <w:rsid w:val="003804AC"/>
    <w:rsid w:val="00380FC1"/>
    <w:rsid w:val="0038122E"/>
    <w:rsid w:val="00381383"/>
    <w:rsid w:val="003816C4"/>
    <w:rsid w:val="00381C1B"/>
    <w:rsid w:val="00381F73"/>
    <w:rsid w:val="003828FC"/>
    <w:rsid w:val="0038316D"/>
    <w:rsid w:val="0038365F"/>
    <w:rsid w:val="00383A43"/>
    <w:rsid w:val="00383A9D"/>
    <w:rsid w:val="0038403A"/>
    <w:rsid w:val="00384782"/>
    <w:rsid w:val="00384D85"/>
    <w:rsid w:val="00384FC4"/>
    <w:rsid w:val="0038574C"/>
    <w:rsid w:val="003858BF"/>
    <w:rsid w:val="00385BF3"/>
    <w:rsid w:val="00385E4E"/>
    <w:rsid w:val="00386044"/>
    <w:rsid w:val="003861B0"/>
    <w:rsid w:val="00386763"/>
    <w:rsid w:val="00386979"/>
    <w:rsid w:val="00386D7D"/>
    <w:rsid w:val="003874EB"/>
    <w:rsid w:val="00387852"/>
    <w:rsid w:val="00387885"/>
    <w:rsid w:val="003879BC"/>
    <w:rsid w:val="00387E89"/>
    <w:rsid w:val="00387F2A"/>
    <w:rsid w:val="00390112"/>
    <w:rsid w:val="003906CA"/>
    <w:rsid w:val="003906FA"/>
    <w:rsid w:val="00390A41"/>
    <w:rsid w:val="00390D2A"/>
    <w:rsid w:val="003916AF"/>
    <w:rsid w:val="00391789"/>
    <w:rsid w:val="003919E3"/>
    <w:rsid w:val="00391B1F"/>
    <w:rsid w:val="00391D26"/>
    <w:rsid w:val="00391DAC"/>
    <w:rsid w:val="00391DD2"/>
    <w:rsid w:val="00391E46"/>
    <w:rsid w:val="0039288B"/>
    <w:rsid w:val="00392B7E"/>
    <w:rsid w:val="00392EB6"/>
    <w:rsid w:val="003933D9"/>
    <w:rsid w:val="00393433"/>
    <w:rsid w:val="003934F4"/>
    <w:rsid w:val="003936D9"/>
    <w:rsid w:val="0039371D"/>
    <w:rsid w:val="00393883"/>
    <w:rsid w:val="00393972"/>
    <w:rsid w:val="00393A10"/>
    <w:rsid w:val="00393AD5"/>
    <w:rsid w:val="00393EA0"/>
    <w:rsid w:val="00394228"/>
    <w:rsid w:val="00394671"/>
    <w:rsid w:val="00394807"/>
    <w:rsid w:val="0039491D"/>
    <w:rsid w:val="00394C0F"/>
    <w:rsid w:val="00394D01"/>
    <w:rsid w:val="00394ED0"/>
    <w:rsid w:val="003958EF"/>
    <w:rsid w:val="003959C4"/>
    <w:rsid w:val="00395E1D"/>
    <w:rsid w:val="00395FB0"/>
    <w:rsid w:val="0039698C"/>
    <w:rsid w:val="003969D9"/>
    <w:rsid w:val="00396B69"/>
    <w:rsid w:val="00396B6A"/>
    <w:rsid w:val="00396CC1"/>
    <w:rsid w:val="00397455"/>
    <w:rsid w:val="00397708"/>
    <w:rsid w:val="003979FB"/>
    <w:rsid w:val="00397B0C"/>
    <w:rsid w:val="00397CC7"/>
    <w:rsid w:val="003A04F0"/>
    <w:rsid w:val="003A06D7"/>
    <w:rsid w:val="003A06F4"/>
    <w:rsid w:val="003A07B6"/>
    <w:rsid w:val="003A0F99"/>
    <w:rsid w:val="003A17F2"/>
    <w:rsid w:val="003A1EA6"/>
    <w:rsid w:val="003A1EEA"/>
    <w:rsid w:val="003A2525"/>
    <w:rsid w:val="003A29FA"/>
    <w:rsid w:val="003A2A9F"/>
    <w:rsid w:val="003A2AA1"/>
    <w:rsid w:val="003A2F6C"/>
    <w:rsid w:val="003A31F8"/>
    <w:rsid w:val="003A35AB"/>
    <w:rsid w:val="003A3974"/>
    <w:rsid w:val="003A3BCA"/>
    <w:rsid w:val="003A3DD8"/>
    <w:rsid w:val="003A3E0A"/>
    <w:rsid w:val="003A44A9"/>
    <w:rsid w:val="003A4963"/>
    <w:rsid w:val="003A4DAF"/>
    <w:rsid w:val="003A517F"/>
    <w:rsid w:val="003A5505"/>
    <w:rsid w:val="003A5730"/>
    <w:rsid w:val="003A59A1"/>
    <w:rsid w:val="003A59C0"/>
    <w:rsid w:val="003A6008"/>
    <w:rsid w:val="003A614C"/>
    <w:rsid w:val="003A617D"/>
    <w:rsid w:val="003A7089"/>
    <w:rsid w:val="003A73E2"/>
    <w:rsid w:val="003A7527"/>
    <w:rsid w:val="003A7739"/>
    <w:rsid w:val="003A7878"/>
    <w:rsid w:val="003A7903"/>
    <w:rsid w:val="003A7B1F"/>
    <w:rsid w:val="003A7B93"/>
    <w:rsid w:val="003A7EA0"/>
    <w:rsid w:val="003B0538"/>
    <w:rsid w:val="003B08CE"/>
    <w:rsid w:val="003B0A83"/>
    <w:rsid w:val="003B109A"/>
    <w:rsid w:val="003B14EE"/>
    <w:rsid w:val="003B157F"/>
    <w:rsid w:val="003B1631"/>
    <w:rsid w:val="003B191E"/>
    <w:rsid w:val="003B1FF8"/>
    <w:rsid w:val="003B2167"/>
    <w:rsid w:val="003B23F9"/>
    <w:rsid w:val="003B2DD4"/>
    <w:rsid w:val="003B2ED8"/>
    <w:rsid w:val="003B317D"/>
    <w:rsid w:val="003B38CD"/>
    <w:rsid w:val="003B4BE0"/>
    <w:rsid w:val="003B4FE2"/>
    <w:rsid w:val="003B5320"/>
    <w:rsid w:val="003B555F"/>
    <w:rsid w:val="003B5570"/>
    <w:rsid w:val="003B5B84"/>
    <w:rsid w:val="003B5BD4"/>
    <w:rsid w:val="003B5E55"/>
    <w:rsid w:val="003B600B"/>
    <w:rsid w:val="003B66A3"/>
    <w:rsid w:val="003B6AA5"/>
    <w:rsid w:val="003B6BDE"/>
    <w:rsid w:val="003B6C98"/>
    <w:rsid w:val="003B6F9D"/>
    <w:rsid w:val="003B72AC"/>
    <w:rsid w:val="003B7327"/>
    <w:rsid w:val="003B7862"/>
    <w:rsid w:val="003B7870"/>
    <w:rsid w:val="003B79B0"/>
    <w:rsid w:val="003B7B6F"/>
    <w:rsid w:val="003B7BCA"/>
    <w:rsid w:val="003B7D82"/>
    <w:rsid w:val="003B7E61"/>
    <w:rsid w:val="003B7ED3"/>
    <w:rsid w:val="003C0FA8"/>
    <w:rsid w:val="003C10BF"/>
    <w:rsid w:val="003C1364"/>
    <w:rsid w:val="003C1CCC"/>
    <w:rsid w:val="003C1D19"/>
    <w:rsid w:val="003C1EBC"/>
    <w:rsid w:val="003C22FC"/>
    <w:rsid w:val="003C2496"/>
    <w:rsid w:val="003C24D7"/>
    <w:rsid w:val="003C27E3"/>
    <w:rsid w:val="003C2CAF"/>
    <w:rsid w:val="003C2D08"/>
    <w:rsid w:val="003C30AD"/>
    <w:rsid w:val="003C34BB"/>
    <w:rsid w:val="003C3BFD"/>
    <w:rsid w:val="003C3DCE"/>
    <w:rsid w:val="003C4259"/>
    <w:rsid w:val="003C49B1"/>
    <w:rsid w:val="003C4FC0"/>
    <w:rsid w:val="003C521A"/>
    <w:rsid w:val="003C5523"/>
    <w:rsid w:val="003C55CB"/>
    <w:rsid w:val="003C5B1F"/>
    <w:rsid w:val="003C5F64"/>
    <w:rsid w:val="003C67FD"/>
    <w:rsid w:val="003C6B4F"/>
    <w:rsid w:val="003C7D15"/>
    <w:rsid w:val="003C7FC5"/>
    <w:rsid w:val="003D057D"/>
    <w:rsid w:val="003D0620"/>
    <w:rsid w:val="003D0D1E"/>
    <w:rsid w:val="003D0DB5"/>
    <w:rsid w:val="003D1FE3"/>
    <w:rsid w:val="003D208E"/>
    <w:rsid w:val="003D21A3"/>
    <w:rsid w:val="003D2341"/>
    <w:rsid w:val="003D289C"/>
    <w:rsid w:val="003D2DBA"/>
    <w:rsid w:val="003D2E2F"/>
    <w:rsid w:val="003D2EB6"/>
    <w:rsid w:val="003D30F5"/>
    <w:rsid w:val="003D3494"/>
    <w:rsid w:val="003D3497"/>
    <w:rsid w:val="003D3554"/>
    <w:rsid w:val="003D3790"/>
    <w:rsid w:val="003D3B6A"/>
    <w:rsid w:val="003D3CA2"/>
    <w:rsid w:val="003D3D10"/>
    <w:rsid w:val="003D41FC"/>
    <w:rsid w:val="003D47D0"/>
    <w:rsid w:val="003D4BD9"/>
    <w:rsid w:val="003D4C6D"/>
    <w:rsid w:val="003D4CDF"/>
    <w:rsid w:val="003D5354"/>
    <w:rsid w:val="003D5596"/>
    <w:rsid w:val="003D5E46"/>
    <w:rsid w:val="003D6578"/>
    <w:rsid w:val="003D66A2"/>
    <w:rsid w:val="003D698A"/>
    <w:rsid w:val="003D717F"/>
    <w:rsid w:val="003D7190"/>
    <w:rsid w:val="003D77A9"/>
    <w:rsid w:val="003D7855"/>
    <w:rsid w:val="003D7BD2"/>
    <w:rsid w:val="003D7CC9"/>
    <w:rsid w:val="003D7E04"/>
    <w:rsid w:val="003E01BC"/>
    <w:rsid w:val="003E0270"/>
    <w:rsid w:val="003E03B7"/>
    <w:rsid w:val="003E0712"/>
    <w:rsid w:val="003E0A98"/>
    <w:rsid w:val="003E0AA8"/>
    <w:rsid w:val="003E0D04"/>
    <w:rsid w:val="003E141D"/>
    <w:rsid w:val="003E1C17"/>
    <w:rsid w:val="003E29E5"/>
    <w:rsid w:val="003E2DEE"/>
    <w:rsid w:val="003E31D6"/>
    <w:rsid w:val="003E34B2"/>
    <w:rsid w:val="003E3A76"/>
    <w:rsid w:val="003E3D26"/>
    <w:rsid w:val="003E3D97"/>
    <w:rsid w:val="003E3F5E"/>
    <w:rsid w:val="003E4009"/>
    <w:rsid w:val="003E420A"/>
    <w:rsid w:val="003E4313"/>
    <w:rsid w:val="003E43C7"/>
    <w:rsid w:val="003E4419"/>
    <w:rsid w:val="003E477B"/>
    <w:rsid w:val="003E4B69"/>
    <w:rsid w:val="003E4C7D"/>
    <w:rsid w:val="003E4F86"/>
    <w:rsid w:val="003E4FF7"/>
    <w:rsid w:val="003E5271"/>
    <w:rsid w:val="003E52CD"/>
    <w:rsid w:val="003E535A"/>
    <w:rsid w:val="003E571D"/>
    <w:rsid w:val="003E5B91"/>
    <w:rsid w:val="003E5E6B"/>
    <w:rsid w:val="003E5EC2"/>
    <w:rsid w:val="003E625D"/>
    <w:rsid w:val="003E676C"/>
    <w:rsid w:val="003E6829"/>
    <w:rsid w:val="003E7075"/>
    <w:rsid w:val="003E7423"/>
    <w:rsid w:val="003E7646"/>
    <w:rsid w:val="003E770A"/>
    <w:rsid w:val="003E790E"/>
    <w:rsid w:val="003E7C7F"/>
    <w:rsid w:val="003E7D5D"/>
    <w:rsid w:val="003F029D"/>
    <w:rsid w:val="003F02D8"/>
    <w:rsid w:val="003F02E2"/>
    <w:rsid w:val="003F04F9"/>
    <w:rsid w:val="003F0EFD"/>
    <w:rsid w:val="003F174B"/>
    <w:rsid w:val="003F1795"/>
    <w:rsid w:val="003F1991"/>
    <w:rsid w:val="003F1AC0"/>
    <w:rsid w:val="003F1C76"/>
    <w:rsid w:val="003F1E8A"/>
    <w:rsid w:val="003F244C"/>
    <w:rsid w:val="003F2520"/>
    <w:rsid w:val="003F2534"/>
    <w:rsid w:val="003F2DE3"/>
    <w:rsid w:val="003F2DE9"/>
    <w:rsid w:val="003F36AD"/>
    <w:rsid w:val="003F477B"/>
    <w:rsid w:val="003F4785"/>
    <w:rsid w:val="003F4B93"/>
    <w:rsid w:val="003F4E13"/>
    <w:rsid w:val="003F4EB8"/>
    <w:rsid w:val="003F4EC2"/>
    <w:rsid w:val="003F5529"/>
    <w:rsid w:val="003F5548"/>
    <w:rsid w:val="003F57FE"/>
    <w:rsid w:val="003F5826"/>
    <w:rsid w:val="003F58A6"/>
    <w:rsid w:val="003F5BBF"/>
    <w:rsid w:val="003F5E7A"/>
    <w:rsid w:val="003F5FB5"/>
    <w:rsid w:val="003F611A"/>
    <w:rsid w:val="003F6746"/>
    <w:rsid w:val="003F679B"/>
    <w:rsid w:val="003F683A"/>
    <w:rsid w:val="003F6AF5"/>
    <w:rsid w:val="003F6B3E"/>
    <w:rsid w:val="003F6E5E"/>
    <w:rsid w:val="003F74D9"/>
    <w:rsid w:val="003F798B"/>
    <w:rsid w:val="0040065F"/>
    <w:rsid w:val="004007E1"/>
    <w:rsid w:val="004010A6"/>
    <w:rsid w:val="004018BA"/>
    <w:rsid w:val="004018FE"/>
    <w:rsid w:val="00401961"/>
    <w:rsid w:val="004019C6"/>
    <w:rsid w:val="00401D13"/>
    <w:rsid w:val="00401D55"/>
    <w:rsid w:val="00402698"/>
    <w:rsid w:val="004026A9"/>
    <w:rsid w:val="00402747"/>
    <w:rsid w:val="00402816"/>
    <w:rsid w:val="00402865"/>
    <w:rsid w:val="00402922"/>
    <w:rsid w:val="00402CC8"/>
    <w:rsid w:val="004039A3"/>
    <w:rsid w:val="00403E5E"/>
    <w:rsid w:val="00403FC1"/>
    <w:rsid w:val="004046CE"/>
    <w:rsid w:val="00404B6B"/>
    <w:rsid w:val="004053EF"/>
    <w:rsid w:val="00405A53"/>
    <w:rsid w:val="00405B09"/>
    <w:rsid w:val="00405C5C"/>
    <w:rsid w:val="004064CA"/>
    <w:rsid w:val="0040669D"/>
    <w:rsid w:val="00406875"/>
    <w:rsid w:val="00406AB5"/>
    <w:rsid w:val="00406DCB"/>
    <w:rsid w:val="00407117"/>
    <w:rsid w:val="0040725C"/>
    <w:rsid w:val="00407462"/>
    <w:rsid w:val="00407765"/>
    <w:rsid w:val="004079A5"/>
    <w:rsid w:val="00407C1F"/>
    <w:rsid w:val="00407C9C"/>
    <w:rsid w:val="00410496"/>
    <w:rsid w:val="00410A7D"/>
    <w:rsid w:val="00410F40"/>
    <w:rsid w:val="004110EA"/>
    <w:rsid w:val="004113D4"/>
    <w:rsid w:val="004114E6"/>
    <w:rsid w:val="004115F5"/>
    <w:rsid w:val="00411C7B"/>
    <w:rsid w:val="00412070"/>
    <w:rsid w:val="004124CD"/>
    <w:rsid w:val="00412690"/>
    <w:rsid w:val="0041294B"/>
    <w:rsid w:val="004130A1"/>
    <w:rsid w:val="004131A3"/>
    <w:rsid w:val="0041389D"/>
    <w:rsid w:val="00413C84"/>
    <w:rsid w:val="00413CF3"/>
    <w:rsid w:val="00413DF4"/>
    <w:rsid w:val="0041423B"/>
    <w:rsid w:val="004149D1"/>
    <w:rsid w:val="004149D8"/>
    <w:rsid w:val="00414D67"/>
    <w:rsid w:val="00415321"/>
    <w:rsid w:val="00415B91"/>
    <w:rsid w:val="00415C4F"/>
    <w:rsid w:val="00415DEC"/>
    <w:rsid w:val="0041613E"/>
    <w:rsid w:val="004163C0"/>
    <w:rsid w:val="00416F5D"/>
    <w:rsid w:val="00417F0C"/>
    <w:rsid w:val="00417F2C"/>
    <w:rsid w:val="00420A30"/>
    <w:rsid w:val="00420A3E"/>
    <w:rsid w:val="0042104C"/>
    <w:rsid w:val="00421284"/>
    <w:rsid w:val="0042176B"/>
    <w:rsid w:val="004218D3"/>
    <w:rsid w:val="00421B90"/>
    <w:rsid w:val="00421DDA"/>
    <w:rsid w:val="00421E36"/>
    <w:rsid w:val="00422574"/>
    <w:rsid w:val="00422815"/>
    <w:rsid w:val="00422D30"/>
    <w:rsid w:val="004230AD"/>
    <w:rsid w:val="004232A9"/>
    <w:rsid w:val="00423C70"/>
    <w:rsid w:val="00423F80"/>
    <w:rsid w:val="004245CD"/>
    <w:rsid w:val="0042480A"/>
    <w:rsid w:val="00424854"/>
    <w:rsid w:val="00424C00"/>
    <w:rsid w:val="00424D04"/>
    <w:rsid w:val="00424D57"/>
    <w:rsid w:val="00424F28"/>
    <w:rsid w:val="00425047"/>
    <w:rsid w:val="004252AA"/>
    <w:rsid w:val="00425384"/>
    <w:rsid w:val="00426221"/>
    <w:rsid w:val="004262AA"/>
    <w:rsid w:val="0042637D"/>
    <w:rsid w:val="00426AC4"/>
    <w:rsid w:val="004271BE"/>
    <w:rsid w:val="0043001D"/>
    <w:rsid w:val="00430512"/>
    <w:rsid w:val="00430736"/>
    <w:rsid w:val="00430BDA"/>
    <w:rsid w:val="00430E3E"/>
    <w:rsid w:val="00430F4B"/>
    <w:rsid w:val="0043133B"/>
    <w:rsid w:val="00431ACC"/>
    <w:rsid w:val="0043200D"/>
    <w:rsid w:val="004322F6"/>
    <w:rsid w:val="00432323"/>
    <w:rsid w:val="004323A5"/>
    <w:rsid w:val="00432582"/>
    <w:rsid w:val="004325C6"/>
    <w:rsid w:val="004327F2"/>
    <w:rsid w:val="00432926"/>
    <w:rsid w:val="00432D47"/>
    <w:rsid w:val="00432DE0"/>
    <w:rsid w:val="00432E16"/>
    <w:rsid w:val="0043338E"/>
    <w:rsid w:val="00433683"/>
    <w:rsid w:val="00434336"/>
    <w:rsid w:val="004343B3"/>
    <w:rsid w:val="004345A5"/>
    <w:rsid w:val="00434682"/>
    <w:rsid w:val="004346E7"/>
    <w:rsid w:val="004346F8"/>
    <w:rsid w:val="00434AB6"/>
    <w:rsid w:val="0043511D"/>
    <w:rsid w:val="0043516C"/>
    <w:rsid w:val="0043519B"/>
    <w:rsid w:val="0043520C"/>
    <w:rsid w:val="0043528A"/>
    <w:rsid w:val="004355DF"/>
    <w:rsid w:val="00435600"/>
    <w:rsid w:val="004359C5"/>
    <w:rsid w:val="00435AD0"/>
    <w:rsid w:val="00435FB3"/>
    <w:rsid w:val="00436134"/>
    <w:rsid w:val="00436295"/>
    <w:rsid w:val="00436337"/>
    <w:rsid w:val="0043635D"/>
    <w:rsid w:val="00436442"/>
    <w:rsid w:val="00436513"/>
    <w:rsid w:val="00436F07"/>
    <w:rsid w:val="004373A2"/>
    <w:rsid w:val="004379D7"/>
    <w:rsid w:val="00437ABA"/>
    <w:rsid w:val="00437B28"/>
    <w:rsid w:val="00440909"/>
    <w:rsid w:val="00440AEE"/>
    <w:rsid w:val="00441025"/>
    <w:rsid w:val="004410A1"/>
    <w:rsid w:val="00441AD3"/>
    <w:rsid w:val="00441D3B"/>
    <w:rsid w:val="00441E67"/>
    <w:rsid w:val="00442581"/>
    <w:rsid w:val="00442953"/>
    <w:rsid w:val="00442B4E"/>
    <w:rsid w:val="00443181"/>
    <w:rsid w:val="00443253"/>
    <w:rsid w:val="004443AD"/>
    <w:rsid w:val="00444934"/>
    <w:rsid w:val="00444A58"/>
    <w:rsid w:val="00444B50"/>
    <w:rsid w:val="00444E64"/>
    <w:rsid w:val="004450F7"/>
    <w:rsid w:val="004458B2"/>
    <w:rsid w:val="00445F88"/>
    <w:rsid w:val="0044623B"/>
    <w:rsid w:val="00446283"/>
    <w:rsid w:val="0044641B"/>
    <w:rsid w:val="0044691F"/>
    <w:rsid w:val="00446FE7"/>
    <w:rsid w:val="00447115"/>
    <w:rsid w:val="00447289"/>
    <w:rsid w:val="004472C4"/>
    <w:rsid w:val="0044776D"/>
    <w:rsid w:val="00447ABD"/>
    <w:rsid w:val="00447E9E"/>
    <w:rsid w:val="00450342"/>
    <w:rsid w:val="00450558"/>
    <w:rsid w:val="004505B2"/>
    <w:rsid w:val="004506A6"/>
    <w:rsid w:val="00450715"/>
    <w:rsid w:val="004508E6"/>
    <w:rsid w:val="00450BC5"/>
    <w:rsid w:val="00450BDA"/>
    <w:rsid w:val="00450C8B"/>
    <w:rsid w:val="00451061"/>
    <w:rsid w:val="004510BB"/>
    <w:rsid w:val="00451372"/>
    <w:rsid w:val="004513CA"/>
    <w:rsid w:val="00451448"/>
    <w:rsid w:val="00451574"/>
    <w:rsid w:val="0045168F"/>
    <w:rsid w:val="00452066"/>
    <w:rsid w:val="00452162"/>
    <w:rsid w:val="00452208"/>
    <w:rsid w:val="004534ED"/>
    <w:rsid w:val="0045398D"/>
    <w:rsid w:val="00453E97"/>
    <w:rsid w:val="00454580"/>
    <w:rsid w:val="00454E09"/>
    <w:rsid w:val="00454EB0"/>
    <w:rsid w:val="004553D4"/>
    <w:rsid w:val="00455401"/>
    <w:rsid w:val="00455AAB"/>
    <w:rsid w:val="00456564"/>
    <w:rsid w:val="00456A37"/>
    <w:rsid w:val="00456C83"/>
    <w:rsid w:val="00456EB6"/>
    <w:rsid w:val="0045748F"/>
    <w:rsid w:val="004574FE"/>
    <w:rsid w:val="00457675"/>
    <w:rsid w:val="00457998"/>
    <w:rsid w:val="00457B05"/>
    <w:rsid w:val="00457C1D"/>
    <w:rsid w:val="00457C89"/>
    <w:rsid w:val="00460194"/>
    <w:rsid w:val="00460C84"/>
    <w:rsid w:val="004610E2"/>
    <w:rsid w:val="00461156"/>
    <w:rsid w:val="004611EB"/>
    <w:rsid w:val="00462254"/>
    <w:rsid w:val="004622B7"/>
    <w:rsid w:val="004625A2"/>
    <w:rsid w:val="00462B71"/>
    <w:rsid w:val="00462E06"/>
    <w:rsid w:val="00463151"/>
    <w:rsid w:val="0046333D"/>
    <w:rsid w:val="004633CF"/>
    <w:rsid w:val="00463512"/>
    <w:rsid w:val="00463607"/>
    <w:rsid w:val="00463699"/>
    <w:rsid w:val="004636C8"/>
    <w:rsid w:val="00463A47"/>
    <w:rsid w:val="00463D21"/>
    <w:rsid w:val="004644D4"/>
    <w:rsid w:val="00464FE8"/>
    <w:rsid w:val="00465065"/>
    <w:rsid w:val="00465301"/>
    <w:rsid w:val="004653BD"/>
    <w:rsid w:val="00465699"/>
    <w:rsid w:val="00465A81"/>
    <w:rsid w:val="00465C92"/>
    <w:rsid w:val="00465E39"/>
    <w:rsid w:val="004664C6"/>
    <w:rsid w:val="0046669C"/>
    <w:rsid w:val="00466ED7"/>
    <w:rsid w:val="00467019"/>
    <w:rsid w:val="004674B9"/>
    <w:rsid w:val="004678EE"/>
    <w:rsid w:val="00467B92"/>
    <w:rsid w:val="00471809"/>
    <w:rsid w:val="0047256D"/>
    <w:rsid w:val="00472C0C"/>
    <w:rsid w:val="004731B3"/>
    <w:rsid w:val="004734BC"/>
    <w:rsid w:val="004734F8"/>
    <w:rsid w:val="0047368F"/>
    <w:rsid w:val="0047396F"/>
    <w:rsid w:val="00473C31"/>
    <w:rsid w:val="004740A3"/>
    <w:rsid w:val="00474525"/>
    <w:rsid w:val="00474593"/>
    <w:rsid w:val="0047462B"/>
    <w:rsid w:val="00474654"/>
    <w:rsid w:val="00474EA5"/>
    <w:rsid w:val="00475249"/>
    <w:rsid w:val="004755E6"/>
    <w:rsid w:val="004756EC"/>
    <w:rsid w:val="004758F1"/>
    <w:rsid w:val="00475FF6"/>
    <w:rsid w:val="004763DF"/>
    <w:rsid w:val="00476815"/>
    <w:rsid w:val="00476D90"/>
    <w:rsid w:val="00476F07"/>
    <w:rsid w:val="004777BE"/>
    <w:rsid w:val="00477C7B"/>
    <w:rsid w:val="00477D28"/>
    <w:rsid w:val="00477EEE"/>
    <w:rsid w:val="004812B2"/>
    <w:rsid w:val="00481321"/>
    <w:rsid w:val="0048132F"/>
    <w:rsid w:val="0048156F"/>
    <w:rsid w:val="004817CF"/>
    <w:rsid w:val="00481935"/>
    <w:rsid w:val="00481FCD"/>
    <w:rsid w:val="0048214F"/>
    <w:rsid w:val="00482190"/>
    <w:rsid w:val="004828B6"/>
    <w:rsid w:val="00482DC5"/>
    <w:rsid w:val="00482EE8"/>
    <w:rsid w:val="00482FEC"/>
    <w:rsid w:val="004831BF"/>
    <w:rsid w:val="004836C8"/>
    <w:rsid w:val="00483A86"/>
    <w:rsid w:val="00484003"/>
    <w:rsid w:val="0048460D"/>
    <w:rsid w:val="00484820"/>
    <w:rsid w:val="00484C34"/>
    <w:rsid w:val="00484C94"/>
    <w:rsid w:val="00484D1C"/>
    <w:rsid w:val="00484D23"/>
    <w:rsid w:val="00484F8E"/>
    <w:rsid w:val="0048510D"/>
    <w:rsid w:val="004856D2"/>
    <w:rsid w:val="00485971"/>
    <w:rsid w:val="00485CF6"/>
    <w:rsid w:val="0048625A"/>
    <w:rsid w:val="0048637D"/>
    <w:rsid w:val="00486678"/>
    <w:rsid w:val="0048682F"/>
    <w:rsid w:val="00486DF8"/>
    <w:rsid w:val="00487F09"/>
    <w:rsid w:val="00490017"/>
    <w:rsid w:val="004903B0"/>
    <w:rsid w:val="00490D9A"/>
    <w:rsid w:val="00490DA4"/>
    <w:rsid w:val="00492392"/>
    <w:rsid w:val="004925E9"/>
    <w:rsid w:val="00492A42"/>
    <w:rsid w:val="00492DDA"/>
    <w:rsid w:val="00493054"/>
    <w:rsid w:val="0049308B"/>
    <w:rsid w:val="00493391"/>
    <w:rsid w:val="004933CD"/>
    <w:rsid w:val="00493769"/>
    <w:rsid w:val="0049378A"/>
    <w:rsid w:val="004938EB"/>
    <w:rsid w:val="00493FD2"/>
    <w:rsid w:val="00494272"/>
    <w:rsid w:val="00494386"/>
    <w:rsid w:val="0049457F"/>
    <w:rsid w:val="00494937"/>
    <w:rsid w:val="004949EB"/>
    <w:rsid w:val="00494BFE"/>
    <w:rsid w:val="00494C98"/>
    <w:rsid w:val="00494D14"/>
    <w:rsid w:val="00494E96"/>
    <w:rsid w:val="0049590A"/>
    <w:rsid w:val="0049597E"/>
    <w:rsid w:val="00495B00"/>
    <w:rsid w:val="004960FA"/>
    <w:rsid w:val="00496137"/>
    <w:rsid w:val="0049644E"/>
    <w:rsid w:val="004967E8"/>
    <w:rsid w:val="00496B48"/>
    <w:rsid w:val="00496D00"/>
    <w:rsid w:val="00497428"/>
    <w:rsid w:val="004A05D8"/>
    <w:rsid w:val="004A0CBA"/>
    <w:rsid w:val="004A120C"/>
    <w:rsid w:val="004A127B"/>
    <w:rsid w:val="004A15BD"/>
    <w:rsid w:val="004A166B"/>
    <w:rsid w:val="004A1A72"/>
    <w:rsid w:val="004A1ADD"/>
    <w:rsid w:val="004A23B7"/>
    <w:rsid w:val="004A26F0"/>
    <w:rsid w:val="004A2E8E"/>
    <w:rsid w:val="004A2EC5"/>
    <w:rsid w:val="004A325C"/>
    <w:rsid w:val="004A3C35"/>
    <w:rsid w:val="004A3D71"/>
    <w:rsid w:val="004A4123"/>
    <w:rsid w:val="004A4351"/>
    <w:rsid w:val="004A440C"/>
    <w:rsid w:val="004A4EF9"/>
    <w:rsid w:val="004A5241"/>
    <w:rsid w:val="004A5478"/>
    <w:rsid w:val="004A56C1"/>
    <w:rsid w:val="004A5814"/>
    <w:rsid w:val="004A5AFF"/>
    <w:rsid w:val="004A5C9B"/>
    <w:rsid w:val="004A5CBB"/>
    <w:rsid w:val="004A5FC0"/>
    <w:rsid w:val="004A5FC5"/>
    <w:rsid w:val="004A6233"/>
    <w:rsid w:val="004A66BC"/>
    <w:rsid w:val="004A6CD6"/>
    <w:rsid w:val="004A6D52"/>
    <w:rsid w:val="004A711F"/>
    <w:rsid w:val="004A78D1"/>
    <w:rsid w:val="004A7D87"/>
    <w:rsid w:val="004A7F54"/>
    <w:rsid w:val="004B02E3"/>
    <w:rsid w:val="004B0D77"/>
    <w:rsid w:val="004B0E56"/>
    <w:rsid w:val="004B0F31"/>
    <w:rsid w:val="004B12CE"/>
    <w:rsid w:val="004B1800"/>
    <w:rsid w:val="004B1E9D"/>
    <w:rsid w:val="004B2520"/>
    <w:rsid w:val="004B25D5"/>
    <w:rsid w:val="004B29A8"/>
    <w:rsid w:val="004B29B4"/>
    <w:rsid w:val="004B2FCF"/>
    <w:rsid w:val="004B32CC"/>
    <w:rsid w:val="004B41D7"/>
    <w:rsid w:val="004B4271"/>
    <w:rsid w:val="004B4A5A"/>
    <w:rsid w:val="004B4AFF"/>
    <w:rsid w:val="004B4DA3"/>
    <w:rsid w:val="004B5082"/>
    <w:rsid w:val="004B50CA"/>
    <w:rsid w:val="004B539B"/>
    <w:rsid w:val="004B5897"/>
    <w:rsid w:val="004B5B38"/>
    <w:rsid w:val="004B60FA"/>
    <w:rsid w:val="004B6257"/>
    <w:rsid w:val="004B6A2D"/>
    <w:rsid w:val="004B6B55"/>
    <w:rsid w:val="004B6C7E"/>
    <w:rsid w:val="004B72D8"/>
    <w:rsid w:val="004C0541"/>
    <w:rsid w:val="004C0878"/>
    <w:rsid w:val="004C0942"/>
    <w:rsid w:val="004C09AD"/>
    <w:rsid w:val="004C09FE"/>
    <w:rsid w:val="004C0B23"/>
    <w:rsid w:val="004C0D0E"/>
    <w:rsid w:val="004C0DA7"/>
    <w:rsid w:val="004C0F72"/>
    <w:rsid w:val="004C126E"/>
    <w:rsid w:val="004C151C"/>
    <w:rsid w:val="004C1726"/>
    <w:rsid w:val="004C1AE7"/>
    <w:rsid w:val="004C1BC8"/>
    <w:rsid w:val="004C1C4D"/>
    <w:rsid w:val="004C1D2C"/>
    <w:rsid w:val="004C1E05"/>
    <w:rsid w:val="004C2764"/>
    <w:rsid w:val="004C2A56"/>
    <w:rsid w:val="004C3955"/>
    <w:rsid w:val="004C42DC"/>
    <w:rsid w:val="004C42E2"/>
    <w:rsid w:val="004C45F6"/>
    <w:rsid w:val="004C4B8B"/>
    <w:rsid w:val="004C4B9F"/>
    <w:rsid w:val="004C5260"/>
    <w:rsid w:val="004C5B34"/>
    <w:rsid w:val="004C5D08"/>
    <w:rsid w:val="004C5F48"/>
    <w:rsid w:val="004C6076"/>
    <w:rsid w:val="004C60FD"/>
    <w:rsid w:val="004C6164"/>
    <w:rsid w:val="004C62BE"/>
    <w:rsid w:val="004C6341"/>
    <w:rsid w:val="004C6444"/>
    <w:rsid w:val="004C64EF"/>
    <w:rsid w:val="004C697F"/>
    <w:rsid w:val="004C6EAB"/>
    <w:rsid w:val="004C6F51"/>
    <w:rsid w:val="004C7582"/>
    <w:rsid w:val="004D064C"/>
    <w:rsid w:val="004D0652"/>
    <w:rsid w:val="004D065D"/>
    <w:rsid w:val="004D1746"/>
    <w:rsid w:val="004D24F7"/>
    <w:rsid w:val="004D26EC"/>
    <w:rsid w:val="004D2B20"/>
    <w:rsid w:val="004D2C6C"/>
    <w:rsid w:val="004D2D68"/>
    <w:rsid w:val="004D2FAC"/>
    <w:rsid w:val="004D300D"/>
    <w:rsid w:val="004D334C"/>
    <w:rsid w:val="004D383F"/>
    <w:rsid w:val="004D405A"/>
    <w:rsid w:val="004D411F"/>
    <w:rsid w:val="004D41ED"/>
    <w:rsid w:val="004D4276"/>
    <w:rsid w:val="004D49E7"/>
    <w:rsid w:val="004D4AA5"/>
    <w:rsid w:val="004D4BC8"/>
    <w:rsid w:val="004D4E0F"/>
    <w:rsid w:val="004D4F45"/>
    <w:rsid w:val="004D50A0"/>
    <w:rsid w:val="004D5133"/>
    <w:rsid w:val="004D5551"/>
    <w:rsid w:val="004D5999"/>
    <w:rsid w:val="004D5C8F"/>
    <w:rsid w:val="004D5F4B"/>
    <w:rsid w:val="004D60B4"/>
    <w:rsid w:val="004D6406"/>
    <w:rsid w:val="004D6C2E"/>
    <w:rsid w:val="004D6C5C"/>
    <w:rsid w:val="004D6E82"/>
    <w:rsid w:val="004D6F07"/>
    <w:rsid w:val="004D6F45"/>
    <w:rsid w:val="004D6F4A"/>
    <w:rsid w:val="004D775C"/>
    <w:rsid w:val="004D782B"/>
    <w:rsid w:val="004D7868"/>
    <w:rsid w:val="004D7F19"/>
    <w:rsid w:val="004E0862"/>
    <w:rsid w:val="004E0EB8"/>
    <w:rsid w:val="004E1225"/>
    <w:rsid w:val="004E2091"/>
    <w:rsid w:val="004E25C4"/>
    <w:rsid w:val="004E2677"/>
    <w:rsid w:val="004E269E"/>
    <w:rsid w:val="004E2729"/>
    <w:rsid w:val="004E29FF"/>
    <w:rsid w:val="004E2A27"/>
    <w:rsid w:val="004E2DAA"/>
    <w:rsid w:val="004E2E14"/>
    <w:rsid w:val="004E3366"/>
    <w:rsid w:val="004E35BE"/>
    <w:rsid w:val="004E41B2"/>
    <w:rsid w:val="004E4428"/>
    <w:rsid w:val="004E44FB"/>
    <w:rsid w:val="004E4505"/>
    <w:rsid w:val="004E4B98"/>
    <w:rsid w:val="004E4BBF"/>
    <w:rsid w:val="004E4EFF"/>
    <w:rsid w:val="004E54C0"/>
    <w:rsid w:val="004E595E"/>
    <w:rsid w:val="004E598A"/>
    <w:rsid w:val="004E6106"/>
    <w:rsid w:val="004E62E9"/>
    <w:rsid w:val="004E66D0"/>
    <w:rsid w:val="004E66DA"/>
    <w:rsid w:val="004E728F"/>
    <w:rsid w:val="004E7465"/>
    <w:rsid w:val="004E7883"/>
    <w:rsid w:val="004E7A02"/>
    <w:rsid w:val="004E7F86"/>
    <w:rsid w:val="004F05E0"/>
    <w:rsid w:val="004F069F"/>
    <w:rsid w:val="004F077B"/>
    <w:rsid w:val="004F0997"/>
    <w:rsid w:val="004F09CA"/>
    <w:rsid w:val="004F09CC"/>
    <w:rsid w:val="004F167F"/>
    <w:rsid w:val="004F16AA"/>
    <w:rsid w:val="004F1B6D"/>
    <w:rsid w:val="004F220F"/>
    <w:rsid w:val="004F2406"/>
    <w:rsid w:val="004F2836"/>
    <w:rsid w:val="004F316B"/>
    <w:rsid w:val="004F31BC"/>
    <w:rsid w:val="004F322C"/>
    <w:rsid w:val="004F3996"/>
    <w:rsid w:val="004F3D7F"/>
    <w:rsid w:val="004F3EEE"/>
    <w:rsid w:val="004F4124"/>
    <w:rsid w:val="004F419F"/>
    <w:rsid w:val="004F42EA"/>
    <w:rsid w:val="004F4B86"/>
    <w:rsid w:val="004F5209"/>
    <w:rsid w:val="004F540A"/>
    <w:rsid w:val="004F567C"/>
    <w:rsid w:val="004F599E"/>
    <w:rsid w:val="004F5DD3"/>
    <w:rsid w:val="004F5E74"/>
    <w:rsid w:val="004F66C9"/>
    <w:rsid w:val="004F68C3"/>
    <w:rsid w:val="004F6B1F"/>
    <w:rsid w:val="004F6BF2"/>
    <w:rsid w:val="004F7A06"/>
    <w:rsid w:val="004F7C56"/>
    <w:rsid w:val="004F7E56"/>
    <w:rsid w:val="005006F2"/>
    <w:rsid w:val="005009F3"/>
    <w:rsid w:val="00501223"/>
    <w:rsid w:val="00501670"/>
    <w:rsid w:val="00501D67"/>
    <w:rsid w:val="00501FFA"/>
    <w:rsid w:val="0050252C"/>
    <w:rsid w:val="0050293D"/>
    <w:rsid w:val="0050294A"/>
    <w:rsid w:val="00502F0C"/>
    <w:rsid w:val="00502F7E"/>
    <w:rsid w:val="00503578"/>
    <w:rsid w:val="00503581"/>
    <w:rsid w:val="00503965"/>
    <w:rsid w:val="00503E1C"/>
    <w:rsid w:val="00503E32"/>
    <w:rsid w:val="00504680"/>
    <w:rsid w:val="00504735"/>
    <w:rsid w:val="00504984"/>
    <w:rsid w:val="00504F24"/>
    <w:rsid w:val="0050542C"/>
    <w:rsid w:val="00505717"/>
    <w:rsid w:val="005059E2"/>
    <w:rsid w:val="0050634D"/>
    <w:rsid w:val="00506A11"/>
    <w:rsid w:val="00506C09"/>
    <w:rsid w:val="00506E0B"/>
    <w:rsid w:val="00506ECD"/>
    <w:rsid w:val="0050703A"/>
    <w:rsid w:val="00507695"/>
    <w:rsid w:val="00507700"/>
    <w:rsid w:val="005077FA"/>
    <w:rsid w:val="005102E1"/>
    <w:rsid w:val="005104C5"/>
    <w:rsid w:val="00510537"/>
    <w:rsid w:val="0051097C"/>
    <w:rsid w:val="005115F2"/>
    <w:rsid w:val="005118DF"/>
    <w:rsid w:val="00511D50"/>
    <w:rsid w:val="0051201C"/>
    <w:rsid w:val="0051207A"/>
    <w:rsid w:val="0051247F"/>
    <w:rsid w:val="005128B4"/>
    <w:rsid w:val="005137FB"/>
    <w:rsid w:val="00513843"/>
    <w:rsid w:val="00513FA9"/>
    <w:rsid w:val="005142A5"/>
    <w:rsid w:val="00514569"/>
    <w:rsid w:val="00514748"/>
    <w:rsid w:val="0051490A"/>
    <w:rsid w:val="00514A8E"/>
    <w:rsid w:val="00514AAB"/>
    <w:rsid w:val="00515193"/>
    <w:rsid w:val="00515475"/>
    <w:rsid w:val="005155F8"/>
    <w:rsid w:val="0051568D"/>
    <w:rsid w:val="00516355"/>
    <w:rsid w:val="005164A3"/>
    <w:rsid w:val="00516A52"/>
    <w:rsid w:val="005170C6"/>
    <w:rsid w:val="00517393"/>
    <w:rsid w:val="00517C38"/>
    <w:rsid w:val="005201D9"/>
    <w:rsid w:val="005206A0"/>
    <w:rsid w:val="0052084F"/>
    <w:rsid w:val="00521749"/>
    <w:rsid w:val="005218C3"/>
    <w:rsid w:val="00522194"/>
    <w:rsid w:val="00522268"/>
    <w:rsid w:val="0052252B"/>
    <w:rsid w:val="00522597"/>
    <w:rsid w:val="005225C8"/>
    <w:rsid w:val="0052299A"/>
    <w:rsid w:val="00522DDB"/>
    <w:rsid w:val="005235AC"/>
    <w:rsid w:val="00523958"/>
    <w:rsid w:val="00524148"/>
    <w:rsid w:val="005242C7"/>
    <w:rsid w:val="00524371"/>
    <w:rsid w:val="00524530"/>
    <w:rsid w:val="00524C40"/>
    <w:rsid w:val="00524C43"/>
    <w:rsid w:val="00524D11"/>
    <w:rsid w:val="005252F9"/>
    <w:rsid w:val="00525B2D"/>
    <w:rsid w:val="00525EA9"/>
    <w:rsid w:val="00526002"/>
    <w:rsid w:val="00526659"/>
    <w:rsid w:val="00526901"/>
    <w:rsid w:val="00526B53"/>
    <w:rsid w:val="00527139"/>
    <w:rsid w:val="00527429"/>
    <w:rsid w:val="005274A6"/>
    <w:rsid w:val="005276BF"/>
    <w:rsid w:val="005276FC"/>
    <w:rsid w:val="00527725"/>
    <w:rsid w:val="0052789F"/>
    <w:rsid w:val="00527A8B"/>
    <w:rsid w:val="00530019"/>
    <w:rsid w:val="0053019A"/>
    <w:rsid w:val="00530523"/>
    <w:rsid w:val="00530AA8"/>
    <w:rsid w:val="00531706"/>
    <w:rsid w:val="00531F35"/>
    <w:rsid w:val="005320E9"/>
    <w:rsid w:val="00532793"/>
    <w:rsid w:val="00532ECC"/>
    <w:rsid w:val="00533183"/>
    <w:rsid w:val="00533498"/>
    <w:rsid w:val="005336A4"/>
    <w:rsid w:val="00533852"/>
    <w:rsid w:val="00533C1F"/>
    <w:rsid w:val="005345C6"/>
    <w:rsid w:val="00534FE3"/>
    <w:rsid w:val="005355B6"/>
    <w:rsid w:val="0053571B"/>
    <w:rsid w:val="005357D4"/>
    <w:rsid w:val="00535876"/>
    <w:rsid w:val="00535E93"/>
    <w:rsid w:val="005361F2"/>
    <w:rsid w:val="005362CE"/>
    <w:rsid w:val="005367D7"/>
    <w:rsid w:val="00536A51"/>
    <w:rsid w:val="00536CC3"/>
    <w:rsid w:val="00536EE2"/>
    <w:rsid w:val="00536FE8"/>
    <w:rsid w:val="00537402"/>
    <w:rsid w:val="005374F4"/>
    <w:rsid w:val="00537890"/>
    <w:rsid w:val="00537954"/>
    <w:rsid w:val="005379C0"/>
    <w:rsid w:val="00537A28"/>
    <w:rsid w:val="00537E46"/>
    <w:rsid w:val="00537E77"/>
    <w:rsid w:val="0054021C"/>
    <w:rsid w:val="00540450"/>
    <w:rsid w:val="00540704"/>
    <w:rsid w:val="005408BC"/>
    <w:rsid w:val="005408C3"/>
    <w:rsid w:val="00541D36"/>
    <w:rsid w:val="00541F94"/>
    <w:rsid w:val="00542517"/>
    <w:rsid w:val="00542727"/>
    <w:rsid w:val="00542AED"/>
    <w:rsid w:val="00542C34"/>
    <w:rsid w:val="00542DB9"/>
    <w:rsid w:val="00542E7F"/>
    <w:rsid w:val="005431A6"/>
    <w:rsid w:val="005432E3"/>
    <w:rsid w:val="005436C3"/>
    <w:rsid w:val="005436F0"/>
    <w:rsid w:val="00543957"/>
    <w:rsid w:val="00543A0E"/>
    <w:rsid w:val="00543A74"/>
    <w:rsid w:val="00543BED"/>
    <w:rsid w:val="00543D3A"/>
    <w:rsid w:val="005447DE"/>
    <w:rsid w:val="00544943"/>
    <w:rsid w:val="00544C48"/>
    <w:rsid w:val="00544E0B"/>
    <w:rsid w:val="0054541D"/>
    <w:rsid w:val="005454D6"/>
    <w:rsid w:val="00545851"/>
    <w:rsid w:val="005458BA"/>
    <w:rsid w:val="00546603"/>
    <w:rsid w:val="005466A4"/>
    <w:rsid w:val="00546BA1"/>
    <w:rsid w:val="0054773D"/>
    <w:rsid w:val="00547844"/>
    <w:rsid w:val="00550174"/>
    <w:rsid w:val="0055033F"/>
    <w:rsid w:val="00550446"/>
    <w:rsid w:val="005505C6"/>
    <w:rsid w:val="00550803"/>
    <w:rsid w:val="005508D0"/>
    <w:rsid w:val="005509D1"/>
    <w:rsid w:val="00550CDE"/>
    <w:rsid w:val="00550E83"/>
    <w:rsid w:val="00550F19"/>
    <w:rsid w:val="00551023"/>
    <w:rsid w:val="00551473"/>
    <w:rsid w:val="005517DE"/>
    <w:rsid w:val="00551843"/>
    <w:rsid w:val="005519B0"/>
    <w:rsid w:val="00551C27"/>
    <w:rsid w:val="00551C59"/>
    <w:rsid w:val="00551C92"/>
    <w:rsid w:val="00551D9B"/>
    <w:rsid w:val="005522EB"/>
    <w:rsid w:val="005522F4"/>
    <w:rsid w:val="0055231E"/>
    <w:rsid w:val="005525DF"/>
    <w:rsid w:val="00552672"/>
    <w:rsid w:val="00552717"/>
    <w:rsid w:val="00552A97"/>
    <w:rsid w:val="00552FA3"/>
    <w:rsid w:val="00553044"/>
    <w:rsid w:val="005531F0"/>
    <w:rsid w:val="00554062"/>
    <w:rsid w:val="00554592"/>
    <w:rsid w:val="005545D8"/>
    <w:rsid w:val="00554F5E"/>
    <w:rsid w:val="005551F0"/>
    <w:rsid w:val="00555C5F"/>
    <w:rsid w:val="00555FAD"/>
    <w:rsid w:val="00555FF5"/>
    <w:rsid w:val="00556055"/>
    <w:rsid w:val="005565DF"/>
    <w:rsid w:val="005565EB"/>
    <w:rsid w:val="00556923"/>
    <w:rsid w:val="00556A35"/>
    <w:rsid w:val="00556B90"/>
    <w:rsid w:val="00556C44"/>
    <w:rsid w:val="00556CE3"/>
    <w:rsid w:val="00556F55"/>
    <w:rsid w:val="00557000"/>
    <w:rsid w:val="0055709F"/>
    <w:rsid w:val="00557E4D"/>
    <w:rsid w:val="00557E59"/>
    <w:rsid w:val="005604A4"/>
    <w:rsid w:val="005604EE"/>
    <w:rsid w:val="0056055A"/>
    <w:rsid w:val="005606BE"/>
    <w:rsid w:val="00560D5F"/>
    <w:rsid w:val="005615D0"/>
    <w:rsid w:val="005617F1"/>
    <w:rsid w:val="005619C3"/>
    <w:rsid w:val="00561E68"/>
    <w:rsid w:val="005624E4"/>
    <w:rsid w:val="00562D15"/>
    <w:rsid w:val="00562DEC"/>
    <w:rsid w:val="005631A5"/>
    <w:rsid w:val="005633B4"/>
    <w:rsid w:val="005638E9"/>
    <w:rsid w:val="00563DDA"/>
    <w:rsid w:val="00564091"/>
    <w:rsid w:val="005644D3"/>
    <w:rsid w:val="005648E7"/>
    <w:rsid w:val="005650CE"/>
    <w:rsid w:val="0056525C"/>
    <w:rsid w:val="00565854"/>
    <w:rsid w:val="005658D1"/>
    <w:rsid w:val="00565C94"/>
    <w:rsid w:val="00566263"/>
    <w:rsid w:val="00566567"/>
    <w:rsid w:val="005666C4"/>
    <w:rsid w:val="00566DFD"/>
    <w:rsid w:val="00566E27"/>
    <w:rsid w:val="00567933"/>
    <w:rsid w:val="00567B83"/>
    <w:rsid w:val="00567CF4"/>
    <w:rsid w:val="00567FAC"/>
    <w:rsid w:val="005703FB"/>
    <w:rsid w:val="00570ADE"/>
    <w:rsid w:val="00570DE3"/>
    <w:rsid w:val="00570F36"/>
    <w:rsid w:val="0057120F"/>
    <w:rsid w:val="005714A6"/>
    <w:rsid w:val="005719CA"/>
    <w:rsid w:val="00571BD0"/>
    <w:rsid w:val="00571DC9"/>
    <w:rsid w:val="00572931"/>
    <w:rsid w:val="00572A8A"/>
    <w:rsid w:val="00572E35"/>
    <w:rsid w:val="00572EE0"/>
    <w:rsid w:val="00572F00"/>
    <w:rsid w:val="0057316D"/>
    <w:rsid w:val="005732FE"/>
    <w:rsid w:val="00573B87"/>
    <w:rsid w:val="00573D43"/>
    <w:rsid w:val="00573DC4"/>
    <w:rsid w:val="0057405F"/>
    <w:rsid w:val="00574255"/>
    <w:rsid w:val="00574467"/>
    <w:rsid w:val="005747EC"/>
    <w:rsid w:val="00574809"/>
    <w:rsid w:val="00574C8D"/>
    <w:rsid w:val="00574E6E"/>
    <w:rsid w:val="00574EA5"/>
    <w:rsid w:val="0057534E"/>
    <w:rsid w:val="00575A0D"/>
    <w:rsid w:val="00575ADB"/>
    <w:rsid w:val="00575B19"/>
    <w:rsid w:val="00575BC6"/>
    <w:rsid w:val="00575CD1"/>
    <w:rsid w:val="00575DFA"/>
    <w:rsid w:val="005766AB"/>
    <w:rsid w:val="0057729A"/>
    <w:rsid w:val="00577542"/>
    <w:rsid w:val="005775BC"/>
    <w:rsid w:val="00577EBE"/>
    <w:rsid w:val="00580B95"/>
    <w:rsid w:val="00580BC7"/>
    <w:rsid w:val="00581192"/>
    <w:rsid w:val="0058183A"/>
    <w:rsid w:val="00582339"/>
    <w:rsid w:val="00582A6C"/>
    <w:rsid w:val="00583053"/>
    <w:rsid w:val="005835EA"/>
    <w:rsid w:val="00583AFE"/>
    <w:rsid w:val="00583DDD"/>
    <w:rsid w:val="005841E2"/>
    <w:rsid w:val="0058429A"/>
    <w:rsid w:val="005843C6"/>
    <w:rsid w:val="005845FA"/>
    <w:rsid w:val="00584CE7"/>
    <w:rsid w:val="00585708"/>
    <w:rsid w:val="00585AD4"/>
    <w:rsid w:val="00585CF3"/>
    <w:rsid w:val="0058645D"/>
    <w:rsid w:val="005865BC"/>
    <w:rsid w:val="00586B7A"/>
    <w:rsid w:val="005871FA"/>
    <w:rsid w:val="005872FA"/>
    <w:rsid w:val="005873F2"/>
    <w:rsid w:val="005875B8"/>
    <w:rsid w:val="00587B46"/>
    <w:rsid w:val="00590741"/>
    <w:rsid w:val="0059201C"/>
    <w:rsid w:val="0059211D"/>
    <w:rsid w:val="0059389A"/>
    <w:rsid w:val="00593C11"/>
    <w:rsid w:val="00593C2D"/>
    <w:rsid w:val="0059476E"/>
    <w:rsid w:val="005949F6"/>
    <w:rsid w:val="00594DDC"/>
    <w:rsid w:val="0059530D"/>
    <w:rsid w:val="005957FB"/>
    <w:rsid w:val="00595BC2"/>
    <w:rsid w:val="00595CB8"/>
    <w:rsid w:val="00595CFF"/>
    <w:rsid w:val="005960B7"/>
    <w:rsid w:val="00596368"/>
    <w:rsid w:val="005964A7"/>
    <w:rsid w:val="00596632"/>
    <w:rsid w:val="00596696"/>
    <w:rsid w:val="005972DD"/>
    <w:rsid w:val="00597710"/>
    <w:rsid w:val="0059783E"/>
    <w:rsid w:val="00597843"/>
    <w:rsid w:val="005978E3"/>
    <w:rsid w:val="0059791F"/>
    <w:rsid w:val="00597A77"/>
    <w:rsid w:val="00597DB4"/>
    <w:rsid w:val="005A0086"/>
    <w:rsid w:val="005A050A"/>
    <w:rsid w:val="005A0606"/>
    <w:rsid w:val="005A0CB9"/>
    <w:rsid w:val="005A0E40"/>
    <w:rsid w:val="005A0E4C"/>
    <w:rsid w:val="005A1547"/>
    <w:rsid w:val="005A1E8E"/>
    <w:rsid w:val="005A24CF"/>
    <w:rsid w:val="005A255F"/>
    <w:rsid w:val="005A2581"/>
    <w:rsid w:val="005A263B"/>
    <w:rsid w:val="005A2721"/>
    <w:rsid w:val="005A29FE"/>
    <w:rsid w:val="005A2DB6"/>
    <w:rsid w:val="005A3197"/>
    <w:rsid w:val="005A3415"/>
    <w:rsid w:val="005A361C"/>
    <w:rsid w:val="005A3C21"/>
    <w:rsid w:val="005A3D20"/>
    <w:rsid w:val="005A3EC7"/>
    <w:rsid w:val="005A4267"/>
    <w:rsid w:val="005A436F"/>
    <w:rsid w:val="005A4EF4"/>
    <w:rsid w:val="005A55AB"/>
    <w:rsid w:val="005A56EF"/>
    <w:rsid w:val="005A57C4"/>
    <w:rsid w:val="005A58E1"/>
    <w:rsid w:val="005A5D12"/>
    <w:rsid w:val="005A600A"/>
    <w:rsid w:val="005A60B6"/>
    <w:rsid w:val="005A622F"/>
    <w:rsid w:val="005A64CE"/>
    <w:rsid w:val="005A6519"/>
    <w:rsid w:val="005A65E0"/>
    <w:rsid w:val="005A7353"/>
    <w:rsid w:val="005A74D4"/>
    <w:rsid w:val="005A7FDB"/>
    <w:rsid w:val="005B09E8"/>
    <w:rsid w:val="005B0B6F"/>
    <w:rsid w:val="005B0B93"/>
    <w:rsid w:val="005B0CA6"/>
    <w:rsid w:val="005B0D3C"/>
    <w:rsid w:val="005B0F82"/>
    <w:rsid w:val="005B128E"/>
    <w:rsid w:val="005B1794"/>
    <w:rsid w:val="005B18FC"/>
    <w:rsid w:val="005B200E"/>
    <w:rsid w:val="005B2686"/>
    <w:rsid w:val="005B29DB"/>
    <w:rsid w:val="005B3217"/>
    <w:rsid w:val="005B32E3"/>
    <w:rsid w:val="005B32F4"/>
    <w:rsid w:val="005B35D9"/>
    <w:rsid w:val="005B36A8"/>
    <w:rsid w:val="005B3D7D"/>
    <w:rsid w:val="005B3FF2"/>
    <w:rsid w:val="005B40B2"/>
    <w:rsid w:val="005B41BA"/>
    <w:rsid w:val="005B4B03"/>
    <w:rsid w:val="005B533F"/>
    <w:rsid w:val="005B574C"/>
    <w:rsid w:val="005B5891"/>
    <w:rsid w:val="005B5C6B"/>
    <w:rsid w:val="005B5DEB"/>
    <w:rsid w:val="005B5FC8"/>
    <w:rsid w:val="005B62C5"/>
    <w:rsid w:val="005B6695"/>
    <w:rsid w:val="005B6815"/>
    <w:rsid w:val="005B71D3"/>
    <w:rsid w:val="005B73CE"/>
    <w:rsid w:val="005B73DB"/>
    <w:rsid w:val="005B75FD"/>
    <w:rsid w:val="005B78A2"/>
    <w:rsid w:val="005B7DD9"/>
    <w:rsid w:val="005C08C2"/>
    <w:rsid w:val="005C0AE6"/>
    <w:rsid w:val="005C0BD3"/>
    <w:rsid w:val="005C0D84"/>
    <w:rsid w:val="005C1079"/>
    <w:rsid w:val="005C1117"/>
    <w:rsid w:val="005C1235"/>
    <w:rsid w:val="005C1686"/>
    <w:rsid w:val="005C1D11"/>
    <w:rsid w:val="005C1EFF"/>
    <w:rsid w:val="005C22F8"/>
    <w:rsid w:val="005C29BF"/>
    <w:rsid w:val="005C2EC9"/>
    <w:rsid w:val="005C35A0"/>
    <w:rsid w:val="005C37A5"/>
    <w:rsid w:val="005C37F9"/>
    <w:rsid w:val="005C38B2"/>
    <w:rsid w:val="005C390B"/>
    <w:rsid w:val="005C3E4F"/>
    <w:rsid w:val="005C404D"/>
    <w:rsid w:val="005C405F"/>
    <w:rsid w:val="005C4365"/>
    <w:rsid w:val="005C437A"/>
    <w:rsid w:val="005C4E71"/>
    <w:rsid w:val="005C511D"/>
    <w:rsid w:val="005C5167"/>
    <w:rsid w:val="005C53F1"/>
    <w:rsid w:val="005C5467"/>
    <w:rsid w:val="005C5946"/>
    <w:rsid w:val="005C5D20"/>
    <w:rsid w:val="005C5E21"/>
    <w:rsid w:val="005C5E57"/>
    <w:rsid w:val="005C5E5A"/>
    <w:rsid w:val="005C68B5"/>
    <w:rsid w:val="005C6B75"/>
    <w:rsid w:val="005C6EAF"/>
    <w:rsid w:val="005C6F0B"/>
    <w:rsid w:val="005C6F2D"/>
    <w:rsid w:val="005C721D"/>
    <w:rsid w:val="005C72B9"/>
    <w:rsid w:val="005C74E7"/>
    <w:rsid w:val="005C750C"/>
    <w:rsid w:val="005C7686"/>
    <w:rsid w:val="005C7756"/>
    <w:rsid w:val="005C7A84"/>
    <w:rsid w:val="005C7DC3"/>
    <w:rsid w:val="005D039E"/>
    <w:rsid w:val="005D0DBD"/>
    <w:rsid w:val="005D11D3"/>
    <w:rsid w:val="005D1A08"/>
    <w:rsid w:val="005D20B1"/>
    <w:rsid w:val="005D2344"/>
    <w:rsid w:val="005D248D"/>
    <w:rsid w:val="005D2861"/>
    <w:rsid w:val="005D2BA4"/>
    <w:rsid w:val="005D2C35"/>
    <w:rsid w:val="005D32CD"/>
    <w:rsid w:val="005D3471"/>
    <w:rsid w:val="005D3635"/>
    <w:rsid w:val="005D373B"/>
    <w:rsid w:val="005D3A27"/>
    <w:rsid w:val="005D3A53"/>
    <w:rsid w:val="005D3BD9"/>
    <w:rsid w:val="005D3C6E"/>
    <w:rsid w:val="005D40BF"/>
    <w:rsid w:val="005D43CB"/>
    <w:rsid w:val="005D43DF"/>
    <w:rsid w:val="005D47F2"/>
    <w:rsid w:val="005D546A"/>
    <w:rsid w:val="005D5DB8"/>
    <w:rsid w:val="005D6435"/>
    <w:rsid w:val="005D6548"/>
    <w:rsid w:val="005D74B0"/>
    <w:rsid w:val="005D74BC"/>
    <w:rsid w:val="005D74E2"/>
    <w:rsid w:val="005D758F"/>
    <w:rsid w:val="005D7C08"/>
    <w:rsid w:val="005D7EBA"/>
    <w:rsid w:val="005E0020"/>
    <w:rsid w:val="005E0529"/>
    <w:rsid w:val="005E06E3"/>
    <w:rsid w:val="005E07DF"/>
    <w:rsid w:val="005E0973"/>
    <w:rsid w:val="005E0C74"/>
    <w:rsid w:val="005E1451"/>
    <w:rsid w:val="005E15E5"/>
    <w:rsid w:val="005E1C51"/>
    <w:rsid w:val="005E1DF3"/>
    <w:rsid w:val="005E1DFA"/>
    <w:rsid w:val="005E1FEF"/>
    <w:rsid w:val="005E25BC"/>
    <w:rsid w:val="005E274F"/>
    <w:rsid w:val="005E339B"/>
    <w:rsid w:val="005E33B0"/>
    <w:rsid w:val="005E3B5F"/>
    <w:rsid w:val="005E3C40"/>
    <w:rsid w:val="005E430A"/>
    <w:rsid w:val="005E44F8"/>
    <w:rsid w:val="005E4686"/>
    <w:rsid w:val="005E4857"/>
    <w:rsid w:val="005E4918"/>
    <w:rsid w:val="005E5690"/>
    <w:rsid w:val="005E5979"/>
    <w:rsid w:val="005E5C17"/>
    <w:rsid w:val="005E5F13"/>
    <w:rsid w:val="005E6F07"/>
    <w:rsid w:val="005E7168"/>
    <w:rsid w:val="005E7B77"/>
    <w:rsid w:val="005E7BBF"/>
    <w:rsid w:val="005F0195"/>
    <w:rsid w:val="005F0528"/>
    <w:rsid w:val="005F0781"/>
    <w:rsid w:val="005F0E4B"/>
    <w:rsid w:val="005F11F9"/>
    <w:rsid w:val="005F123D"/>
    <w:rsid w:val="005F1413"/>
    <w:rsid w:val="005F15C7"/>
    <w:rsid w:val="005F1854"/>
    <w:rsid w:val="005F1ED1"/>
    <w:rsid w:val="005F1FBA"/>
    <w:rsid w:val="005F222D"/>
    <w:rsid w:val="005F2544"/>
    <w:rsid w:val="005F299E"/>
    <w:rsid w:val="005F2A04"/>
    <w:rsid w:val="005F2A77"/>
    <w:rsid w:val="005F2AB6"/>
    <w:rsid w:val="005F2DDD"/>
    <w:rsid w:val="005F3244"/>
    <w:rsid w:val="005F35E4"/>
    <w:rsid w:val="005F3B9B"/>
    <w:rsid w:val="005F3C53"/>
    <w:rsid w:val="005F3EE1"/>
    <w:rsid w:val="005F3F0E"/>
    <w:rsid w:val="005F4378"/>
    <w:rsid w:val="005F43DA"/>
    <w:rsid w:val="005F4ADF"/>
    <w:rsid w:val="005F4E8B"/>
    <w:rsid w:val="005F5096"/>
    <w:rsid w:val="005F5170"/>
    <w:rsid w:val="005F5CA0"/>
    <w:rsid w:val="005F5D5C"/>
    <w:rsid w:val="005F5EAC"/>
    <w:rsid w:val="005F5EFC"/>
    <w:rsid w:val="005F624C"/>
    <w:rsid w:val="005F63E2"/>
    <w:rsid w:val="005F647D"/>
    <w:rsid w:val="005F68DE"/>
    <w:rsid w:val="005F7000"/>
    <w:rsid w:val="005F724F"/>
    <w:rsid w:val="005F741D"/>
    <w:rsid w:val="0060006A"/>
    <w:rsid w:val="006000A4"/>
    <w:rsid w:val="00600C5B"/>
    <w:rsid w:val="0060112B"/>
    <w:rsid w:val="00601201"/>
    <w:rsid w:val="006017A6"/>
    <w:rsid w:val="00601C48"/>
    <w:rsid w:val="00602410"/>
    <w:rsid w:val="00602504"/>
    <w:rsid w:val="00602582"/>
    <w:rsid w:val="006028AE"/>
    <w:rsid w:val="00602A94"/>
    <w:rsid w:val="00602B30"/>
    <w:rsid w:val="00602B35"/>
    <w:rsid w:val="00602DB8"/>
    <w:rsid w:val="00602EDB"/>
    <w:rsid w:val="0060380E"/>
    <w:rsid w:val="006039BE"/>
    <w:rsid w:val="006039E2"/>
    <w:rsid w:val="00604031"/>
    <w:rsid w:val="00604729"/>
    <w:rsid w:val="00604CE4"/>
    <w:rsid w:val="006054DE"/>
    <w:rsid w:val="006057DA"/>
    <w:rsid w:val="006058BF"/>
    <w:rsid w:val="00605B8F"/>
    <w:rsid w:val="00605D30"/>
    <w:rsid w:val="006063CE"/>
    <w:rsid w:val="006064E4"/>
    <w:rsid w:val="006065E0"/>
    <w:rsid w:val="00606973"/>
    <w:rsid w:val="00606EDE"/>
    <w:rsid w:val="00607050"/>
    <w:rsid w:val="006070BF"/>
    <w:rsid w:val="006072B2"/>
    <w:rsid w:val="0060767E"/>
    <w:rsid w:val="00607A36"/>
    <w:rsid w:val="00607B54"/>
    <w:rsid w:val="006101E5"/>
    <w:rsid w:val="00610971"/>
    <w:rsid w:val="006109A6"/>
    <w:rsid w:val="006109B8"/>
    <w:rsid w:val="00610E00"/>
    <w:rsid w:val="00610E2C"/>
    <w:rsid w:val="00610E8C"/>
    <w:rsid w:val="00610F54"/>
    <w:rsid w:val="006113E5"/>
    <w:rsid w:val="006116C1"/>
    <w:rsid w:val="006117AB"/>
    <w:rsid w:val="006117FB"/>
    <w:rsid w:val="00611A5D"/>
    <w:rsid w:val="00611D67"/>
    <w:rsid w:val="00611E45"/>
    <w:rsid w:val="00612188"/>
    <w:rsid w:val="006122F8"/>
    <w:rsid w:val="00612414"/>
    <w:rsid w:val="00612566"/>
    <w:rsid w:val="00612766"/>
    <w:rsid w:val="0061290B"/>
    <w:rsid w:val="00612AF2"/>
    <w:rsid w:val="00612B6B"/>
    <w:rsid w:val="00613430"/>
    <w:rsid w:val="00613547"/>
    <w:rsid w:val="006143A3"/>
    <w:rsid w:val="006145E2"/>
    <w:rsid w:val="0061482A"/>
    <w:rsid w:val="0061499E"/>
    <w:rsid w:val="00615B29"/>
    <w:rsid w:val="00616336"/>
    <w:rsid w:val="006167CC"/>
    <w:rsid w:val="00616CEF"/>
    <w:rsid w:val="00616CFA"/>
    <w:rsid w:val="00616E7B"/>
    <w:rsid w:val="00617875"/>
    <w:rsid w:val="00617D6A"/>
    <w:rsid w:val="00620030"/>
    <w:rsid w:val="00620419"/>
    <w:rsid w:val="0062062A"/>
    <w:rsid w:val="0062090C"/>
    <w:rsid w:val="006210C0"/>
    <w:rsid w:val="00621211"/>
    <w:rsid w:val="00621E82"/>
    <w:rsid w:val="006221E2"/>
    <w:rsid w:val="00622307"/>
    <w:rsid w:val="00622390"/>
    <w:rsid w:val="006225F7"/>
    <w:rsid w:val="0062288E"/>
    <w:rsid w:val="00622E36"/>
    <w:rsid w:val="006232BF"/>
    <w:rsid w:val="0062354A"/>
    <w:rsid w:val="00623CAD"/>
    <w:rsid w:val="00623E89"/>
    <w:rsid w:val="00623F6A"/>
    <w:rsid w:val="006240F9"/>
    <w:rsid w:val="0062425D"/>
    <w:rsid w:val="006243C8"/>
    <w:rsid w:val="006247C5"/>
    <w:rsid w:val="00624965"/>
    <w:rsid w:val="00624A62"/>
    <w:rsid w:val="00624BE6"/>
    <w:rsid w:val="0062508B"/>
    <w:rsid w:val="0062564F"/>
    <w:rsid w:val="00625868"/>
    <w:rsid w:val="006259F3"/>
    <w:rsid w:val="00625DA0"/>
    <w:rsid w:val="00626D5F"/>
    <w:rsid w:val="00626F99"/>
    <w:rsid w:val="0062703F"/>
    <w:rsid w:val="00627383"/>
    <w:rsid w:val="00627596"/>
    <w:rsid w:val="00627808"/>
    <w:rsid w:val="006302BC"/>
    <w:rsid w:val="00630798"/>
    <w:rsid w:val="006307D5"/>
    <w:rsid w:val="006310DE"/>
    <w:rsid w:val="006318B6"/>
    <w:rsid w:val="00631C2B"/>
    <w:rsid w:val="00631CDB"/>
    <w:rsid w:val="00631F80"/>
    <w:rsid w:val="00631FB2"/>
    <w:rsid w:val="00632013"/>
    <w:rsid w:val="006321E0"/>
    <w:rsid w:val="00632845"/>
    <w:rsid w:val="0063304A"/>
    <w:rsid w:val="006330BA"/>
    <w:rsid w:val="00633192"/>
    <w:rsid w:val="00633947"/>
    <w:rsid w:val="00633A31"/>
    <w:rsid w:val="00633E26"/>
    <w:rsid w:val="006342C9"/>
    <w:rsid w:val="00634479"/>
    <w:rsid w:val="006347C1"/>
    <w:rsid w:val="00634878"/>
    <w:rsid w:val="00634C55"/>
    <w:rsid w:val="00635322"/>
    <w:rsid w:val="00635C31"/>
    <w:rsid w:val="0063663C"/>
    <w:rsid w:val="00636ABF"/>
    <w:rsid w:val="00636CD7"/>
    <w:rsid w:val="00636D6E"/>
    <w:rsid w:val="006370BA"/>
    <w:rsid w:val="0063717D"/>
    <w:rsid w:val="0063740A"/>
    <w:rsid w:val="00637CA6"/>
    <w:rsid w:val="00640021"/>
    <w:rsid w:val="006401DC"/>
    <w:rsid w:val="0064060C"/>
    <w:rsid w:val="00640B1C"/>
    <w:rsid w:val="00640C69"/>
    <w:rsid w:val="006410BF"/>
    <w:rsid w:val="006414E1"/>
    <w:rsid w:val="006416D2"/>
    <w:rsid w:val="00641DFD"/>
    <w:rsid w:val="0064231A"/>
    <w:rsid w:val="0064242B"/>
    <w:rsid w:val="00642A0B"/>
    <w:rsid w:val="00642CAA"/>
    <w:rsid w:val="00642CBE"/>
    <w:rsid w:val="00642D37"/>
    <w:rsid w:val="00642F46"/>
    <w:rsid w:val="0064305A"/>
    <w:rsid w:val="00643209"/>
    <w:rsid w:val="006437EF"/>
    <w:rsid w:val="00643A3B"/>
    <w:rsid w:val="00643AB7"/>
    <w:rsid w:val="006443F8"/>
    <w:rsid w:val="006444EA"/>
    <w:rsid w:val="00644763"/>
    <w:rsid w:val="00644A4B"/>
    <w:rsid w:val="00644C40"/>
    <w:rsid w:val="00644D5D"/>
    <w:rsid w:val="00644EC7"/>
    <w:rsid w:val="00644FC0"/>
    <w:rsid w:val="0064518C"/>
    <w:rsid w:val="00645242"/>
    <w:rsid w:val="00645325"/>
    <w:rsid w:val="006454ED"/>
    <w:rsid w:val="00645E55"/>
    <w:rsid w:val="00645EDD"/>
    <w:rsid w:val="00646042"/>
    <w:rsid w:val="00646554"/>
    <w:rsid w:val="0064679E"/>
    <w:rsid w:val="00646841"/>
    <w:rsid w:val="0064689E"/>
    <w:rsid w:val="00647045"/>
    <w:rsid w:val="0064718A"/>
    <w:rsid w:val="0064718F"/>
    <w:rsid w:val="00647984"/>
    <w:rsid w:val="00650030"/>
    <w:rsid w:val="0065052F"/>
    <w:rsid w:val="00650821"/>
    <w:rsid w:val="00650D19"/>
    <w:rsid w:val="00650EC1"/>
    <w:rsid w:val="006511E6"/>
    <w:rsid w:val="0065138C"/>
    <w:rsid w:val="00651597"/>
    <w:rsid w:val="00651712"/>
    <w:rsid w:val="0065198F"/>
    <w:rsid w:val="00651994"/>
    <w:rsid w:val="00651C6C"/>
    <w:rsid w:val="0065203E"/>
    <w:rsid w:val="00652094"/>
    <w:rsid w:val="0065239E"/>
    <w:rsid w:val="00652E26"/>
    <w:rsid w:val="006531FC"/>
    <w:rsid w:val="006538EC"/>
    <w:rsid w:val="00653D8B"/>
    <w:rsid w:val="006541C5"/>
    <w:rsid w:val="006545BC"/>
    <w:rsid w:val="0065461D"/>
    <w:rsid w:val="006546A8"/>
    <w:rsid w:val="00654CF8"/>
    <w:rsid w:val="00655531"/>
    <w:rsid w:val="006556E5"/>
    <w:rsid w:val="00655735"/>
    <w:rsid w:val="00655D4A"/>
    <w:rsid w:val="0065670D"/>
    <w:rsid w:val="0065693F"/>
    <w:rsid w:val="00656B0C"/>
    <w:rsid w:val="00657042"/>
    <w:rsid w:val="00657210"/>
    <w:rsid w:val="00657DB1"/>
    <w:rsid w:val="006604B7"/>
    <w:rsid w:val="0066079C"/>
    <w:rsid w:val="00660CD2"/>
    <w:rsid w:val="00660E22"/>
    <w:rsid w:val="006617B3"/>
    <w:rsid w:val="00661B15"/>
    <w:rsid w:val="0066204C"/>
    <w:rsid w:val="0066224E"/>
    <w:rsid w:val="00662B4B"/>
    <w:rsid w:val="00663188"/>
    <w:rsid w:val="0066345C"/>
    <w:rsid w:val="00663865"/>
    <w:rsid w:val="00663A95"/>
    <w:rsid w:val="00663CB3"/>
    <w:rsid w:val="00664372"/>
    <w:rsid w:val="00664535"/>
    <w:rsid w:val="006645F7"/>
    <w:rsid w:val="006647DE"/>
    <w:rsid w:val="0066498E"/>
    <w:rsid w:val="0066631F"/>
    <w:rsid w:val="00666F95"/>
    <w:rsid w:val="0066750C"/>
    <w:rsid w:val="00667694"/>
    <w:rsid w:val="006676AE"/>
    <w:rsid w:val="00667762"/>
    <w:rsid w:val="0066776F"/>
    <w:rsid w:val="006679C9"/>
    <w:rsid w:val="00667A54"/>
    <w:rsid w:val="0067086E"/>
    <w:rsid w:val="00670F43"/>
    <w:rsid w:val="00671832"/>
    <w:rsid w:val="00671991"/>
    <w:rsid w:val="00671D4F"/>
    <w:rsid w:val="0067210C"/>
    <w:rsid w:val="00672134"/>
    <w:rsid w:val="0067216D"/>
    <w:rsid w:val="0067226E"/>
    <w:rsid w:val="006723EC"/>
    <w:rsid w:val="00672546"/>
    <w:rsid w:val="00672610"/>
    <w:rsid w:val="0067268C"/>
    <w:rsid w:val="00672783"/>
    <w:rsid w:val="006730C6"/>
    <w:rsid w:val="006732D5"/>
    <w:rsid w:val="006739C3"/>
    <w:rsid w:val="00673B13"/>
    <w:rsid w:val="00673B6D"/>
    <w:rsid w:val="00673BD7"/>
    <w:rsid w:val="006742D4"/>
    <w:rsid w:val="00674371"/>
    <w:rsid w:val="0067448F"/>
    <w:rsid w:val="00674615"/>
    <w:rsid w:val="00674856"/>
    <w:rsid w:val="00674A6D"/>
    <w:rsid w:val="0067587F"/>
    <w:rsid w:val="00675FC9"/>
    <w:rsid w:val="00676225"/>
    <w:rsid w:val="006763BD"/>
    <w:rsid w:val="006767B4"/>
    <w:rsid w:val="00676A1B"/>
    <w:rsid w:val="00676AC0"/>
    <w:rsid w:val="0067706F"/>
    <w:rsid w:val="006770C0"/>
    <w:rsid w:val="006771B8"/>
    <w:rsid w:val="00677409"/>
    <w:rsid w:val="00677EDC"/>
    <w:rsid w:val="006801AE"/>
    <w:rsid w:val="0068022A"/>
    <w:rsid w:val="006803AA"/>
    <w:rsid w:val="0068091D"/>
    <w:rsid w:val="006809CE"/>
    <w:rsid w:val="00680B44"/>
    <w:rsid w:val="006810FF"/>
    <w:rsid w:val="00681510"/>
    <w:rsid w:val="006818B0"/>
    <w:rsid w:val="00681ADE"/>
    <w:rsid w:val="00681B3F"/>
    <w:rsid w:val="00682297"/>
    <w:rsid w:val="0068274B"/>
    <w:rsid w:val="00682D37"/>
    <w:rsid w:val="00683282"/>
    <w:rsid w:val="006834FF"/>
    <w:rsid w:val="006839CF"/>
    <w:rsid w:val="00684073"/>
    <w:rsid w:val="006852F2"/>
    <w:rsid w:val="006859BC"/>
    <w:rsid w:val="00685B02"/>
    <w:rsid w:val="00685B7C"/>
    <w:rsid w:val="00685C65"/>
    <w:rsid w:val="0068608D"/>
    <w:rsid w:val="0068636B"/>
    <w:rsid w:val="006867B9"/>
    <w:rsid w:val="0068698B"/>
    <w:rsid w:val="00686C85"/>
    <w:rsid w:val="00687081"/>
    <w:rsid w:val="0068724C"/>
    <w:rsid w:val="00687258"/>
    <w:rsid w:val="0068736F"/>
    <w:rsid w:val="006873DD"/>
    <w:rsid w:val="00687619"/>
    <w:rsid w:val="00687BF4"/>
    <w:rsid w:val="00687D37"/>
    <w:rsid w:val="00687EC6"/>
    <w:rsid w:val="006903AF"/>
    <w:rsid w:val="00690A0E"/>
    <w:rsid w:val="00690C9B"/>
    <w:rsid w:val="00690DC1"/>
    <w:rsid w:val="00690E1D"/>
    <w:rsid w:val="00690EBD"/>
    <w:rsid w:val="00690F91"/>
    <w:rsid w:val="006915A4"/>
    <w:rsid w:val="00691803"/>
    <w:rsid w:val="00691DC9"/>
    <w:rsid w:val="006920CB"/>
    <w:rsid w:val="00692531"/>
    <w:rsid w:val="006926D5"/>
    <w:rsid w:val="00692B8E"/>
    <w:rsid w:val="00693E04"/>
    <w:rsid w:val="00694063"/>
    <w:rsid w:val="006941E5"/>
    <w:rsid w:val="006942C2"/>
    <w:rsid w:val="00694693"/>
    <w:rsid w:val="00694E2B"/>
    <w:rsid w:val="00694ED2"/>
    <w:rsid w:val="00695494"/>
    <w:rsid w:val="00695896"/>
    <w:rsid w:val="00695D2D"/>
    <w:rsid w:val="00695E5D"/>
    <w:rsid w:val="00696443"/>
    <w:rsid w:val="00696D3D"/>
    <w:rsid w:val="006971EC"/>
    <w:rsid w:val="00697546"/>
    <w:rsid w:val="0069756E"/>
    <w:rsid w:val="006A0402"/>
    <w:rsid w:val="006A0BD4"/>
    <w:rsid w:val="006A0BDA"/>
    <w:rsid w:val="006A11DD"/>
    <w:rsid w:val="006A145A"/>
    <w:rsid w:val="006A186B"/>
    <w:rsid w:val="006A18E1"/>
    <w:rsid w:val="006A194C"/>
    <w:rsid w:val="006A1C53"/>
    <w:rsid w:val="006A2C9D"/>
    <w:rsid w:val="006A2E34"/>
    <w:rsid w:val="006A31C3"/>
    <w:rsid w:val="006A32F5"/>
    <w:rsid w:val="006A371F"/>
    <w:rsid w:val="006A3C0E"/>
    <w:rsid w:val="006A3E05"/>
    <w:rsid w:val="006A3F05"/>
    <w:rsid w:val="006A4726"/>
    <w:rsid w:val="006A4948"/>
    <w:rsid w:val="006A4C98"/>
    <w:rsid w:val="006A54AC"/>
    <w:rsid w:val="006A5796"/>
    <w:rsid w:val="006A5E66"/>
    <w:rsid w:val="006A5F09"/>
    <w:rsid w:val="006A651B"/>
    <w:rsid w:val="006A65FB"/>
    <w:rsid w:val="006A667D"/>
    <w:rsid w:val="006A66BC"/>
    <w:rsid w:val="006A6D1B"/>
    <w:rsid w:val="006A7091"/>
    <w:rsid w:val="006A711D"/>
    <w:rsid w:val="006A72D8"/>
    <w:rsid w:val="006A7453"/>
    <w:rsid w:val="006A787D"/>
    <w:rsid w:val="006A789C"/>
    <w:rsid w:val="006B0443"/>
    <w:rsid w:val="006B04AA"/>
    <w:rsid w:val="006B0C21"/>
    <w:rsid w:val="006B0DC0"/>
    <w:rsid w:val="006B11EC"/>
    <w:rsid w:val="006B1279"/>
    <w:rsid w:val="006B1BB6"/>
    <w:rsid w:val="006B1C30"/>
    <w:rsid w:val="006B1C3B"/>
    <w:rsid w:val="006B1EDC"/>
    <w:rsid w:val="006B21A8"/>
    <w:rsid w:val="006B263E"/>
    <w:rsid w:val="006B27E9"/>
    <w:rsid w:val="006B2B5B"/>
    <w:rsid w:val="006B2DE9"/>
    <w:rsid w:val="006B2E60"/>
    <w:rsid w:val="006B31BC"/>
    <w:rsid w:val="006B33BE"/>
    <w:rsid w:val="006B3656"/>
    <w:rsid w:val="006B3683"/>
    <w:rsid w:val="006B3897"/>
    <w:rsid w:val="006B3F65"/>
    <w:rsid w:val="006B3F8E"/>
    <w:rsid w:val="006B3FE7"/>
    <w:rsid w:val="006B4247"/>
    <w:rsid w:val="006B43C4"/>
    <w:rsid w:val="006B4451"/>
    <w:rsid w:val="006B46D4"/>
    <w:rsid w:val="006B46DD"/>
    <w:rsid w:val="006B49DE"/>
    <w:rsid w:val="006B4A6D"/>
    <w:rsid w:val="006B4DC4"/>
    <w:rsid w:val="006B4E05"/>
    <w:rsid w:val="006B4E6F"/>
    <w:rsid w:val="006B50B4"/>
    <w:rsid w:val="006B5246"/>
    <w:rsid w:val="006B5630"/>
    <w:rsid w:val="006B5FCC"/>
    <w:rsid w:val="006B6569"/>
    <w:rsid w:val="006B65B0"/>
    <w:rsid w:val="006B6AEB"/>
    <w:rsid w:val="006B6AEE"/>
    <w:rsid w:val="006B6B5C"/>
    <w:rsid w:val="006B7143"/>
    <w:rsid w:val="006B73DC"/>
    <w:rsid w:val="006B7B0F"/>
    <w:rsid w:val="006B7B8A"/>
    <w:rsid w:val="006C056C"/>
    <w:rsid w:val="006C0731"/>
    <w:rsid w:val="006C0D9A"/>
    <w:rsid w:val="006C14C0"/>
    <w:rsid w:val="006C14DE"/>
    <w:rsid w:val="006C157A"/>
    <w:rsid w:val="006C17AF"/>
    <w:rsid w:val="006C1C7D"/>
    <w:rsid w:val="006C2007"/>
    <w:rsid w:val="006C239D"/>
    <w:rsid w:val="006C30F2"/>
    <w:rsid w:val="006C31A5"/>
    <w:rsid w:val="006C3456"/>
    <w:rsid w:val="006C35A1"/>
    <w:rsid w:val="006C3F8F"/>
    <w:rsid w:val="006C3FE6"/>
    <w:rsid w:val="006C40E3"/>
    <w:rsid w:val="006C421D"/>
    <w:rsid w:val="006C4720"/>
    <w:rsid w:val="006C4B7B"/>
    <w:rsid w:val="006C4D51"/>
    <w:rsid w:val="006C560D"/>
    <w:rsid w:val="006C5641"/>
    <w:rsid w:val="006C583E"/>
    <w:rsid w:val="006C6057"/>
    <w:rsid w:val="006C6464"/>
    <w:rsid w:val="006C6669"/>
    <w:rsid w:val="006C688D"/>
    <w:rsid w:val="006C6958"/>
    <w:rsid w:val="006C6E05"/>
    <w:rsid w:val="006C6E13"/>
    <w:rsid w:val="006C79BB"/>
    <w:rsid w:val="006C7CEB"/>
    <w:rsid w:val="006D00C2"/>
    <w:rsid w:val="006D0220"/>
    <w:rsid w:val="006D02DD"/>
    <w:rsid w:val="006D04A5"/>
    <w:rsid w:val="006D0586"/>
    <w:rsid w:val="006D0634"/>
    <w:rsid w:val="006D0772"/>
    <w:rsid w:val="006D0C88"/>
    <w:rsid w:val="006D11F3"/>
    <w:rsid w:val="006D1539"/>
    <w:rsid w:val="006D192A"/>
    <w:rsid w:val="006D1DA4"/>
    <w:rsid w:val="006D1F8E"/>
    <w:rsid w:val="006D2464"/>
    <w:rsid w:val="006D2738"/>
    <w:rsid w:val="006D2ABA"/>
    <w:rsid w:val="006D2C8C"/>
    <w:rsid w:val="006D2E77"/>
    <w:rsid w:val="006D3AA2"/>
    <w:rsid w:val="006D3B09"/>
    <w:rsid w:val="006D3E90"/>
    <w:rsid w:val="006D4B72"/>
    <w:rsid w:val="006D4C51"/>
    <w:rsid w:val="006D50CF"/>
    <w:rsid w:val="006D5414"/>
    <w:rsid w:val="006D5B68"/>
    <w:rsid w:val="006D5D80"/>
    <w:rsid w:val="006D5F11"/>
    <w:rsid w:val="006D61D7"/>
    <w:rsid w:val="006D666B"/>
    <w:rsid w:val="006D6C25"/>
    <w:rsid w:val="006D7093"/>
    <w:rsid w:val="006D7271"/>
    <w:rsid w:val="006E0203"/>
    <w:rsid w:val="006E0A79"/>
    <w:rsid w:val="006E0FEB"/>
    <w:rsid w:val="006E106E"/>
    <w:rsid w:val="006E1309"/>
    <w:rsid w:val="006E1562"/>
    <w:rsid w:val="006E1667"/>
    <w:rsid w:val="006E167F"/>
    <w:rsid w:val="006E199A"/>
    <w:rsid w:val="006E1C1E"/>
    <w:rsid w:val="006E1FFF"/>
    <w:rsid w:val="006E2007"/>
    <w:rsid w:val="006E2955"/>
    <w:rsid w:val="006E2E00"/>
    <w:rsid w:val="006E335E"/>
    <w:rsid w:val="006E3A74"/>
    <w:rsid w:val="006E3D26"/>
    <w:rsid w:val="006E471A"/>
    <w:rsid w:val="006E4A58"/>
    <w:rsid w:val="006E5038"/>
    <w:rsid w:val="006E5460"/>
    <w:rsid w:val="006E5816"/>
    <w:rsid w:val="006E59B3"/>
    <w:rsid w:val="006E66A0"/>
    <w:rsid w:val="006E679E"/>
    <w:rsid w:val="006E68F0"/>
    <w:rsid w:val="006E692F"/>
    <w:rsid w:val="006E6B70"/>
    <w:rsid w:val="006E6CF2"/>
    <w:rsid w:val="006E71B9"/>
    <w:rsid w:val="006E738E"/>
    <w:rsid w:val="006E73CE"/>
    <w:rsid w:val="006E7E01"/>
    <w:rsid w:val="006F0088"/>
    <w:rsid w:val="006F07FC"/>
    <w:rsid w:val="006F09B2"/>
    <w:rsid w:val="006F0B84"/>
    <w:rsid w:val="006F0C4D"/>
    <w:rsid w:val="006F1271"/>
    <w:rsid w:val="006F17F1"/>
    <w:rsid w:val="006F1841"/>
    <w:rsid w:val="006F1879"/>
    <w:rsid w:val="006F1B54"/>
    <w:rsid w:val="006F1D21"/>
    <w:rsid w:val="006F1F03"/>
    <w:rsid w:val="006F2237"/>
    <w:rsid w:val="006F2263"/>
    <w:rsid w:val="006F241C"/>
    <w:rsid w:val="006F2555"/>
    <w:rsid w:val="006F2557"/>
    <w:rsid w:val="006F287D"/>
    <w:rsid w:val="006F343F"/>
    <w:rsid w:val="006F39F4"/>
    <w:rsid w:val="006F3A49"/>
    <w:rsid w:val="006F3BBA"/>
    <w:rsid w:val="006F3D45"/>
    <w:rsid w:val="006F3F32"/>
    <w:rsid w:val="006F4120"/>
    <w:rsid w:val="006F4227"/>
    <w:rsid w:val="006F4379"/>
    <w:rsid w:val="006F439F"/>
    <w:rsid w:val="006F4A37"/>
    <w:rsid w:val="006F4F90"/>
    <w:rsid w:val="006F58B2"/>
    <w:rsid w:val="006F58F6"/>
    <w:rsid w:val="006F59FF"/>
    <w:rsid w:val="006F5B87"/>
    <w:rsid w:val="006F5DC2"/>
    <w:rsid w:val="006F6066"/>
    <w:rsid w:val="006F62F7"/>
    <w:rsid w:val="006F6867"/>
    <w:rsid w:val="006F6EA2"/>
    <w:rsid w:val="006F74B9"/>
    <w:rsid w:val="006F76B0"/>
    <w:rsid w:val="006F7D37"/>
    <w:rsid w:val="007002E5"/>
    <w:rsid w:val="00700767"/>
    <w:rsid w:val="00700CA8"/>
    <w:rsid w:val="00700E67"/>
    <w:rsid w:val="00701253"/>
    <w:rsid w:val="00701FE1"/>
    <w:rsid w:val="007021F4"/>
    <w:rsid w:val="007023BC"/>
    <w:rsid w:val="007027BB"/>
    <w:rsid w:val="00702B38"/>
    <w:rsid w:val="00702BD6"/>
    <w:rsid w:val="0070382A"/>
    <w:rsid w:val="00703ACA"/>
    <w:rsid w:val="00703CB8"/>
    <w:rsid w:val="00703F09"/>
    <w:rsid w:val="00704208"/>
    <w:rsid w:val="00704503"/>
    <w:rsid w:val="00704672"/>
    <w:rsid w:val="00704873"/>
    <w:rsid w:val="007048E4"/>
    <w:rsid w:val="00704956"/>
    <w:rsid w:val="00704BED"/>
    <w:rsid w:val="00704EB2"/>
    <w:rsid w:val="00704EC9"/>
    <w:rsid w:val="00705002"/>
    <w:rsid w:val="00705326"/>
    <w:rsid w:val="00705AAF"/>
    <w:rsid w:val="00706056"/>
    <w:rsid w:val="00706351"/>
    <w:rsid w:val="007064DB"/>
    <w:rsid w:val="00706914"/>
    <w:rsid w:val="00706926"/>
    <w:rsid w:val="0070696E"/>
    <w:rsid w:val="00706A01"/>
    <w:rsid w:val="00706EEF"/>
    <w:rsid w:val="0070718F"/>
    <w:rsid w:val="007071F8"/>
    <w:rsid w:val="00707537"/>
    <w:rsid w:val="0070776D"/>
    <w:rsid w:val="0070795A"/>
    <w:rsid w:val="00707B13"/>
    <w:rsid w:val="00707C19"/>
    <w:rsid w:val="0071061D"/>
    <w:rsid w:val="00710F66"/>
    <w:rsid w:val="0071106B"/>
    <w:rsid w:val="007117D5"/>
    <w:rsid w:val="0071235D"/>
    <w:rsid w:val="00712428"/>
    <w:rsid w:val="00712487"/>
    <w:rsid w:val="007124CE"/>
    <w:rsid w:val="00712837"/>
    <w:rsid w:val="00712B15"/>
    <w:rsid w:val="00712CE2"/>
    <w:rsid w:val="0071304F"/>
    <w:rsid w:val="0071319B"/>
    <w:rsid w:val="00713B21"/>
    <w:rsid w:val="00713D51"/>
    <w:rsid w:val="0071402D"/>
    <w:rsid w:val="00714D28"/>
    <w:rsid w:val="00714E43"/>
    <w:rsid w:val="00714EBD"/>
    <w:rsid w:val="007153D3"/>
    <w:rsid w:val="00715A2E"/>
    <w:rsid w:val="00715C62"/>
    <w:rsid w:val="00715EDB"/>
    <w:rsid w:val="00716062"/>
    <w:rsid w:val="0071618F"/>
    <w:rsid w:val="00716269"/>
    <w:rsid w:val="007162DA"/>
    <w:rsid w:val="0071648D"/>
    <w:rsid w:val="00717083"/>
    <w:rsid w:val="00717535"/>
    <w:rsid w:val="007177DE"/>
    <w:rsid w:val="00717ABE"/>
    <w:rsid w:val="00717C71"/>
    <w:rsid w:val="00720338"/>
    <w:rsid w:val="007208F4"/>
    <w:rsid w:val="0072092A"/>
    <w:rsid w:val="00720E5E"/>
    <w:rsid w:val="00722009"/>
    <w:rsid w:val="0072269F"/>
    <w:rsid w:val="00722AB6"/>
    <w:rsid w:val="00722D17"/>
    <w:rsid w:val="00722E92"/>
    <w:rsid w:val="007234DD"/>
    <w:rsid w:val="0072464D"/>
    <w:rsid w:val="00724A9B"/>
    <w:rsid w:val="00724C93"/>
    <w:rsid w:val="00724FB1"/>
    <w:rsid w:val="00725355"/>
    <w:rsid w:val="0072575C"/>
    <w:rsid w:val="0072577D"/>
    <w:rsid w:val="00725D2F"/>
    <w:rsid w:val="00726280"/>
    <w:rsid w:val="007265D8"/>
    <w:rsid w:val="00726BAF"/>
    <w:rsid w:val="00726C3D"/>
    <w:rsid w:val="00726CC9"/>
    <w:rsid w:val="00726D02"/>
    <w:rsid w:val="00726E65"/>
    <w:rsid w:val="00727B28"/>
    <w:rsid w:val="00727C70"/>
    <w:rsid w:val="00727E72"/>
    <w:rsid w:val="00727F08"/>
    <w:rsid w:val="0073048F"/>
    <w:rsid w:val="007304EC"/>
    <w:rsid w:val="007312A8"/>
    <w:rsid w:val="00731B1E"/>
    <w:rsid w:val="00731E1E"/>
    <w:rsid w:val="0073212A"/>
    <w:rsid w:val="007321F0"/>
    <w:rsid w:val="007322F9"/>
    <w:rsid w:val="0073240A"/>
    <w:rsid w:val="007325C5"/>
    <w:rsid w:val="00732B36"/>
    <w:rsid w:val="00732C16"/>
    <w:rsid w:val="00732DCA"/>
    <w:rsid w:val="0073316F"/>
    <w:rsid w:val="007331BB"/>
    <w:rsid w:val="0073361E"/>
    <w:rsid w:val="0073365C"/>
    <w:rsid w:val="00733757"/>
    <w:rsid w:val="00733A93"/>
    <w:rsid w:val="00733D42"/>
    <w:rsid w:val="00733DD8"/>
    <w:rsid w:val="007346B7"/>
    <w:rsid w:val="007349C4"/>
    <w:rsid w:val="00734B2A"/>
    <w:rsid w:val="00734C36"/>
    <w:rsid w:val="00734EBC"/>
    <w:rsid w:val="00735498"/>
    <w:rsid w:val="00735572"/>
    <w:rsid w:val="00735638"/>
    <w:rsid w:val="007356AB"/>
    <w:rsid w:val="00735CDE"/>
    <w:rsid w:val="007365B5"/>
    <w:rsid w:val="00736697"/>
    <w:rsid w:val="007369C4"/>
    <w:rsid w:val="00736CBF"/>
    <w:rsid w:val="00736D6A"/>
    <w:rsid w:val="0073720D"/>
    <w:rsid w:val="007375A5"/>
    <w:rsid w:val="007376A3"/>
    <w:rsid w:val="00737CE7"/>
    <w:rsid w:val="00737CF7"/>
    <w:rsid w:val="00737F4C"/>
    <w:rsid w:val="00740730"/>
    <w:rsid w:val="007409FF"/>
    <w:rsid w:val="00740AEF"/>
    <w:rsid w:val="0074112B"/>
    <w:rsid w:val="00741212"/>
    <w:rsid w:val="0074171E"/>
    <w:rsid w:val="007417AE"/>
    <w:rsid w:val="00741D20"/>
    <w:rsid w:val="00741E8B"/>
    <w:rsid w:val="007420F0"/>
    <w:rsid w:val="00742491"/>
    <w:rsid w:val="007424A7"/>
    <w:rsid w:val="007424C8"/>
    <w:rsid w:val="00742E43"/>
    <w:rsid w:val="00743275"/>
    <w:rsid w:val="007432EC"/>
    <w:rsid w:val="0074371F"/>
    <w:rsid w:val="007437B4"/>
    <w:rsid w:val="007438E1"/>
    <w:rsid w:val="0074394C"/>
    <w:rsid w:val="00743A69"/>
    <w:rsid w:val="00743C4F"/>
    <w:rsid w:val="00743E04"/>
    <w:rsid w:val="00744627"/>
    <w:rsid w:val="0074489B"/>
    <w:rsid w:val="00744A05"/>
    <w:rsid w:val="00744A27"/>
    <w:rsid w:val="0074509A"/>
    <w:rsid w:val="007450B6"/>
    <w:rsid w:val="007453DB"/>
    <w:rsid w:val="0074542C"/>
    <w:rsid w:val="00745498"/>
    <w:rsid w:val="007456B7"/>
    <w:rsid w:val="00745C86"/>
    <w:rsid w:val="00745CB9"/>
    <w:rsid w:val="00745D99"/>
    <w:rsid w:val="00745F0C"/>
    <w:rsid w:val="00746319"/>
    <w:rsid w:val="00746944"/>
    <w:rsid w:val="0074696E"/>
    <w:rsid w:val="00746A26"/>
    <w:rsid w:val="00746A4C"/>
    <w:rsid w:val="00746E37"/>
    <w:rsid w:val="007472F3"/>
    <w:rsid w:val="007478DA"/>
    <w:rsid w:val="00747BB4"/>
    <w:rsid w:val="00747E58"/>
    <w:rsid w:val="0075002E"/>
    <w:rsid w:val="00750435"/>
    <w:rsid w:val="00750447"/>
    <w:rsid w:val="00750B56"/>
    <w:rsid w:val="0075117D"/>
    <w:rsid w:val="007514CF"/>
    <w:rsid w:val="007516AF"/>
    <w:rsid w:val="007522F7"/>
    <w:rsid w:val="00752586"/>
    <w:rsid w:val="007525D3"/>
    <w:rsid w:val="00752666"/>
    <w:rsid w:val="00752790"/>
    <w:rsid w:val="00752CF4"/>
    <w:rsid w:val="00752E7E"/>
    <w:rsid w:val="00752F40"/>
    <w:rsid w:val="00752FF0"/>
    <w:rsid w:val="007533EE"/>
    <w:rsid w:val="0075392A"/>
    <w:rsid w:val="00753957"/>
    <w:rsid w:val="007543C1"/>
    <w:rsid w:val="007548D6"/>
    <w:rsid w:val="00754A52"/>
    <w:rsid w:val="00754BAF"/>
    <w:rsid w:val="00754DC9"/>
    <w:rsid w:val="00754E35"/>
    <w:rsid w:val="0075536F"/>
    <w:rsid w:val="00755C48"/>
    <w:rsid w:val="0075610E"/>
    <w:rsid w:val="007561AB"/>
    <w:rsid w:val="00756B1D"/>
    <w:rsid w:val="00756B3E"/>
    <w:rsid w:val="00756D26"/>
    <w:rsid w:val="007570E7"/>
    <w:rsid w:val="00757634"/>
    <w:rsid w:val="00757F35"/>
    <w:rsid w:val="007608FA"/>
    <w:rsid w:val="007609D5"/>
    <w:rsid w:val="00760D24"/>
    <w:rsid w:val="00760E55"/>
    <w:rsid w:val="0076138A"/>
    <w:rsid w:val="00761745"/>
    <w:rsid w:val="007618EB"/>
    <w:rsid w:val="00761927"/>
    <w:rsid w:val="00761C74"/>
    <w:rsid w:val="00761CE3"/>
    <w:rsid w:val="00761F86"/>
    <w:rsid w:val="0076301A"/>
    <w:rsid w:val="0076302C"/>
    <w:rsid w:val="0076310F"/>
    <w:rsid w:val="0076398F"/>
    <w:rsid w:val="00763C1E"/>
    <w:rsid w:val="00763EC3"/>
    <w:rsid w:val="00763F05"/>
    <w:rsid w:val="00763FB9"/>
    <w:rsid w:val="00764070"/>
    <w:rsid w:val="007640CC"/>
    <w:rsid w:val="0076414E"/>
    <w:rsid w:val="00764504"/>
    <w:rsid w:val="007647BA"/>
    <w:rsid w:val="00764900"/>
    <w:rsid w:val="0076496E"/>
    <w:rsid w:val="007649D9"/>
    <w:rsid w:val="00764C68"/>
    <w:rsid w:val="00764D74"/>
    <w:rsid w:val="00764DF7"/>
    <w:rsid w:val="00764E8B"/>
    <w:rsid w:val="00765209"/>
    <w:rsid w:val="00765413"/>
    <w:rsid w:val="0076594F"/>
    <w:rsid w:val="00765968"/>
    <w:rsid w:val="00766025"/>
    <w:rsid w:val="007665EA"/>
    <w:rsid w:val="00766929"/>
    <w:rsid w:val="00766A45"/>
    <w:rsid w:val="00766B0A"/>
    <w:rsid w:val="00766BC8"/>
    <w:rsid w:val="00766F75"/>
    <w:rsid w:val="00767651"/>
    <w:rsid w:val="00767E01"/>
    <w:rsid w:val="00767EFC"/>
    <w:rsid w:val="00770065"/>
    <w:rsid w:val="00770664"/>
    <w:rsid w:val="00770673"/>
    <w:rsid w:val="007707F2"/>
    <w:rsid w:val="007709D5"/>
    <w:rsid w:val="0077122A"/>
    <w:rsid w:val="0077155E"/>
    <w:rsid w:val="0077157A"/>
    <w:rsid w:val="00771763"/>
    <w:rsid w:val="00771956"/>
    <w:rsid w:val="00772182"/>
    <w:rsid w:val="00772206"/>
    <w:rsid w:val="0077230F"/>
    <w:rsid w:val="007725B0"/>
    <w:rsid w:val="00772624"/>
    <w:rsid w:val="00772C53"/>
    <w:rsid w:val="00772CBB"/>
    <w:rsid w:val="00772F3B"/>
    <w:rsid w:val="007730CC"/>
    <w:rsid w:val="0077331C"/>
    <w:rsid w:val="00773B16"/>
    <w:rsid w:val="007740B1"/>
    <w:rsid w:val="007744AE"/>
    <w:rsid w:val="0077461C"/>
    <w:rsid w:val="00774960"/>
    <w:rsid w:val="00775051"/>
    <w:rsid w:val="00775242"/>
    <w:rsid w:val="00775355"/>
    <w:rsid w:val="00775533"/>
    <w:rsid w:val="00775DEB"/>
    <w:rsid w:val="00775DF9"/>
    <w:rsid w:val="00776166"/>
    <w:rsid w:val="00776662"/>
    <w:rsid w:val="007767C0"/>
    <w:rsid w:val="007768BA"/>
    <w:rsid w:val="00776A7C"/>
    <w:rsid w:val="00776EB3"/>
    <w:rsid w:val="00776F3D"/>
    <w:rsid w:val="0077786A"/>
    <w:rsid w:val="00777FEF"/>
    <w:rsid w:val="0078025D"/>
    <w:rsid w:val="00780926"/>
    <w:rsid w:val="00780B7B"/>
    <w:rsid w:val="00780D1D"/>
    <w:rsid w:val="0078107F"/>
    <w:rsid w:val="00781381"/>
    <w:rsid w:val="00781CED"/>
    <w:rsid w:val="00781D19"/>
    <w:rsid w:val="00782A42"/>
    <w:rsid w:val="0078311C"/>
    <w:rsid w:val="0078366E"/>
    <w:rsid w:val="007837F8"/>
    <w:rsid w:val="007838DA"/>
    <w:rsid w:val="00783932"/>
    <w:rsid w:val="0078408A"/>
    <w:rsid w:val="007842CC"/>
    <w:rsid w:val="00784FE4"/>
    <w:rsid w:val="00785426"/>
    <w:rsid w:val="007859FA"/>
    <w:rsid w:val="00785BC8"/>
    <w:rsid w:val="0078610A"/>
    <w:rsid w:val="007861BA"/>
    <w:rsid w:val="0078626F"/>
    <w:rsid w:val="00786B71"/>
    <w:rsid w:val="007871B4"/>
    <w:rsid w:val="007871FB"/>
    <w:rsid w:val="007873AC"/>
    <w:rsid w:val="00787622"/>
    <w:rsid w:val="007877AE"/>
    <w:rsid w:val="0078797E"/>
    <w:rsid w:val="00790EB5"/>
    <w:rsid w:val="007914C2"/>
    <w:rsid w:val="00791D02"/>
    <w:rsid w:val="00792F5E"/>
    <w:rsid w:val="007932A3"/>
    <w:rsid w:val="00793A48"/>
    <w:rsid w:val="0079426C"/>
    <w:rsid w:val="00794275"/>
    <w:rsid w:val="00794A79"/>
    <w:rsid w:val="00794ADF"/>
    <w:rsid w:val="00794B47"/>
    <w:rsid w:val="00794D71"/>
    <w:rsid w:val="00794E1B"/>
    <w:rsid w:val="00795050"/>
    <w:rsid w:val="007956C3"/>
    <w:rsid w:val="00795733"/>
    <w:rsid w:val="00795EB1"/>
    <w:rsid w:val="00796028"/>
    <w:rsid w:val="00796280"/>
    <w:rsid w:val="00796737"/>
    <w:rsid w:val="007967B9"/>
    <w:rsid w:val="00796A9C"/>
    <w:rsid w:val="00796AB0"/>
    <w:rsid w:val="00796DA2"/>
    <w:rsid w:val="00797073"/>
    <w:rsid w:val="0079745C"/>
    <w:rsid w:val="0079795B"/>
    <w:rsid w:val="00797D2F"/>
    <w:rsid w:val="007A0338"/>
    <w:rsid w:val="007A07CE"/>
    <w:rsid w:val="007A0A4C"/>
    <w:rsid w:val="007A11C1"/>
    <w:rsid w:val="007A1277"/>
    <w:rsid w:val="007A16B2"/>
    <w:rsid w:val="007A1766"/>
    <w:rsid w:val="007A1A22"/>
    <w:rsid w:val="007A1C88"/>
    <w:rsid w:val="007A2083"/>
    <w:rsid w:val="007A2579"/>
    <w:rsid w:val="007A2F6A"/>
    <w:rsid w:val="007A2FD7"/>
    <w:rsid w:val="007A388B"/>
    <w:rsid w:val="007A3908"/>
    <w:rsid w:val="007A3951"/>
    <w:rsid w:val="007A3B1E"/>
    <w:rsid w:val="007A3F7D"/>
    <w:rsid w:val="007A418A"/>
    <w:rsid w:val="007A41F7"/>
    <w:rsid w:val="007A4278"/>
    <w:rsid w:val="007A467E"/>
    <w:rsid w:val="007A4EC4"/>
    <w:rsid w:val="007A516C"/>
    <w:rsid w:val="007A521D"/>
    <w:rsid w:val="007A5266"/>
    <w:rsid w:val="007A57E4"/>
    <w:rsid w:val="007A5D01"/>
    <w:rsid w:val="007A6193"/>
    <w:rsid w:val="007A628D"/>
    <w:rsid w:val="007A660D"/>
    <w:rsid w:val="007A6B29"/>
    <w:rsid w:val="007A6FF6"/>
    <w:rsid w:val="007A76BF"/>
    <w:rsid w:val="007A7BB9"/>
    <w:rsid w:val="007B0289"/>
    <w:rsid w:val="007B0315"/>
    <w:rsid w:val="007B033C"/>
    <w:rsid w:val="007B03C9"/>
    <w:rsid w:val="007B043F"/>
    <w:rsid w:val="007B0DC2"/>
    <w:rsid w:val="007B12E8"/>
    <w:rsid w:val="007B1329"/>
    <w:rsid w:val="007B1353"/>
    <w:rsid w:val="007B1647"/>
    <w:rsid w:val="007B16CB"/>
    <w:rsid w:val="007B176C"/>
    <w:rsid w:val="007B1836"/>
    <w:rsid w:val="007B1C4F"/>
    <w:rsid w:val="007B1F5D"/>
    <w:rsid w:val="007B26C2"/>
    <w:rsid w:val="007B27BE"/>
    <w:rsid w:val="007B284F"/>
    <w:rsid w:val="007B2869"/>
    <w:rsid w:val="007B28DA"/>
    <w:rsid w:val="007B2A51"/>
    <w:rsid w:val="007B2A79"/>
    <w:rsid w:val="007B2C39"/>
    <w:rsid w:val="007B2ED4"/>
    <w:rsid w:val="007B2FD7"/>
    <w:rsid w:val="007B32A6"/>
    <w:rsid w:val="007B35B9"/>
    <w:rsid w:val="007B379E"/>
    <w:rsid w:val="007B394A"/>
    <w:rsid w:val="007B3FFE"/>
    <w:rsid w:val="007B44CE"/>
    <w:rsid w:val="007B469C"/>
    <w:rsid w:val="007B5192"/>
    <w:rsid w:val="007B5271"/>
    <w:rsid w:val="007B57D3"/>
    <w:rsid w:val="007B5BF2"/>
    <w:rsid w:val="007B7069"/>
    <w:rsid w:val="007B7145"/>
    <w:rsid w:val="007B7468"/>
    <w:rsid w:val="007B7AB1"/>
    <w:rsid w:val="007C0AFB"/>
    <w:rsid w:val="007C1120"/>
    <w:rsid w:val="007C15F2"/>
    <w:rsid w:val="007C16B7"/>
    <w:rsid w:val="007C16DD"/>
    <w:rsid w:val="007C1828"/>
    <w:rsid w:val="007C1D17"/>
    <w:rsid w:val="007C1E3D"/>
    <w:rsid w:val="007C2951"/>
    <w:rsid w:val="007C298D"/>
    <w:rsid w:val="007C2AFB"/>
    <w:rsid w:val="007C2D69"/>
    <w:rsid w:val="007C2F26"/>
    <w:rsid w:val="007C3466"/>
    <w:rsid w:val="007C38C5"/>
    <w:rsid w:val="007C3D4D"/>
    <w:rsid w:val="007C41A3"/>
    <w:rsid w:val="007C4E12"/>
    <w:rsid w:val="007C4F49"/>
    <w:rsid w:val="007C5044"/>
    <w:rsid w:val="007C535D"/>
    <w:rsid w:val="007C579A"/>
    <w:rsid w:val="007C5A5B"/>
    <w:rsid w:val="007C5D56"/>
    <w:rsid w:val="007C6004"/>
    <w:rsid w:val="007C6CBA"/>
    <w:rsid w:val="007C6D2E"/>
    <w:rsid w:val="007C6D37"/>
    <w:rsid w:val="007C6DCE"/>
    <w:rsid w:val="007C7299"/>
    <w:rsid w:val="007C72ED"/>
    <w:rsid w:val="007D04E3"/>
    <w:rsid w:val="007D05A5"/>
    <w:rsid w:val="007D105E"/>
    <w:rsid w:val="007D13AD"/>
    <w:rsid w:val="007D15EB"/>
    <w:rsid w:val="007D1BA8"/>
    <w:rsid w:val="007D1C26"/>
    <w:rsid w:val="007D1DAA"/>
    <w:rsid w:val="007D1EB4"/>
    <w:rsid w:val="007D1F98"/>
    <w:rsid w:val="007D209A"/>
    <w:rsid w:val="007D20F7"/>
    <w:rsid w:val="007D22AE"/>
    <w:rsid w:val="007D23A6"/>
    <w:rsid w:val="007D24A0"/>
    <w:rsid w:val="007D2C83"/>
    <w:rsid w:val="007D346A"/>
    <w:rsid w:val="007D3576"/>
    <w:rsid w:val="007D35C2"/>
    <w:rsid w:val="007D3947"/>
    <w:rsid w:val="007D3B31"/>
    <w:rsid w:val="007D3C38"/>
    <w:rsid w:val="007D3CCC"/>
    <w:rsid w:val="007D3DAA"/>
    <w:rsid w:val="007D478C"/>
    <w:rsid w:val="007D4BF4"/>
    <w:rsid w:val="007D4D1D"/>
    <w:rsid w:val="007D57A1"/>
    <w:rsid w:val="007D59A0"/>
    <w:rsid w:val="007D5F7F"/>
    <w:rsid w:val="007D6B7D"/>
    <w:rsid w:val="007D7824"/>
    <w:rsid w:val="007D78A2"/>
    <w:rsid w:val="007D7A46"/>
    <w:rsid w:val="007D7B4D"/>
    <w:rsid w:val="007D7EAA"/>
    <w:rsid w:val="007E04DE"/>
    <w:rsid w:val="007E0990"/>
    <w:rsid w:val="007E09A0"/>
    <w:rsid w:val="007E0F69"/>
    <w:rsid w:val="007E1F65"/>
    <w:rsid w:val="007E2031"/>
    <w:rsid w:val="007E221C"/>
    <w:rsid w:val="007E2422"/>
    <w:rsid w:val="007E24F0"/>
    <w:rsid w:val="007E2507"/>
    <w:rsid w:val="007E2A32"/>
    <w:rsid w:val="007E2A6E"/>
    <w:rsid w:val="007E2A7C"/>
    <w:rsid w:val="007E3665"/>
    <w:rsid w:val="007E3C70"/>
    <w:rsid w:val="007E436B"/>
    <w:rsid w:val="007E4623"/>
    <w:rsid w:val="007E4EE3"/>
    <w:rsid w:val="007E4F84"/>
    <w:rsid w:val="007E65D8"/>
    <w:rsid w:val="007E66F5"/>
    <w:rsid w:val="007E6B4A"/>
    <w:rsid w:val="007E6BFF"/>
    <w:rsid w:val="007E7306"/>
    <w:rsid w:val="007E7807"/>
    <w:rsid w:val="007E7D5E"/>
    <w:rsid w:val="007E7DDD"/>
    <w:rsid w:val="007F0488"/>
    <w:rsid w:val="007F053B"/>
    <w:rsid w:val="007F0573"/>
    <w:rsid w:val="007F0688"/>
    <w:rsid w:val="007F0932"/>
    <w:rsid w:val="007F0998"/>
    <w:rsid w:val="007F0F38"/>
    <w:rsid w:val="007F154C"/>
    <w:rsid w:val="007F194E"/>
    <w:rsid w:val="007F1A10"/>
    <w:rsid w:val="007F1A3A"/>
    <w:rsid w:val="007F1C22"/>
    <w:rsid w:val="007F1C80"/>
    <w:rsid w:val="007F1CB5"/>
    <w:rsid w:val="007F1CDB"/>
    <w:rsid w:val="007F1D64"/>
    <w:rsid w:val="007F1E6F"/>
    <w:rsid w:val="007F2265"/>
    <w:rsid w:val="007F2389"/>
    <w:rsid w:val="007F2769"/>
    <w:rsid w:val="007F2DB8"/>
    <w:rsid w:val="007F309C"/>
    <w:rsid w:val="007F32D0"/>
    <w:rsid w:val="007F368D"/>
    <w:rsid w:val="007F4138"/>
    <w:rsid w:val="007F419A"/>
    <w:rsid w:val="007F4358"/>
    <w:rsid w:val="007F487F"/>
    <w:rsid w:val="007F4E56"/>
    <w:rsid w:val="007F53FC"/>
    <w:rsid w:val="007F5429"/>
    <w:rsid w:val="007F5527"/>
    <w:rsid w:val="007F592D"/>
    <w:rsid w:val="007F5A5A"/>
    <w:rsid w:val="007F5ADB"/>
    <w:rsid w:val="007F6127"/>
    <w:rsid w:val="007F632A"/>
    <w:rsid w:val="007F63C5"/>
    <w:rsid w:val="007F64A9"/>
    <w:rsid w:val="007F6625"/>
    <w:rsid w:val="007F673D"/>
    <w:rsid w:val="007F6A21"/>
    <w:rsid w:val="007F6E7F"/>
    <w:rsid w:val="008000F3"/>
    <w:rsid w:val="0080068E"/>
    <w:rsid w:val="0080079B"/>
    <w:rsid w:val="00800C38"/>
    <w:rsid w:val="00800E49"/>
    <w:rsid w:val="00800F01"/>
    <w:rsid w:val="00800FA6"/>
    <w:rsid w:val="00801215"/>
    <w:rsid w:val="00801888"/>
    <w:rsid w:val="00801A75"/>
    <w:rsid w:val="00801EAF"/>
    <w:rsid w:val="00802111"/>
    <w:rsid w:val="00802708"/>
    <w:rsid w:val="00802761"/>
    <w:rsid w:val="008028DE"/>
    <w:rsid w:val="00802DB9"/>
    <w:rsid w:val="0080328D"/>
    <w:rsid w:val="00803787"/>
    <w:rsid w:val="008037AE"/>
    <w:rsid w:val="00803A4C"/>
    <w:rsid w:val="00803B29"/>
    <w:rsid w:val="00803F4E"/>
    <w:rsid w:val="00803FD1"/>
    <w:rsid w:val="008043F0"/>
    <w:rsid w:val="00804BD0"/>
    <w:rsid w:val="00804E4E"/>
    <w:rsid w:val="00804FB8"/>
    <w:rsid w:val="00805223"/>
    <w:rsid w:val="008053AF"/>
    <w:rsid w:val="0080540E"/>
    <w:rsid w:val="008057CE"/>
    <w:rsid w:val="00805F2D"/>
    <w:rsid w:val="00805FD9"/>
    <w:rsid w:val="0080667D"/>
    <w:rsid w:val="008067CD"/>
    <w:rsid w:val="008068F4"/>
    <w:rsid w:val="008069F9"/>
    <w:rsid w:val="00806F32"/>
    <w:rsid w:val="008074CB"/>
    <w:rsid w:val="008074F4"/>
    <w:rsid w:val="00807D95"/>
    <w:rsid w:val="0081029D"/>
    <w:rsid w:val="0081066D"/>
    <w:rsid w:val="00811684"/>
    <w:rsid w:val="008118DD"/>
    <w:rsid w:val="008122E3"/>
    <w:rsid w:val="008124AF"/>
    <w:rsid w:val="008126AA"/>
    <w:rsid w:val="00812CA5"/>
    <w:rsid w:val="00812FB3"/>
    <w:rsid w:val="0081304B"/>
    <w:rsid w:val="00813245"/>
    <w:rsid w:val="008136E6"/>
    <w:rsid w:val="00813F5D"/>
    <w:rsid w:val="0081409F"/>
    <w:rsid w:val="008143D3"/>
    <w:rsid w:val="008143F3"/>
    <w:rsid w:val="00814B4C"/>
    <w:rsid w:val="00815283"/>
    <w:rsid w:val="008152DE"/>
    <w:rsid w:val="00815430"/>
    <w:rsid w:val="00815472"/>
    <w:rsid w:val="008157B4"/>
    <w:rsid w:val="00815E74"/>
    <w:rsid w:val="0081630A"/>
    <w:rsid w:val="0081648B"/>
    <w:rsid w:val="00816865"/>
    <w:rsid w:val="00816BF1"/>
    <w:rsid w:val="00817421"/>
    <w:rsid w:val="00817AA2"/>
    <w:rsid w:val="00820976"/>
    <w:rsid w:val="00820A65"/>
    <w:rsid w:val="00820E10"/>
    <w:rsid w:val="0082139C"/>
    <w:rsid w:val="00821611"/>
    <w:rsid w:val="00821817"/>
    <w:rsid w:val="00821B2A"/>
    <w:rsid w:val="00821C51"/>
    <w:rsid w:val="00821CE2"/>
    <w:rsid w:val="00821FE6"/>
    <w:rsid w:val="00822CBF"/>
    <w:rsid w:val="00822CDE"/>
    <w:rsid w:val="00822F93"/>
    <w:rsid w:val="0082395C"/>
    <w:rsid w:val="0082397A"/>
    <w:rsid w:val="00824051"/>
    <w:rsid w:val="00824092"/>
    <w:rsid w:val="008241C4"/>
    <w:rsid w:val="0082474F"/>
    <w:rsid w:val="008249A2"/>
    <w:rsid w:val="00824F69"/>
    <w:rsid w:val="00824FF3"/>
    <w:rsid w:val="00825022"/>
    <w:rsid w:val="00825BA0"/>
    <w:rsid w:val="00825C6D"/>
    <w:rsid w:val="00825CAD"/>
    <w:rsid w:val="00825F3A"/>
    <w:rsid w:val="0082600F"/>
    <w:rsid w:val="00826076"/>
    <w:rsid w:val="0082608A"/>
    <w:rsid w:val="008268CF"/>
    <w:rsid w:val="00826BF3"/>
    <w:rsid w:val="00826DA4"/>
    <w:rsid w:val="00826DA9"/>
    <w:rsid w:val="00827250"/>
    <w:rsid w:val="00827BA8"/>
    <w:rsid w:val="00827E79"/>
    <w:rsid w:val="00827E95"/>
    <w:rsid w:val="00827FE2"/>
    <w:rsid w:val="008301DA"/>
    <w:rsid w:val="0083021D"/>
    <w:rsid w:val="008306D9"/>
    <w:rsid w:val="008307CC"/>
    <w:rsid w:val="008309CB"/>
    <w:rsid w:val="00830B63"/>
    <w:rsid w:val="00831832"/>
    <w:rsid w:val="00831A53"/>
    <w:rsid w:val="00831B54"/>
    <w:rsid w:val="008324EE"/>
    <w:rsid w:val="0083288B"/>
    <w:rsid w:val="00832A5B"/>
    <w:rsid w:val="00832BE8"/>
    <w:rsid w:val="00832E23"/>
    <w:rsid w:val="008332FE"/>
    <w:rsid w:val="00833329"/>
    <w:rsid w:val="00833533"/>
    <w:rsid w:val="0083376E"/>
    <w:rsid w:val="00833E5D"/>
    <w:rsid w:val="00833EAA"/>
    <w:rsid w:val="008341A7"/>
    <w:rsid w:val="008343AB"/>
    <w:rsid w:val="0083478C"/>
    <w:rsid w:val="008351C1"/>
    <w:rsid w:val="008352FE"/>
    <w:rsid w:val="008353A1"/>
    <w:rsid w:val="008356A1"/>
    <w:rsid w:val="0083575A"/>
    <w:rsid w:val="00836392"/>
    <w:rsid w:val="00836761"/>
    <w:rsid w:val="00836794"/>
    <w:rsid w:val="00836C29"/>
    <w:rsid w:val="00836CA3"/>
    <w:rsid w:val="00836F9E"/>
    <w:rsid w:val="0083742E"/>
    <w:rsid w:val="00837BB6"/>
    <w:rsid w:val="00837C4F"/>
    <w:rsid w:val="00837E23"/>
    <w:rsid w:val="008405DB"/>
    <w:rsid w:val="00840A61"/>
    <w:rsid w:val="00840F93"/>
    <w:rsid w:val="0084149F"/>
    <w:rsid w:val="008415C1"/>
    <w:rsid w:val="00841662"/>
    <w:rsid w:val="00841ACB"/>
    <w:rsid w:val="00841ACE"/>
    <w:rsid w:val="00841B64"/>
    <w:rsid w:val="00841BB3"/>
    <w:rsid w:val="00841CD7"/>
    <w:rsid w:val="00841EA9"/>
    <w:rsid w:val="0084235C"/>
    <w:rsid w:val="00842724"/>
    <w:rsid w:val="008427C8"/>
    <w:rsid w:val="008427CF"/>
    <w:rsid w:val="00842A64"/>
    <w:rsid w:val="00842AE6"/>
    <w:rsid w:val="008435C3"/>
    <w:rsid w:val="00843656"/>
    <w:rsid w:val="00843906"/>
    <w:rsid w:val="00843B62"/>
    <w:rsid w:val="00843C39"/>
    <w:rsid w:val="00843CB2"/>
    <w:rsid w:val="00843F36"/>
    <w:rsid w:val="008443A6"/>
    <w:rsid w:val="008444CA"/>
    <w:rsid w:val="0084474C"/>
    <w:rsid w:val="008447CB"/>
    <w:rsid w:val="008448B6"/>
    <w:rsid w:val="00844955"/>
    <w:rsid w:val="00844B5A"/>
    <w:rsid w:val="00844C25"/>
    <w:rsid w:val="0084563A"/>
    <w:rsid w:val="00845BCC"/>
    <w:rsid w:val="00845C2B"/>
    <w:rsid w:val="00845F1E"/>
    <w:rsid w:val="0084646D"/>
    <w:rsid w:val="00846884"/>
    <w:rsid w:val="00846D23"/>
    <w:rsid w:val="00846F88"/>
    <w:rsid w:val="00847381"/>
    <w:rsid w:val="00847425"/>
    <w:rsid w:val="00847D6C"/>
    <w:rsid w:val="0085066B"/>
    <w:rsid w:val="00850E87"/>
    <w:rsid w:val="00850F8B"/>
    <w:rsid w:val="00851139"/>
    <w:rsid w:val="00851CD7"/>
    <w:rsid w:val="00851E6C"/>
    <w:rsid w:val="00851FCD"/>
    <w:rsid w:val="00852317"/>
    <w:rsid w:val="00852563"/>
    <w:rsid w:val="008526BA"/>
    <w:rsid w:val="00852992"/>
    <w:rsid w:val="00852CE4"/>
    <w:rsid w:val="00852E56"/>
    <w:rsid w:val="008530A2"/>
    <w:rsid w:val="00853CDA"/>
    <w:rsid w:val="00853EE0"/>
    <w:rsid w:val="00854126"/>
    <w:rsid w:val="008546EC"/>
    <w:rsid w:val="00854767"/>
    <w:rsid w:val="008548BF"/>
    <w:rsid w:val="00854985"/>
    <w:rsid w:val="00855453"/>
    <w:rsid w:val="00855F17"/>
    <w:rsid w:val="008564DD"/>
    <w:rsid w:val="00856835"/>
    <w:rsid w:val="008568B3"/>
    <w:rsid w:val="00856A4D"/>
    <w:rsid w:val="00856A63"/>
    <w:rsid w:val="00856CF2"/>
    <w:rsid w:val="0085713E"/>
    <w:rsid w:val="00857737"/>
    <w:rsid w:val="00857ADB"/>
    <w:rsid w:val="00857EA2"/>
    <w:rsid w:val="0086005B"/>
    <w:rsid w:val="0086048C"/>
    <w:rsid w:val="008607C4"/>
    <w:rsid w:val="008608D8"/>
    <w:rsid w:val="00860BD8"/>
    <w:rsid w:val="0086109A"/>
    <w:rsid w:val="00861283"/>
    <w:rsid w:val="008615D2"/>
    <w:rsid w:val="0086173A"/>
    <w:rsid w:val="00861F7A"/>
    <w:rsid w:val="0086214F"/>
    <w:rsid w:val="00862B07"/>
    <w:rsid w:val="00862CA0"/>
    <w:rsid w:val="00863171"/>
    <w:rsid w:val="00863412"/>
    <w:rsid w:val="00863B76"/>
    <w:rsid w:val="00863BA6"/>
    <w:rsid w:val="00863E5F"/>
    <w:rsid w:val="008641EB"/>
    <w:rsid w:val="00864457"/>
    <w:rsid w:val="00864970"/>
    <w:rsid w:val="008652C1"/>
    <w:rsid w:val="0086537E"/>
    <w:rsid w:val="00865401"/>
    <w:rsid w:val="0086543E"/>
    <w:rsid w:val="008659BF"/>
    <w:rsid w:val="00865A99"/>
    <w:rsid w:val="00865C89"/>
    <w:rsid w:val="00865D49"/>
    <w:rsid w:val="008664E8"/>
    <w:rsid w:val="0086667D"/>
    <w:rsid w:val="008669D5"/>
    <w:rsid w:val="00866BA0"/>
    <w:rsid w:val="00866F90"/>
    <w:rsid w:val="0086750F"/>
    <w:rsid w:val="0087024B"/>
    <w:rsid w:val="00870565"/>
    <w:rsid w:val="00870866"/>
    <w:rsid w:val="00870DA4"/>
    <w:rsid w:val="0087183A"/>
    <w:rsid w:val="00871B8F"/>
    <w:rsid w:val="00871E49"/>
    <w:rsid w:val="0087241C"/>
    <w:rsid w:val="00872AE3"/>
    <w:rsid w:val="00872C0C"/>
    <w:rsid w:val="00872D42"/>
    <w:rsid w:val="008733A5"/>
    <w:rsid w:val="0087372C"/>
    <w:rsid w:val="0087381E"/>
    <w:rsid w:val="00873D04"/>
    <w:rsid w:val="008742D2"/>
    <w:rsid w:val="00874415"/>
    <w:rsid w:val="00874BF9"/>
    <w:rsid w:val="00874FD0"/>
    <w:rsid w:val="00874FEB"/>
    <w:rsid w:val="00875184"/>
    <w:rsid w:val="00875407"/>
    <w:rsid w:val="0087550E"/>
    <w:rsid w:val="00875B3D"/>
    <w:rsid w:val="00875E71"/>
    <w:rsid w:val="00876C5A"/>
    <w:rsid w:val="00876F9B"/>
    <w:rsid w:val="00877201"/>
    <w:rsid w:val="00877AA8"/>
    <w:rsid w:val="00877B26"/>
    <w:rsid w:val="00877D79"/>
    <w:rsid w:val="00880127"/>
    <w:rsid w:val="0088019A"/>
    <w:rsid w:val="0088078F"/>
    <w:rsid w:val="00880984"/>
    <w:rsid w:val="00881296"/>
    <w:rsid w:val="008813DB"/>
    <w:rsid w:val="008814B0"/>
    <w:rsid w:val="00881D4D"/>
    <w:rsid w:val="008820CD"/>
    <w:rsid w:val="00882259"/>
    <w:rsid w:val="00882D4A"/>
    <w:rsid w:val="00882D6D"/>
    <w:rsid w:val="00883B42"/>
    <w:rsid w:val="00883D3D"/>
    <w:rsid w:val="0088440F"/>
    <w:rsid w:val="00884C0F"/>
    <w:rsid w:val="008851F5"/>
    <w:rsid w:val="00885329"/>
    <w:rsid w:val="00885BFB"/>
    <w:rsid w:val="00886376"/>
    <w:rsid w:val="00886A4C"/>
    <w:rsid w:val="008870CC"/>
    <w:rsid w:val="008875EA"/>
    <w:rsid w:val="0088779C"/>
    <w:rsid w:val="008879AB"/>
    <w:rsid w:val="00887D5A"/>
    <w:rsid w:val="00887F3B"/>
    <w:rsid w:val="00890313"/>
    <w:rsid w:val="00890400"/>
    <w:rsid w:val="008906CF"/>
    <w:rsid w:val="00890719"/>
    <w:rsid w:val="00890841"/>
    <w:rsid w:val="008915DF"/>
    <w:rsid w:val="008917B1"/>
    <w:rsid w:val="008919A1"/>
    <w:rsid w:val="00891A3C"/>
    <w:rsid w:val="00892616"/>
    <w:rsid w:val="00892656"/>
    <w:rsid w:val="008927AD"/>
    <w:rsid w:val="008927AF"/>
    <w:rsid w:val="00892D38"/>
    <w:rsid w:val="00893392"/>
    <w:rsid w:val="00893C7A"/>
    <w:rsid w:val="00893C93"/>
    <w:rsid w:val="00894255"/>
    <w:rsid w:val="0089426B"/>
    <w:rsid w:val="008946F6"/>
    <w:rsid w:val="008947E7"/>
    <w:rsid w:val="0089482F"/>
    <w:rsid w:val="00894EAB"/>
    <w:rsid w:val="0089520D"/>
    <w:rsid w:val="00895269"/>
    <w:rsid w:val="008955D7"/>
    <w:rsid w:val="0089563B"/>
    <w:rsid w:val="008958AC"/>
    <w:rsid w:val="00896194"/>
    <w:rsid w:val="008962FD"/>
    <w:rsid w:val="008964FC"/>
    <w:rsid w:val="00896631"/>
    <w:rsid w:val="00896A6D"/>
    <w:rsid w:val="00896E63"/>
    <w:rsid w:val="00897DCB"/>
    <w:rsid w:val="008A00A7"/>
    <w:rsid w:val="008A015E"/>
    <w:rsid w:val="008A02BA"/>
    <w:rsid w:val="008A0349"/>
    <w:rsid w:val="008A09F3"/>
    <w:rsid w:val="008A0B89"/>
    <w:rsid w:val="008A0EA2"/>
    <w:rsid w:val="008A13B0"/>
    <w:rsid w:val="008A13D3"/>
    <w:rsid w:val="008A16C1"/>
    <w:rsid w:val="008A2074"/>
    <w:rsid w:val="008A27E9"/>
    <w:rsid w:val="008A2D35"/>
    <w:rsid w:val="008A2FC2"/>
    <w:rsid w:val="008A305C"/>
    <w:rsid w:val="008A3992"/>
    <w:rsid w:val="008A39CD"/>
    <w:rsid w:val="008A3B90"/>
    <w:rsid w:val="008A3E66"/>
    <w:rsid w:val="008A474D"/>
    <w:rsid w:val="008A47D5"/>
    <w:rsid w:val="008A4B31"/>
    <w:rsid w:val="008A4B3A"/>
    <w:rsid w:val="008A4DC8"/>
    <w:rsid w:val="008A54EB"/>
    <w:rsid w:val="008A5589"/>
    <w:rsid w:val="008A5BA1"/>
    <w:rsid w:val="008A5D39"/>
    <w:rsid w:val="008A5F72"/>
    <w:rsid w:val="008A63B5"/>
    <w:rsid w:val="008A65AA"/>
    <w:rsid w:val="008A723E"/>
    <w:rsid w:val="008A72DB"/>
    <w:rsid w:val="008A7A17"/>
    <w:rsid w:val="008A7A38"/>
    <w:rsid w:val="008A7C16"/>
    <w:rsid w:val="008B028C"/>
    <w:rsid w:val="008B06E1"/>
    <w:rsid w:val="008B0ABA"/>
    <w:rsid w:val="008B0F8D"/>
    <w:rsid w:val="008B1126"/>
    <w:rsid w:val="008B12E1"/>
    <w:rsid w:val="008B133E"/>
    <w:rsid w:val="008B18D8"/>
    <w:rsid w:val="008B197B"/>
    <w:rsid w:val="008B1B83"/>
    <w:rsid w:val="008B1BA0"/>
    <w:rsid w:val="008B1BE5"/>
    <w:rsid w:val="008B1CB2"/>
    <w:rsid w:val="008B234B"/>
    <w:rsid w:val="008B241C"/>
    <w:rsid w:val="008B294A"/>
    <w:rsid w:val="008B29E1"/>
    <w:rsid w:val="008B2AC1"/>
    <w:rsid w:val="008B2ED6"/>
    <w:rsid w:val="008B35BD"/>
    <w:rsid w:val="008B3722"/>
    <w:rsid w:val="008B3966"/>
    <w:rsid w:val="008B3B39"/>
    <w:rsid w:val="008B3D03"/>
    <w:rsid w:val="008B4C01"/>
    <w:rsid w:val="008B4F45"/>
    <w:rsid w:val="008B51AD"/>
    <w:rsid w:val="008B525A"/>
    <w:rsid w:val="008B59BB"/>
    <w:rsid w:val="008B5A9A"/>
    <w:rsid w:val="008B5CB0"/>
    <w:rsid w:val="008B60F9"/>
    <w:rsid w:val="008B6195"/>
    <w:rsid w:val="008B73CF"/>
    <w:rsid w:val="008B76FE"/>
    <w:rsid w:val="008C08FF"/>
    <w:rsid w:val="008C0A94"/>
    <w:rsid w:val="008C0B0C"/>
    <w:rsid w:val="008C0B86"/>
    <w:rsid w:val="008C0CDF"/>
    <w:rsid w:val="008C0F4D"/>
    <w:rsid w:val="008C1187"/>
    <w:rsid w:val="008C140D"/>
    <w:rsid w:val="008C26B0"/>
    <w:rsid w:val="008C2E09"/>
    <w:rsid w:val="008C313D"/>
    <w:rsid w:val="008C3399"/>
    <w:rsid w:val="008C399B"/>
    <w:rsid w:val="008C3CC7"/>
    <w:rsid w:val="008C485F"/>
    <w:rsid w:val="008C4A6D"/>
    <w:rsid w:val="008C506F"/>
    <w:rsid w:val="008C51A2"/>
    <w:rsid w:val="008C5406"/>
    <w:rsid w:val="008C568C"/>
    <w:rsid w:val="008C58CB"/>
    <w:rsid w:val="008C5CF4"/>
    <w:rsid w:val="008C62CE"/>
    <w:rsid w:val="008C67FB"/>
    <w:rsid w:val="008C680A"/>
    <w:rsid w:val="008C6A11"/>
    <w:rsid w:val="008C6C73"/>
    <w:rsid w:val="008C6DD7"/>
    <w:rsid w:val="008C709B"/>
    <w:rsid w:val="008C733D"/>
    <w:rsid w:val="008C7E45"/>
    <w:rsid w:val="008C7EA0"/>
    <w:rsid w:val="008D066A"/>
    <w:rsid w:val="008D07A7"/>
    <w:rsid w:val="008D0F93"/>
    <w:rsid w:val="008D1134"/>
    <w:rsid w:val="008D1391"/>
    <w:rsid w:val="008D1550"/>
    <w:rsid w:val="008D1581"/>
    <w:rsid w:val="008D17AB"/>
    <w:rsid w:val="008D1F57"/>
    <w:rsid w:val="008D20D5"/>
    <w:rsid w:val="008D2355"/>
    <w:rsid w:val="008D262E"/>
    <w:rsid w:val="008D264B"/>
    <w:rsid w:val="008D2A22"/>
    <w:rsid w:val="008D2C23"/>
    <w:rsid w:val="008D2CE3"/>
    <w:rsid w:val="008D3097"/>
    <w:rsid w:val="008D3176"/>
    <w:rsid w:val="008D333B"/>
    <w:rsid w:val="008D34C7"/>
    <w:rsid w:val="008D36FF"/>
    <w:rsid w:val="008D3831"/>
    <w:rsid w:val="008D3C50"/>
    <w:rsid w:val="008D443F"/>
    <w:rsid w:val="008D4848"/>
    <w:rsid w:val="008D4A0D"/>
    <w:rsid w:val="008D4DA7"/>
    <w:rsid w:val="008D519B"/>
    <w:rsid w:val="008D54C0"/>
    <w:rsid w:val="008D5827"/>
    <w:rsid w:val="008D591D"/>
    <w:rsid w:val="008D5997"/>
    <w:rsid w:val="008D651C"/>
    <w:rsid w:val="008D65D5"/>
    <w:rsid w:val="008D6635"/>
    <w:rsid w:val="008D689E"/>
    <w:rsid w:val="008D6B2A"/>
    <w:rsid w:val="008D7034"/>
    <w:rsid w:val="008D7C1E"/>
    <w:rsid w:val="008D7C65"/>
    <w:rsid w:val="008D7C7C"/>
    <w:rsid w:val="008D7E3C"/>
    <w:rsid w:val="008E01FC"/>
    <w:rsid w:val="008E0269"/>
    <w:rsid w:val="008E0793"/>
    <w:rsid w:val="008E07FC"/>
    <w:rsid w:val="008E0A38"/>
    <w:rsid w:val="008E0B1D"/>
    <w:rsid w:val="008E10B9"/>
    <w:rsid w:val="008E14A5"/>
    <w:rsid w:val="008E15B3"/>
    <w:rsid w:val="008E2143"/>
    <w:rsid w:val="008E2190"/>
    <w:rsid w:val="008E22C2"/>
    <w:rsid w:val="008E261B"/>
    <w:rsid w:val="008E27A3"/>
    <w:rsid w:val="008E286F"/>
    <w:rsid w:val="008E2D26"/>
    <w:rsid w:val="008E2E4B"/>
    <w:rsid w:val="008E2F4A"/>
    <w:rsid w:val="008E358D"/>
    <w:rsid w:val="008E377E"/>
    <w:rsid w:val="008E379F"/>
    <w:rsid w:val="008E37FE"/>
    <w:rsid w:val="008E3A28"/>
    <w:rsid w:val="008E3C22"/>
    <w:rsid w:val="008E3DED"/>
    <w:rsid w:val="008E3EEA"/>
    <w:rsid w:val="008E3FB8"/>
    <w:rsid w:val="008E417A"/>
    <w:rsid w:val="008E49E9"/>
    <w:rsid w:val="008E4AC8"/>
    <w:rsid w:val="008E51C2"/>
    <w:rsid w:val="008E557C"/>
    <w:rsid w:val="008E5938"/>
    <w:rsid w:val="008E5AC9"/>
    <w:rsid w:val="008E5CC2"/>
    <w:rsid w:val="008E5CD1"/>
    <w:rsid w:val="008E6240"/>
    <w:rsid w:val="008E63AC"/>
    <w:rsid w:val="008E67EE"/>
    <w:rsid w:val="008E6929"/>
    <w:rsid w:val="008E69FE"/>
    <w:rsid w:val="008E6B52"/>
    <w:rsid w:val="008E6BC3"/>
    <w:rsid w:val="008E7D5D"/>
    <w:rsid w:val="008E7E66"/>
    <w:rsid w:val="008F042D"/>
    <w:rsid w:val="008F0435"/>
    <w:rsid w:val="008F0822"/>
    <w:rsid w:val="008F0C92"/>
    <w:rsid w:val="008F1457"/>
    <w:rsid w:val="008F1A2A"/>
    <w:rsid w:val="008F1B1D"/>
    <w:rsid w:val="008F2011"/>
    <w:rsid w:val="008F24DF"/>
    <w:rsid w:val="008F2B57"/>
    <w:rsid w:val="008F3586"/>
    <w:rsid w:val="008F3D5C"/>
    <w:rsid w:val="008F3DB5"/>
    <w:rsid w:val="008F3FAA"/>
    <w:rsid w:val="008F44F5"/>
    <w:rsid w:val="008F47C5"/>
    <w:rsid w:val="008F4802"/>
    <w:rsid w:val="008F4B45"/>
    <w:rsid w:val="008F4B6D"/>
    <w:rsid w:val="008F4BAA"/>
    <w:rsid w:val="008F4C42"/>
    <w:rsid w:val="008F4CB7"/>
    <w:rsid w:val="008F53FB"/>
    <w:rsid w:val="008F584B"/>
    <w:rsid w:val="008F5AEE"/>
    <w:rsid w:val="008F5E8E"/>
    <w:rsid w:val="008F5EF8"/>
    <w:rsid w:val="008F5FA3"/>
    <w:rsid w:val="008F636A"/>
    <w:rsid w:val="008F6A78"/>
    <w:rsid w:val="008F6B2F"/>
    <w:rsid w:val="008F6DF1"/>
    <w:rsid w:val="008F6F91"/>
    <w:rsid w:val="008F70CA"/>
    <w:rsid w:val="008F7216"/>
    <w:rsid w:val="008F75D4"/>
    <w:rsid w:val="008F7720"/>
    <w:rsid w:val="008F78D1"/>
    <w:rsid w:val="008F7905"/>
    <w:rsid w:val="008F7D18"/>
    <w:rsid w:val="009001E3"/>
    <w:rsid w:val="0090032F"/>
    <w:rsid w:val="0090036F"/>
    <w:rsid w:val="00900543"/>
    <w:rsid w:val="0090068C"/>
    <w:rsid w:val="00900D10"/>
    <w:rsid w:val="00901117"/>
    <w:rsid w:val="0090126F"/>
    <w:rsid w:val="00901775"/>
    <w:rsid w:val="0090177A"/>
    <w:rsid w:val="00901925"/>
    <w:rsid w:val="00901A5B"/>
    <w:rsid w:val="00901CD8"/>
    <w:rsid w:val="0090203C"/>
    <w:rsid w:val="00902408"/>
    <w:rsid w:val="00902750"/>
    <w:rsid w:val="00902D61"/>
    <w:rsid w:val="00902D96"/>
    <w:rsid w:val="00903100"/>
    <w:rsid w:val="00903191"/>
    <w:rsid w:val="0090348F"/>
    <w:rsid w:val="009035AD"/>
    <w:rsid w:val="009036B5"/>
    <w:rsid w:val="009036FF"/>
    <w:rsid w:val="00903797"/>
    <w:rsid w:val="0090390B"/>
    <w:rsid w:val="00903B69"/>
    <w:rsid w:val="00903E2E"/>
    <w:rsid w:val="00903F40"/>
    <w:rsid w:val="009049A8"/>
    <w:rsid w:val="00904AEE"/>
    <w:rsid w:val="00904CDD"/>
    <w:rsid w:val="0090517D"/>
    <w:rsid w:val="00905BBB"/>
    <w:rsid w:val="00905FBA"/>
    <w:rsid w:val="00906E5F"/>
    <w:rsid w:val="00907049"/>
    <w:rsid w:val="00907164"/>
    <w:rsid w:val="0090741F"/>
    <w:rsid w:val="0090774A"/>
    <w:rsid w:val="009101F5"/>
    <w:rsid w:val="0091060A"/>
    <w:rsid w:val="00910BB2"/>
    <w:rsid w:val="00910C21"/>
    <w:rsid w:val="0091105C"/>
    <w:rsid w:val="009110BD"/>
    <w:rsid w:val="0091121E"/>
    <w:rsid w:val="009115DC"/>
    <w:rsid w:val="009115F8"/>
    <w:rsid w:val="00911854"/>
    <w:rsid w:val="00911F7C"/>
    <w:rsid w:val="00912A07"/>
    <w:rsid w:val="00912B83"/>
    <w:rsid w:val="00913474"/>
    <w:rsid w:val="0091385E"/>
    <w:rsid w:val="00913E32"/>
    <w:rsid w:val="00913EA1"/>
    <w:rsid w:val="00914442"/>
    <w:rsid w:val="009144AA"/>
    <w:rsid w:val="009147C7"/>
    <w:rsid w:val="00914C3C"/>
    <w:rsid w:val="00914F89"/>
    <w:rsid w:val="0091535F"/>
    <w:rsid w:val="009155B1"/>
    <w:rsid w:val="00915877"/>
    <w:rsid w:val="0091590F"/>
    <w:rsid w:val="00915A55"/>
    <w:rsid w:val="00915C32"/>
    <w:rsid w:val="00915E7C"/>
    <w:rsid w:val="00916784"/>
    <w:rsid w:val="00916AB9"/>
    <w:rsid w:val="00916F3D"/>
    <w:rsid w:val="00917516"/>
    <w:rsid w:val="009177F4"/>
    <w:rsid w:val="00917D4A"/>
    <w:rsid w:val="00917ED7"/>
    <w:rsid w:val="00917FF0"/>
    <w:rsid w:val="009200DD"/>
    <w:rsid w:val="009202D0"/>
    <w:rsid w:val="00920427"/>
    <w:rsid w:val="009208A2"/>
    <w:rsid w:val="00920EB2"/>
    <w:rsid w:val="00921112"/>
    <w:rsid w:val="0092141F"/>
    <w:rsid w:val="0092166F"/>
    <w:rsid w:val="009216B8"/>
    <w:rsid w:val="009217C5"/>
    <w:rsid w:val="00921B46"/>
    <w:rsid w:val="00921E83"/>
    <w:rsid w:val="00921F1C"/>
    <w:rsid w:val="0092212A"/>
    <w:rsid w:val="009221B8"/>
    <w:rsid w:val="009228B5"/>
    <w:rsid w:val="00922F99"/>
    <w:rsid w:val="009234A9"/>
    <w:rsid w:val="009236E5"/>
    <w:rsid w:val="009237FB"/>
    <w:rsid w:val="00923D40"/>
    <w:rsid w:val="0092453B"/>
    <w:rsid w:val="00924768"/>
    <w:rsid w:val="009247B5"/>
    <w:rsid w:val="00925114"/>
    <w:rsid w:val="009251E1"/>
    <w:rsid w:val="009253FD"/>
    <w:rsid w:val="009256FA"/>
    <w:rsid w:val="00925FA9"/>
    <w:rsid w:val="009261A0"/>
    <w:rsid w:val="009262EB"/>
    <w:rsid w:val="00926AEC"/>
    <w:rsid w:val="00926B97"/>
    <w:rsid w:val="00926F19"/>
    <w:rsid w:val="009272A4"/>
    <w:rsid w:val="0092746E"/>
    <w:rsid w:val="0092790D"/>
    <w:rsid w:val="00930207"/>
    <w:rsid w:val="00930316"/>
    <w:rsid w:val="009311C8"/>
    <w:rsid w:val="00931206"/>
    <w:rsid w:val="0093171C"/>
    <w:rsid w:val="009319A8"/>
    <w:rsid w:val="00931DA8"/>
    <w:rsid w:val="009321EC"/>
    <w:rsid w:val="0093229D"/>
    <w:rsid w:val="009322E2"/>
    <w:rsid w:val="00932B22"/>
    <w:rsid w:val="00933130"/>
    <w:rsid w:val="00933665"/>
    <w:rsid w:val="00934786"/>
    <w:rsid w:val="00934D57"/>
    <w:rsid w:val="00935264"/>
    <w:rsid w:val="00935710"/>
    <w:rsid w:val="009359AA"/>
    <w:rsid w:val="00935BED"/>
    <w:rsid w:val="00936260"/>
    <w:rsid w:val="00936486"/>
    <w:rsid w:val="00936571"/>
    <w:rsid w:val="009368BF"/>
    <w:rsid w:val="009376C1"/>
    <w:rsid w:val="00937BE5"/>
    <w:rsid w:val="00937F59"/>
    <w:rsid w:val="00940244"/>
    <w:rsid w:val="009405D7"/>
    <w:rsid w:val="00940644"/>
    <w:rsid w:val="00940729"/>
    <w:rsid w:val="00940C36"/>
    <w:rsid w:val="00940C79"/>
    <w:rsid w:val="0094132F"/>
    <w:rsid w:val="0094146F"/>
    <w:rsid w:val="009415AC"/>
    <w:rsid w:val="00941969"/>
    <w:rsid w:val="00941BB3"/>
    <w:rsid w:val="00941BDD"/>
    <w:rsid w:val="00941D3D"/>
    <w:rsid w:val="00941D75"/>
    <w:rsid w:val="00942014"/>
    <w:rsid w:val="009423D8"/>
    <w:rsid w:val="00942D5A"/>
    <w:rsid w:val="00942EBB"/>
    <w:rsid w:val="00943652"/>
    <w:rsid w:val="009436D1"/>
    <w:rsid w:val="00943E43"/>
    <w:rsid w:val="00944161"/>
    <w:rsid w:val="0094453B"/>
    <w:rsid w:val="0094496D"/>
    <w:rsid w:val="00944A4D"/>
    <w:rsid w:val="00944AE9"/>
    <w:rsid w:val="009452C6"/>
    <w:rsid w:val="0094541A"/>
    <w:rsid w:val="00945464"/>
    <w:rsid w:val="009456B2"/>
    <w:rsid w:val="0094586F"/>
    <w:rsid w:val="00945AC3"/>
    <w:rsid w:val="00945B6C"/>
    <w:rsid w:val="0094628A"/>
    <w:rsid w:val="0094699F"/>
    <w:rsid w:val="00946B6E"/>
    <w:rsid w:val="00946B79"/>
    <w:rsid w:val="00946F81"/>
    <w:rsid w:val="009472AA"/>
    <w:rsid w:val="00947454"/>
    <w:rsid w:val="00947EDD"/>
    <w:rsid w:val="00947F44"/>
    <w:rsid w:val="009506BC"/>
    <w:rsid w:val="0095070E"/>
    <w:rsid w:val="00950A3E"/>
    <w:rsid w:val="00950C72"/>
    <w:rsid w:val="00950D57"/>
    <w:rsid w:val="00950F2F"/>
    <w:rsid w:val="00950FBB"/>
    <w:rsid w:val="009512B2"/>
    <w:rsid w:val="009513E5"/>
    <w:rsid w:val="00951699"/>
    <w:rsid w:val="00951C6B"/>
    <w:rsid w:val="00951EE7"/>
    <w:rsid w:val="00952725"/>
    <w:rsid w:val="00952A8A"/>
    <w:rsid w:val="00952D99"/>
    <w:rsid w:val="00952FE4"/>
    <w:rsid w:val="00953120"/>
    <w:rsid w:val="00953C34"/>
    <w:rsid w:val="00953D94"/>
    <w:rsid w:val="00953D9B"/>
    <w:rsid w:val="009548EE"/>
    <w:rsid w:val="0095494A"/>
    <w:rsid w:val="00954AB9"/>
    <w:rsid w:val="00954EF4"/>
    <w:rsid w:val="00955EAF"/>
    <w:rsid w:val="009561D6"/>
    <w:rsid w:val="009564B1"/>
    <w:rsid w:val="009566BE"/>
    <w:rsid w:val="0095689B"/>
    <w:rsid w:val="00957200"/>
    <w:rsid w:val="0095727A"/>
    <w:rsid w:val="009575BD"/>
    <w:rsid w:val="00957677"/>
    <w:rsid w:val="0095789A"/>
    <w:rsid w:val="0095792B"/>
    <w:rsid w:val="00957D14"/>
    <w:rsid w:val="00957DEB"/>
    <w:rsid w:val="00960091"/>
    <w:rsid w:val="0096020D"/>
    <w:rsid w:val="00960338"/>
    <w:rsid w:val="009608B2"/>
    <w:rsid w:val="00960BD7"/>
    <w:rsid w:val="00960D28"/>
    <w:rsid w:val="00960F77"/>
    <w:rsid w:val="00960FFA"/>
    <w:rsid w:val="009614F5"/>
    <w:rsid w:val="009616D1"/>
    <w:rsid w:val="00961E80"/>
    <w:rsid w:val="00962A24"/>
    <w:rsid w:val="00962B4A"/>
    <w:rsid w:val="00962D79"/>
    <w:rsid w:val="00962FB7"/>
    <w:rsid w:val="0096312A"/>
    <w:rsid w:val="0096346A"/>
    <w:rsid w:val="00963507"/>
    <w:rsid w:val="00963828"/>
    <w:rsid w:val="00963F6C"/>
    <w:rsid w:val="009643A9"/>
    <w:rsid w:val="0096490B"/>
    <w:rsid w:val="00964A55"/>
    <w:rsid w:val="00964A89"/>
    <w:rsid w:val="00965269"/>
    <w:rsid w:val="0096547C"/>
    <w:rsid w:val="009654D2"/>
    <w:rsid w:val="00965529"/>
    <w:rsid w:val="00965E9B"/>
    <w:rsid w:val="00966653"/>
    <w:rsid w:val="00966792"/>
    <w:rsid w:val="009667FC"/>
    <w:rsid w:val="00966A40"/>
    <w:rsid w:val="00966B25"/>
    <w:rsid w:val="00966CAE"/>
    <w:rsid w:val="00966DBC"/>
    <w:rsid w:val="00967020"/>
    <w:rsid w:val="00967102"/>
    <w:rsid w:val="00967489"/>
    <w:rsid w:val="00967B1F"/>
    <w:rsid w:val="00967E29"/>
    <w:rsid w:val="00967F49"/>
    <w:rsid w:val="0097007E"/>
    <w:rsid w:val="009700D2"/>
    <w:rsid w:val="00970923"/>
    <w:rsid w:val="00970BBA"/>
    <w:rsid w:val="009711DE"/>
    <w:rsid w:val="009711E1"/>
    <w:rsid w:val="009712B1"/>
    <w:rsid w:val="009712E5"/>
    <w:rsid w:val="0097155A"/>
    <w:rsid w:val="00971690"/>
    <w:rsid w:val="0097188D"/>
    <w:rsid w:val="00971B8B"/>
    <w:rsid w:val="00971ED3"/>
    <w:rsid w:val="009724E1"/>
    <w:rsid w:val="00972689"/>
    <w:rsid w:val="00972C01"/>
    <w:rsid w:val="00972F66"/>
    <w:rsid w:val="00973131"/>
    <w:rsid w:val="009731FB"/>
    <w:rsid w:val="00973253"/>
    <w:rsid w:val="0097338A"/>
    <w:rsid w:val="00973424"/>
    <w:rsid w:val="00973CBB"/>
    <w:rsid w:val="0097422F"/>
    <w:rsid w:val="00974606"/>
    <w:rsid w:val="00974769"/>
    <w:rsid w:val="009747A4"/>
    <w:rsid w:val="0097482A"/>
    <w:rsid w:val="00974959"/>
    <w:rsid w:val="00974E94"/>
    <w:rsid w:val="009752D8"/>
    <w:rsid w:val="00975622"/>
    <w:rsid w:val="009757E3"/>
    <w:rsid w:val="00975BC8"/>
    <w:rsid w:val="0097626A"/>
    <w:rsid w:val="009763C3"/>
    <w:rsid w:val="00976442"/>
    <w:rsid w:val="00976513"/>
    <w:rsid w:val="00976A5D"/>
    <w:rsid w:val="00976DB2"/>
    <w:rsid w:val="00977462"/>
    <w:rsid w:val="009775FE"/>
    <w:rsid w:val="0097781F"/>
    <w:rsid w:val="00977B4D"/>
    <w:rsid w:val="00977E1E"/>
    <w:rsid w:val="0098016F"/>
    <w:rsid w:val="0098019C"/>
    <w:rsid w:val="0098031C"/>
    <w:rsid w:val="00980537"/>
    <w:rsid w:val="00980BF0"/>
    <w:rsid w:val="00981155"/>
    <w:rsid w:val="009811A2"/>
    <w:rsid w:val="0098120A"/>
    <w:rsid w:val="00981363"/>
    <w:rsid w:val="0098152B"/>
    <w:rsid w:val="009818D5"/>
    <w:rsid w:val="00981B85"/>
    <w:rsid w:val="00981F56"/>
    <w:rsid w:val="009820B9"/>
    <w:rsid w:val="00982780"/>
    <w:rsid w:val="009832C2"/>
    <w:rsid w:val="00983743"/>
    <w:rsid w:val="0098385A"/>
    <w:rsid w:val="0098438E"/>
    <w:rsid w:val="00984512"/>
    <w:rsid w:val="00984691"/>
    <w:rsid w:val="009846C2"/>
    <w:rsid w:val="00984DA4"/>
    <w:rsid w:val="0098542C"/>
    <w:rsid w:val="0098561C"/>
    <w:rsid w:val="0098588B"/>
    <w:rsid w:val="00985D93"/>
    <w:rsid w:val="00985F23"/>
    <w:rsid w:val="00986235"/>
    <w:rsid w:val="009863B3"/>
    <w:rsid w:val="00986486"/>
    <w:rsid w:val="009864CD"/>
    <w:rsid w:val="00986DB9"/>
    <w:rsid w:val="009872F2"/>
    <w:rsid w:val="00987710"/>
    <w:rsid w:val="00987F5F"/>
    <w:rsid w:val="00990533"/>
    <w:rsid w:val="0099062B"/>
    <w:rsid w:val="00990CFD"/>
    <w:rsid w:val="00990D1A"/>
    <w:rsid w:val="00991199"/>
    <w:rsid w:val="00991ACC"/>
    <w:rsid w:val="00991C3D"/>
    <w:rsid w:val="0099221C"/>
    <w:rsid w:val="009922A1"/>
    <w:rsid w:val="0099233B"/>
    <w:rsid w:val="00992342"/>
    <w:rsid w:val="009928B1"/>
    <w:rsid w:val="0099297E"/>
    <w:rsid w:val="00992CDC"/>
    <w:rsid w:val="00992D1A"/>
    <w:rsid w:val="00992E1E"/>
    <w:rsid w:val="00993429"/>
    <w:rsid w:val="00993437"/>
    <w:rsid w:val="00993887"/>
    <w:rsid w:val="00993F60"/>
    <w:rsid w:val="009941CB"/>
    <w:rsid w:val="009942CB"/>
    <w:rsid w:val="009944E6"/>
    <w:rsid w:val="00994785"/>
    <w:rsid w:val="00995683"/>
    <w:rsid w:val="009956E0"/>
    <w:rsid w:val="00996065"/>
    <w:rsid w:val="00996399"/>
    <w:rsid w:val="009964FC"/>
    <w:rsid w:val="00996581"/>
    <w:rsid w:val="00996D08"/>
    <w:rsid w:val="00996E49"/>
    <w:rsid w:val="0099787A"/>
    <w:rsid w:val="00997DA6"/>
    <w:rsid w:val="00997E3E"/>
    <w:rsid w:val="00997FBC"/>
    <w:rsid w:val="009A0047"/>
    <w:rsid w:val="009A02FF"/>
    <w:rsid w:val="009A03BA"/>
    <w:rsid w:val="009A0560"/>
    <w:rsid w:val="009A05A6"/>
    <w:rsid w:val="009A05F4"/>
    <w:rsid w:val="009A07AC"/>
    <w:rsid w:val="009A095C"/>
    <w:rsid w:val="009A0DB7"/>
    <w:rsid w:val="009A1196"/>
    <w:rsid w:val="009A146C"/>
    <w:rsid w:val="009A158B"/>
    <w:rsid w:val="009A1ACF"/>
    <w:rsid w:val="009A1AFE"/>
    <w:rsid w:val="009A1B4C"/>
    <w:rsid w:val="009A1B93"/>
    <w:rsid w:val="009A1E0D"/>
    <w:rsid w:val="009A1E3A"/>
    <w:rsid w:val="009A20F1"/>
    <w:rsid w:val="009A29CD"/>
    <w:rsid w:val="009A2A2D"/>
    <w:rsid w:val="009A2AA3"/>
    <w:rsid w:val="009A2ACF"/>
    <w:rsid w:val="009A352E"/>
    <w:rsid w:val="009A3895"/>
    <w:rsid w:val="009A3B1D"/>
    <w:rsid w:val="009A3C62"/>
    <w:rsid w:val="009A3C7D"/>
    <w:rsid w:val="009A42C7"/>
    <w:rsid w:val="009A4830"/>
    <w:rsid w:val="009A4EA7"/>
    <w:rsid w:val="009A4ECF"/>
    <w:rsid w:val="009A5480"/>
    <w:rsid w:val="009A5788"/>
    <w:rsid w:val="009A5836"/>
    <w:rsid w:val="009A5A06"/>
    <w:rsid w:val="009A5B75"/>
    <w:rsid w:val="009A5EA8"/>
    <w:rsid w:val="009A5FFB"/>
    <w:rsid w:val="009A600B"/>
    <w:rsid w:val="009A6086"/>
    <w:rsid w:val="009A61CF"/>
    <w:rsid w:val="009A638B"/>
    <w:rsid w:val="009A66EE"/>
    <w:rsid w:val="009A695E"/>
    <w:rsid w:val="009A69A6"/>
    <w:rsid w:val="009A69DC"/>
    <w:rsid w:val="009A6D05"/>
    <w:rsid w:val="009A7132"/>
    <w:rsid w:val="009A7251"/>
    <w:rsid w:val="009B0339"/>
    <w:rsid w:val="009B05D2"/>
    <w:rsid w:val="009B05F4"/>
    <w:rsid w:val="009B0E9D"/>
    <w:rsid w:val="009B0F05"/>
    <w:rsid w:val="009B10D0"/>
    <w:rsid w:val="009B1743"/>
    <w:rsid w:val="009B18AF"/>
    <w:rsid w:val="009B1931"/>
    <w:rsid w:val="009B1C51"/>
    <w:rsid w:val="009B1D32"/>
    <w:rsid w:val="009B201B"/>
    <w:rsid w:val="009B2020"/>
    <w:rsid w:val="009B2970"/>
    <w:rsid w:val="009B2A9D"/>
    <w:rsid w:val="009B3467"/>
    <w:rsid w:val="009B39E4"/>
    <w:rsid w:val="009B466B"/>
    <w:rsid w:val="009B49A1"/>
    <w:rsid w:val="009B557B"/>
    <w:rsid w:val="009B5B01"/>
    <w:rsid w:val="009B5E6C"/>
    <w:rsid w:val="009B60E5"/>
    <w:rsid w:val="009B6275"/>
    <w:rsid w:val="009B67FD"/>
    <w:rsid w:val="009B70C6"/>
    <w:rsid w:val="009B75F0"/>
    <w:rsid w:val="009B768D"/>
    <w:rsid w:val="009B76F9"/>
    <w:rsid w:val="009B7C47"/>
    <w:rsid w:val="009C00BE"/>
    <w:rsid w:val="009C073F"/>
    <w:rsid w:val="009C0C35"/>
    <w:rsid w:val="009C0F77"/>
    <w:rsid w:val="009C1006"/>
    <w:rsid w:val="009C1689"/>
    <w:rsid w:val="009C1D9E"/>
    <w:rsid w:val="009C1F4E"/>
    <w:rsid w:val="009C2284"/>
    <w:rsid w:val="009C2BF4"/>
    <w:rsid w:val="009C2D8E"/>
    <w:rsid w:val="009C2E0A"/>
    <w:rsid w:val="009C30E6"/>
    <w:rsid w:val="009C3103"/>
    <w:rsid w:val="009C32F4"/>
    <w:rsid w:val="009C32F7"/>
    <w:rsid w:val="009C364D"/>
    <w:rsid w:val="009C3B54"/>
    <w:rsid w:val="009C3C8F"/>
    <w:rsid w:val="009C3EBC"/>
    <w:rsid w:val="009C3FBC"/>
    <w:rsid w:val="009C46E8"/>
    <w:rsid w:val="009C4A5D"/>
    <w:rsid w:val="009C4B9D"/>
    <w:rsid w:val="009C4D7C"/>
    <w:rsid w:val="009C51D8"/>
    <w:rsid w:val="009C577D"/>
    <w:rsid w:val="009C588A"/>
    <w:rsid w:val="009C596D"/>
    <w:rsid w:val="009C5B4F"/>
    <w:rsid w:val="009C5B8B"/>
    <w:rsid w:val="009C69DC"/>
    <w:rsid w:val="009C6D6F"/>
    <w:rsid w:val="009C72B7"/>
    <w:rsid w:val="009C734A"/>
    <w:rsid w:val="009C735A"/>
    <w:rsid w:val="009C769A"/>
    <w:rsid w:val="009C7915"/>
    <w:rsid w:val="009C7E7D"/>
    <w:rsid w:val="009D0231"/>
    <w:rsid w:val="009D02E6"/>
    <w:rsid w:val="009D035B"/>
    <w:rsid w:val="009D0762"/>
    <w:rsid w:val="009D1679"/>
    <w:rsid w:val="009D16DD"/>
    <w:rsid w:val="009D19EA"/>
    <w:rsid w:val="009D1CA8"/>
    <w:rsid w:val="009D2463"/>
    <w:rsid w:val="009D26BD"/>
    <w:rsid w:val="009D2A6D"/>
    <w:rsid w:val="009D2BC1"/>
    <w:rsid w:val="009D2D65"/>
    <w:rsid w:val="009D2DD4"/>
    <w:rsid w:val="009D2DF3"/>
    <w:rsid w:val="009D2F8D"/>
    <w:rsid w:val="009D33AE"/>
    <w:rsid w:val="009D36FC"/>
    <w:rsid w:val="009D3729"/>
    <w:rsid w:val="009D374F"/>
    <w:rsid w:val="009D38D7"/>
    <w:rsid w:val="009D3C57"/>
    <w:rsid w:val="009D403A"/>
    <w:rsid w:val="009D4302"/>
    <w:rsid w:val="009D4A2B"/>
    <w:rsid w:val="009D539D"/>
    <w:rsid w:val="009D542C"/>
    <w:rsid w:val="009D608C"/>
    <w:rsid w:val="009D618E"/>
    <w:rsid w:val="009D65C9"/>
    <w:rsid w:val="009D69A8"/>
    <w:rsid w:val="009D6DD1"/>
    <w:rsid w:val="009D71A2"/>
    <w:rsid w:val="009D74DA"/>
    <w:rsid w:val="009D7D0E"/>
    <w:rsid w:val="009E013B"/>
    <w:rsid w:val="009E04E6"/>
    <w:rsid w:val="009E1207"/>
    <w:rsid w:val="009E1537"/>
    <w:rsid w:val="009E1677"/>
    <w:rsid w:val="009E175A"/>
    <w:rsid w:val="009E19F0"/>
    <w:rsid w:val="009E1B9A"/>
    <w:rsid w:val="009E1C15"/>
    <w:rsid w:val="009E1FDE"/>
    <w:rsid w:val="009E2196"/>
    <w:rsid w:val="009E27F4"/>
    <w:rsid w:val="009E2967"/>
    <w:rsid w:val="009E38EC"/>
    <w:rsid w:val="009E3A85"/>
    <w:rsid w:val="009E3A8A"/>
    <w:rsid w:val="009E3C4C"/>
    <w:rsid w:val="009E3DA7"/>
    <w:rsid w:val="009E41D5"/>
    <w:rsid w:val="009E4294"/>
    <w:rsid w:val="009E4417"/>
    <w:rsid w:val="009E44EA"/>
    <w:rsid w:val="009E49C7"/>
    <w:rsid w:val="009E4F62"/>
    <w:rsid w:val="009E518C"/>
    <w:rsid w:val="009E53CC"/>
    <w:rsid w:val="009E5986"/>
    <w:rsid w:val="009E5C81"/>
    <w:rsid w:val="009E6A5E"/>
    <w:rsid w:val="009E6C05"/>
    <w:rsid w:val="009E70C3"/>
    <w:rsid w:val="009E70CA"/>
    <w:rsid w:val="009E70F0"/>
    <w:rsid w:val="009E72D7"/>
    <w:rsid w:val="009E7663"/>
    <w:rsid w:val="009E7714"/>
    <w:rsid w:val="009E7D36"/>
    <w:rsid w:val="009E7E37"/>
    <w:rsid w:val="009E7E56"/>
    <w:rsid w:val="009E7F65"/>
    <w:rsid w:val="009F01D8"/>
    <w:rsid w:val="009F0228"/>
    <w:rsid w:val="009F0AC7"/>
    <w:rsid w:val="009F0F9D"/>
    <w:rsid w:val="009F1605"/>
    <w:rsid w:val="009F1C63"/>
    <w:rsid w:val="009F210F"/>
    <w:rsid w:val="009F232E"/>
    <w:rsid w:val="009F234D"/>
    <w:rsid w:val="009F2FF5"/>
    <w:rsid w:val="009F320C"/>
    <w:rsid w:val="009F3275"/>
    <w:rsid w:val="009F3437"/>
    <w:rsid w:val="009F3F10"/>
    <w:rsid w:val="009F438D"/>
    <w:rsid w:val="009F45B1"/>
    <w:rsid w:val="009F501A"/>
    <w:rsid w:val="009F507B"/>
    <w:rsid w:val="009F59B1"/>
    <w:rsid w:val="009F5D39"/>
    <w:rsid w:val="009F6368"/>
    <w:rsid w:val="009F66A6"/>
    <w:rsid w:val="009F6FD1"/>
    <w:rsid w:val="009F766C"/>
    <w:rsid w:val="009F7E0A"/>
    <w:rsid w:val="009F7E42"/>
    <w:rsid w:val="00A003A5"/>
    <w:rsid w:val="00A012EA"/>
    <w:rsid w:val="00A013F3"/>
    <w:rsid w:val="00A019DF"/>
    <w:rsid w:val="00A01BE6"/>
    <w:rsid w:val="00A02094"/>
    <w:rsid w:val="00A0286D"/>
    <w:rsid w:val="00A02968"/>
    <w:rsid w:val="00A02CA7"/>
    <w:rsid w:val="00A03084"/>
    <w:rsid w:val="00A03B55"/>
    <w:rsid w:val="00A03BBF"/>
    <w:rsid w:val="00A03F42"/>
    <w:rsid w:val="00A040EA"/>
    <w:rsid w:val="00A0457F"/>
    <w:rsid w:val="00A0458F"/>
    <w:rsid w:val="00A04862"/>
    <w:rsid w:val="00A04C5B"/>
    <w:rsid w:val="00A04EA9"/>
    <w:rsid w:val="00A04F56"/>
    <w:rsid w:val="00A05D11"/>
    <w:rsid w:val="00A0616E"/>
    <w:rsid w:val="00A061C0"/>
    <w:rsid w:val="00A06345"/>
    <w:rsid w:val="00A06B85"/>
    <w:rsid w:val="00A06E9E"/>
    <w:rsid w:val="00A06FEF"/>
    <w:rsid w:val="00A07300"/>
    <w:rsid w:val="00A073C0"/>
    <w:rsid w:val="00A07645"/>
    <w:rsid w:val="00A07A9D"/>
    <w:rsid w:val="00A10B9D"/>
    <w:rsid w:val="00A11231"/>
    <w:rsid w:val="00A113C5"/>
    <w:rsid w:val="00A11452"/>
    <w:rsid w:val="00A1173D"/>
    <w:rsid w:val="00A11843"/>
    <w:rsid w:val="00A12146"/>
    <w:rsid w:val="00A124AB"/>
    <w:rsid w:val="00A1280F"/>
    <w:rsid w:val="00A12A06"/>
    <w:rsid w:val="00A12CB5"/>
    <w:rsid w:val="00A12EC7"/>
    <w:rsid w:val="00A1312E"/>
    <w:rsid w:val="00A1317F"/>
    <w:rsid w:val="00A13209"/>
    <w:rsid w:val="00A133D1"/>
    <w:rsid w:val="00A1370C"/>
    <w:rsid w:val="00A13ECC"/>
    <w:rsid w:val="00A1404F"/>
    <w:rsid w:val="00A142DE"/>
    <w:rsid w:val="00A1437D"/>
    <w:rsid w:val="00A1437F"/>
    <w:rsid w:val="00A14498"/>
    <w:rsid w:val="00A14513"/>
    <w:rsid w:val="00A14715"/>
    <w:rsid w:val="00A1489B"/>
    <w:rsid w:val="00A14945"/>
    <w:rsid w:val="00A14B6F"/>
    <w:rsid w:val="00A14C69"/>
    <w:rsid w:val="00A14D11"/>
    <w:rsid w:val="00A14DC5"/>
    <w:rsid w:val="00A14E48"/>
    <w:rsid w:val="00A14F58"/>
    <w:rsid w:val="00A15FC3"/>
    <w:rsid w:val="00A160D7"/>
    <w:rsid w:val="00A167A9"/>
    <w:rsid w:val="00A1680E"/>
    <w:rsid w:val="00A16B01"/>
    <w:rsid w:val="00A16C82"/>
    <w:rsid w:val="00A16FA7"/>
    <w:rsid w:val="00A1761D"/>
    <w:rsid w:val="00A17857"/>
    <w:rsid w:val="00A1797C"/>
    <w:rsid w:val="00A17BE2"/>
    <w:rsid w:val="00A17C92"/>
    <w:rsid w:val="00A17CDA"/>
    <w:rsid w:val="00A17DA7"/>
    <w:rsid w:val="00A17EA3"/>
    <w:rsid w:val="00A20079"/>
    <w:rsid w:val="00A200CE"/>
    <w:rsid w:val="00A201BD"/>
    <w:rsid w:val="00A2024E"/>
    <w:rsid w:val="00A20DAD"/>
    <w:rsid w:val="00A20ED8"/>
    <w:rsid w:val="00A21525"/>
    <w:rsid w:val="00A21539"/>
    <w:rsid w:val="00A21980"/>
    <w:rsid w:val="00A21AD8"/>
    <w:rsid w:val="00A220AA"/>
    <w:rsid w:val="00A22224"/>
    <w:rsid w:val="00A222BD"/>
    <w:rsid w:val="00A224BF"/>
    <w:rsid w:val="00A22619"/>
    <w:rsid w:val="00A22A1F"/>
    <w:rsid w:val="00A22FBB"/>
    <w:rsid w:val="00A23042"/>
    <w:rsid w:val="00A23AAC"/>
    <w:rsid w:val="00A23AAF"/>
    <w:rsid w:val="00A23DFB"/>
    <w:rsid w:val="00A23FE3"/>
    <w:rsid w:val="00A240D3"/>
    <w:rsid w:val="00A24109"/>
    <w:rsid w:val="00A243E5"/>
    <w:rsid w:val="00A249DD"/>
    <w:rsid w:val="00A24A56"/>
    <w:rsid w:val="00A24A6D"/>
    <w:rsid w:val="00A24CFA"/>
    <w:rsid w:val="00A250C1"/>
    <w:rsid w:val="00A254A8"/>
    <w:rsid w:val="00A254FF"/>
    <w:rsid w:val="00A256CE"/>
    <w:rsid w:val="00A25F26"/>
    <w:rsid w:val="00A2685E"/>
    <w:rsid w:val="00A26978"/>
    <w:rsid w:val="00A26A97"/>
    <w:rsid w:val="00A26AEB"/>
    <w:rsid w:val="00A27850"/>
    <w:rsid w:val="00A30ECC"/>
    <w:rsid w:val="00A3107B"/>
    <w:rsid w:val="00A31157"/>
    <w:rsid w:val="00A3120F"/>
    <w:rsid w:val="00A31299"/>
    <w:rsid w:val="00A31C87"/>
    <w:rsid w:val="00A32320"/>
    <w:rsid w:val="00A32DA4"/>
    <w:rsid w:val="00A33812"/>
    <w:rsid w:val="00A3388A"/>
    <w:rsid w:val="00A33A59"/>
    <w:rsid w:val="00A33A6F"/>
    <w:rsid w:val="00A345E6"/>
    <w:rsid w:val="00A345F3"/>
    <w:rsid w:val="00A34790"/>
    <w:rsid w:val="00A34F05"/>
    <w:rsid w:val="00A35534"/>
    <w:rsid w:val="00A35668"/>
    <w:rsid w:val="00A35880"/>
    <w:rsid w:val="00A35B3E"/>
    <w:rsid w:val="00A35E73"/>
    <w:rsid w:val="00A36520"/>
    <w:rsid w:val="00A3666A"/>
    <w:rsid w:val="00A36818"/>
    <w:rsid w:val="00A36B27"/>
    <w:rsid w:val="00A36B67"/>
    <w:rsid w:val="00A36D40"/>
    <w:rsid w:val="00A371B5"/>
    <w:rsid w:val="00A37565"/>
    <w:rsid w:val="00A3780B"/>
    <w:rsid w:val="00A37AB0"/>
    <w:rsid w:val="00A37DAD"/>
    <w:rsid w:val="00A37E1D"/>
    <w:rsid w:val="00A40034"/>
    <w:rsid w:val="00A40126"/>
    <w:rsid w:val="00A4098E"/>
    <w:rsid w:val="00A40A27"/>
    <w:rsid w:val="00A40C74"/>
    <w:rsid w:val="00A40F6D"/>
    <w:rsid w:val="00A41169"/>
    <w:rsid w:val="00A4127E"/>
    <w:rsid w:val="00A415D9"/>
    <w:rsid w:val="00A415FD"/>
    <w:rsid w:val="00A41933"/>
    <w:rsid w:val="00A4207B"/>
    <w:rsid w:val="00A42C67"/>
    <w:rsid w:val="00A42DAA"/>
    <w:rsid w:val="00A431F8"/>
    <w:rsid w:val="00A438C0"/>
    <w:rsid w:val="00A43B39"/>
    <w:rsid w:val="00A43D24"/>
    <w:rsid w:val="00A44017"/>
    <w:rsid w:val="00A44030"/>
    <w:rsid w:val="00A44151"/>
    <w:rsid w:val="00A44388"/>
    <w:rsid w:val="00A44410"/>
    <w:rsid w:val="00A44F1D"/>
    <w:rsid w:val="00A44F7A"/>
    <w:rsid w:val="00A45260"/>
    <w:rsid w:val="00A45A19"/>
    <w:rsid w:val="00A45DCD"/>
    <w:rsid w:val="00A461B7"/>
    <w:rsid w:val="00A463FC"/>
    <w:rsid w:val="00A46B9D"/>
    <w:rsid w:val="00A470AB"/>
    <w:rsid w:val="00A47120"/>
    <w:rsid w:val="00A474BE"/>
    <w:rsid w:val="00A47847"/>
    <w:rsid w:val="00A4784F"/>
    <w:rsid w:val="00A47C03"/>
    <w:rsid w:val="00A47C14"/>
    <w:rsid w:val="00A50114"/>
    <w:rsid w:val="00A50A7A"/>
    <w:rsid w:val="00A50E55"/>
    <w:rsid w:val="00A511D3"/>
    <w:rsid w:val="00A511F5"/>
    <w:rsid w:val="00A5128D"/>
    <w:rsid w:val="00A51E39"/>
    <w:rsid w:val="00A523E6"/>
    <w:rsid w:val="00A52425"/>
    <w:rsid w:val="00A524BB"/>
    <w:rsid w:val="00A5260A"/>
    <w:rsid w:val="00A52957"/>
    <w:rsid w:val="00A52CB5"/>
    <w:rsid w:val="00A53744"/>
    <w:rsid w:val="00A53C62"/>
    <w:rsid w:val="00A53EC3"/>
    <w:rsid w:val="00A53F8D"/>
    <w:rsid w:val="00A54738"/>
    <w:rsid w:val="00A54A5F"/>
    <w:rsid w:val="00A55677"/>
    <w:rsid w:val="00A5585E"/>
    <w:rsid w:val="00A5588B"/>
    <w:rsid w:val="00A55E5C"/>
    <w:rsid w:val="00A561B4"/>
    <w:rsid w:val="00A567F4"/>
    <w:rsid w:val="00A56ACA"/>
    <w:rsid w:val="00A56C53"/>
    <w:rsid w:val="00A56DAD"/>
    <w:rsid w:val="00A56FAF"/>
    <w:rsid w:val="00A56FFA"/>
    <w:rsid w:val="00A573A9"/>
    <w:rsid w:val="00A57537"/>
    <w:rsid w:val="00A57832"/>
    <w:rsid w:val="00A57AF8"/>
    <w:rsid w:val="00A57AFB"/>
    <w:rsid w:val="00A60064"/>
    <w:rsid w:val="00A6063B"/>
    <w:rsid w:val="00A60DCF"/>
    <w:rsid w:val="00A60E8A"/>
    <w:rsid w:val="00A61230"/>
    <w:rsid w:val="00A62B71"/>
    <w:rsid w:val="00A62BAA"/>
    <w:rsid w:val="00A62F64"/>
    <w:rsid w:val="00A63312"/>
    <w:rsid w:val="00A63444"/>
    <w:rsid w:val="00A63698"/>
    <w:rsid w:val="00A63716"/>
    <w:rsid w:val="00A6396A"/>
    <w:rsid w:val="00A63CA5"/>
    <w:rsid w:val="00A63EFB"/>
    <w:rsid w:val="00A64010"/>
    <w:rsid w:val="00A64DFE"/>
    <w:rsid w:val="00A64F1A"/>
    <w:rsid w:val="00A6504E"/>
    <w:rsid w:val="00A65489"/>
    <w:rsid w:val="00A654A4"/>
    <w:rsid w:val="00A65593"/>
    <w:rsid w:val="00A65AE6"/>
    <w:rsid w:val="00A65E6B"/>
    <w:rsid w:val="00A668F6"/>
    <w:rsid w:val="00A67129"/>
    <w:rsid w:val="00A672E1"/>
    <w:rsid w:val="00A67B51"/>
    <w:rsid w:val="00A70070"/>
    <w:rsid w:val="00A700FE"/>
    <w:rsid w:val="00A70705"/>
    <w:rsid w:val="00A70943"/>
    <w:rsid w:val="00A70F4B"/>
    <w:rsid w:val="00A71082"/>
    <w:rsid w:val="00A712C6"/>
    <w:rsid w:val="00A71504"/>
    <w:rsid w:val="00A71BAE"/>
    <w:rsid w:val="00A7204C"/>
    <w:rsid w:val="00A720FA"/>
    <w:rsid w:val="00A72314"/>
    <w:rsid w:val="00A72425"/>
    <w:rsid w:val="00A72560"/>
    <w:rsid w:val="00A72737"/>
    <w:rsid w:val="00A727D2"/>
    <w:rsid w:val="00A72D01"/>
    <w:rsid w:val="00A72E3B"/>
    <w:rsid w:val="00A731C6"/>
    <w:rsid w:val="00A73464"/>
    <w:rsid w:val="00A737E8"/>
    <w:rsid w:val="00A744F9"/>
    <w:rsid w:val="00A7472E"/>
    <w:rsid w:val="00A756C2"/>
    <w:rsid w:val="00A7575E"/>
    <w:rsid w:val="00A75768"/>
    <w:rsid w:val="00A757DE"/>
    <w:rsid w:val="00A75920"/>
    <w:rsid w:val="00A75AA9"/>
    <w:rsid w:val="00A75C94"/>
    <w:rsid w:val="00A75E6C"/>
    <w:rsid w:val="00A7628B"/>
    <w:rsid w:val="00A768CF"/>
    <w:rsid w:val="00A7697C"/>
    <w:rsid w:val="00A769A3"/>
    <w:rsid w:val="00A76DF7"/>
    <w:rsid w:val="00A76EDD"/>
    <w:rsid w:val="00A7743C"/>
    <w:rsid w:val="00A77981"/>
    <w:rsid w:val="00A805A9"/>
    <w:rsid w:val="00A80C6D"/>
    <w:rsid w:val="00A80EA0"/>
    <w:rsid w:val="00A81384"/>
    <w:rsid w:val="00A8154B"/>
    <w:rsid w:val="00A815A5"/>
    <w:rsid w:val="00A819A8"/>
    <w:rsid w:val="00A81B97"/>
    <w:rsid w:val="00A81FAC"/>
    <w:rsid w:val="00A81FC4"/>
    <w:rsid w:val="00A820E7"/>
    <w:rsid w:val="00A82442"/>
    <w:rsid w:val="00A82B69"/>
    <w:rsid w:val="00A82C88"/>
    <w:rsid w:val="00A83422"/>
    <w:rsid w:val="00A83588"/>
    <w:rsid w:val="00A84328"/>
    <w:rsid w:val="00A8455E"/>
    <w:rsid w:val="00A845B7"/>
    <w:rsid w:val="00A84901"/>
    <w:rsid w:val="00A85285"/>
    <w:rsid w:val="00A8555C"/>
    <w:rsid w:val="00A856B3"/>
    <w:rsid w:val="00A85716"/>
    <w:rsid w:val="00A8576E"/>
    <w:rsid w:val="00A85781"/>
    <w:rsid w:val="00A85819"/>
    <w:rsid w:val="00A85824"/>
    <w:rsid w:val="00A85CB5"/>
    <w:rsid w:val="00A85CD6"/>
    <w:rsid w:val="00A85EAE"/>
    <w:rsid w:val="00A86145"/>
    <w:rsid w:val="00A861FD"/>
    <w:rsid w:val="00A86236"/>
    <w:rsid w:val="00A86350"/>
    <w:rsid w:val="00A867B6"/>
    <w:rsid w:val="00A868D7"/>
    <w:rsid w:val="00A86D53"/>
    <w:rsid w:val="00A87566"/>
    <w:rsid w:val="00A87BB4"/>
    <w:rsid w:val="00A87D50"/>
    <w:rsid w:val="00A87E07"/>
    <w:rsid w:val="00A87E2B"/>
    <w:rsid w:val="00A90823"/>
    <w:rsid w:val="00A90CC7"/>
    <w:rsid w:val="00A91050"/>
    <w:rsid w:val="00A911D5"/>
    <w:rsid w:val="00A9129C"/>
    <w:rsid w:val="00A91321"/>
    <w:rsid w:val="00A91328"/>
    <w:rsid w:val="00A913D5"/>
    <w:rsid w:val="00A913F4"/>
    <w:rsid w:val="00A9198E"/>
    <w:rsid w:val="00A91FF4"/>
    <w:rsid w:val="00A92145"/>
    <w:rsid w:val="00A925AB"/>
    <w:rsid w:val="00A92941"/>
    <w:rsid w:val="00A92DEA"/>
    <w:rsid w:val="00A92E03"/>
    <w:rsid w:val="00A93058"/>
    <w:rsid w:val="00A93322"/>
    <w:rsid w:val="00A933AB"/>
    <w:rsid w:val="00A93786"/>
    <w:rsid w:val="00A93B7B"/>
    <w:rsid w:val="00A93C3D"/>
    <w:rsid w:val="00A93C58"/>
    <w:rsid w:val="00A93D1C"/>
    <w:rsid w:val="00A9450D"/>
    <w:rsid w:val="00A947A1"/>
    <w:rsid w:val="00A948B4"/>
    <w:rsid w:val="00A94F39"/>
    <w:rsid w:val="00A952E1"/>
    <w:rsid w:val="00A95B90"/>
    <w:rsid w:val="00A960D6"/>
    <w:rsid w:val="00A960EA"/>
    <w:rsid w:val="00A96671"/>
    <w:rsid w:val="00A96FC5"/>
    <w:rsid w:val="00A97015"/>
    <w:rsid w:val="00A977E9"/>
    <w:rsid w:val="00A97843"/>
    <w:rsid w:val="00A978A7"/>
    <w:rsid w:val="00AA0242"/>
    <w:rsid w:val="00AA02ED"/>
    <w:rsid w:val="00AA0465"/>
    <w:rsid w:val="00AA078F"/>
    <w:rsid w:val="00AA087F"/>
    <w:rsid w:val="00AA0F46"/>
    <w:rsid w:val="00AA11E3"/>
    <w:rsid w:val="00AA140A"/>
    <w:rsid w:val="00AA154B"/>
    <w:rsid w:val="00AA199D"/>
    <w:rsid w:val="00AA20CC"/>
    <w:rsid w:val="00AA236E"/>
    <w:rsid w:val="00AA2589"/>
    <w:rsid w:val="00AA2D50"/>
    <w:rsid w:val="00AA395F"/>
    <w:rsid w:val="00AA441F"/>
    <w:rsid w:val="00AA47EB"/>
    <w:rsid w:val="00AA4AD8"/>
    <w:rsid w:val="00AA4ADE"/>
    <w:rsid w:val="00AA503C"/>
    <w:rsid w:val="00AA5822"/>
    <w:rsid w:val="00AA5857"/>
    <w:rsid w:val="00AA5955"/>
    <w:rsid w:val="00AA5A34"/>
    <w:rsid w:val="00AA5A9C"/>
    <w:rsid w:val="00AA5DD5"/>
    <w:rsid w:val="00AA5E4E"/>
    <w:rsid w:val="00AA5EF1"/>
    <w:rsid w:val="00AA6EB0"/>
    <w:rsid w:val="00AA6F9D"/>
    <w:rsid w:val="00AA6FDB"/>
    <w:rsid w:val="00AA70D4"/>
    <w:rsid w:val="00AA727F"/>
    <w:rsid w:val="00AA742F"/>
    <w:rsid w:val="00AA74D8"/>
    <w:rsid w:val="00AB052D"/>
    <w:rsid w:val="00AB08AB"/>
    <w:rsid w:val="00AB0A6A"/>
    <w:rsid w:val="00AB0D00"/>
    <w:rsid w:val="00AB10DE"/>
    <w:rsid w:val="00AB171D"/>
    <w:rsid w:val="00AB179B"/>
    <w:rsid w:val="00AB1CBF"/>
    <w:rsid w:val="00AB22FF"/>
    <w:rsid w:val="00AB2886"/>
    <w:rsid w:val="00AB2C74"/>
    <w:rsid w:val="00AB2F04"/>
    <w:rsid w:val="00AB387E"/>
    <w:rsid w:val="00AB3B1C"/>
    <w:rsid w:val="00AB45B0"/>
    <w:rsid w:val="00AB47DA"/>
    <w:rsid w:val="00AB50D6"/>
    <w:rsid w:val="00AB51AB"/>
    <w:rsid w:val="00AB5CFE"/>
    <w:rsid w:val="00AB5DAA"/>
    <w:rsid w:val="00AB5E0C"/>
    <w:rsid w:val="00AB650E"/>
    <w:rsid w:val="00AB67DB"/>
    <w:rsid w:val="00AB6CC7"/>
    <w:rsid w:val="00AB72CD"/>
    <w:rsid w:val="00AB7629"/>
    <w:rsid w:val="00AB7EFB"/>
    <w:rsid w:val="00AC015A"/>
    <w:rsid w:val="00AC06C6"/>
    <w:rsid w:val="00AC085D"/>
    <w:rsid w:val="00AC087E"/>
    <w:rsid w:val="00AC0C3E"/>
    <w:rsid w:val="00AC0F53"/>
    <w:rsid w:val="00AC0FD1"/>
    <w:rsid w:val="00AC178A"/>
    <w:rsid w:val="00AC18AD"/>
    <w:rsid w:val="00AC29A2"/>
    <w:rsid w:val="00AC2AD5"/>
    <w:rsid w:val="00AC34F1"/>
    <w:rsid w:val="00AC360E"/>
    <w:rsid w:val="00AC3852"/>
    <w:rsid w:val="00AC3A11"/>
    <w:rsid w:val="00AC439B"/>
    <w:rsid w:val="00AC45A7"/>
    <w:rsid w:val="00AC46D6"/>
    <w:rsid w:val="00AC4A0F"/>
    <w:rsid w:val="00AC4A7C"/>
    <w:rsid w:val="00AC51D3"/>
    <w:rsid w:val="00AC541E"/>
    <w:rsid w:val="00AC560F"/>
    <w:rsid w:val="00AC587B"/>
    <w:rsid w:val="00AC5976"/>
    <w:rsid w:val="00AC5BAB"/>
    <w:rsid w:val="00AC5BC2"/>
    <w:rsid w:val="00AC60B8"/>
    <w:rsid w:val="00AC6830"/>
    <w:rsid w:val="00AC6872"/>
    <w:rsid w:val="00AC68EC"/>
    <w:rsid w:val="00AC6938"/>
    <w:rsid w:val="00AC6A0D"/>
    <w:rsid w:val="00AC6F0F"/>
    <w:rsid w:val="00AC70A2"/>
    <w:rsid w:val="00AC73F4"/>
    <w:rsid w:val="00AD023A"/>
    <w:rsid w:val="00AD04B1"/>
    <w:rsid w:val="00AD0F70"/>
    <w:rsid w:val="00AD172A"/>
    <w:rsid w:val="00AD175D"/>
    <w:rsid w:val="00AD19FC"/>
    <w:rsid w:val="00AD2028"/>
    <w:rsid w:val="00AD207A"/>
    <w:rsid w:val="00AD2431"/>
    <w:rsid w:val="00AD24E6"/>
    <w:rsid w:val="00AD24ED"/>
    <w:rsid w:val="00AD2545"/>
    <w:rsid w:val="00AD256D"/>
    <w:rsid w:val="00AD2BBD"/>
    <w:rsid w:val="00AD3ED5"/>
    <w:rsid w:val="00AD41E7"/>
    <w:rsid w:val="00AD42E9"/>
    <w:rsid w:val="00AD48F8"/>
    <w:rsid w:val="00AD4D64"/>
    <w:rsid w:val="00AD4D86"/>
    <w:rsid w:val="00AD4EC4"/>
    <w:rsid w:val="00AD52FA"/>
    <w:rsid w:val="00AD5357"/>
    <w:rsid w:val="00AD5398"/>
    <w:rsid w:val="00AD553E"/>
    <w:rsid w:val="00AD56C0"/>
    <w:rsid w:val="00AD5A38"/>
    <w:rsid w:val="00AD5B9B"/>
    <w:rsid w:val="00AD5D9C"/>
    <w:rsid w:val="00AD5F30"/>
    <w:rsid w:val="00AD5FB0"/>
    <w:rsid w:val="00AD6419"/>
    <w:rsid w:val="00AD6788"/>
    <w:rsid w:val="00AD6D62"/>
    <w:rsid w:val="00AD6EAC"/>
    <w:rsid w:val="00AD6EE2"/>
    <w:rsid w:val="00AD6F5F"/>
    <w:rsid w:val="00AD6F85"/>
    <w:rsid w:val="00AD71FE"/>
    <w:rsid w:val="00AD7D78"/>
    <w:rsid w:val="00AD7E9E"/>
    <w:rsid w:val="00AE0160"/>
    <w:rsid w:val="00AE0584"/>
    <w:rsid w:val="00AE07BE"/>
    <w:rsid w:val="00AE0C61"/>
    <w:rsid w:val="00AE0E9E"/>
    <w:rsid w:val="00AE0FA6"/>
    <w:rsid w:val="00AE133E"/>
    <w:rsid w:val="00AE1450"/>
    <w:rsid w:val="00AE156A"/>
    <w:rsid w:val="00AE1850"/>
    <w:rsid w:val="00AE18B7"/>
    <w:rsid w:val="00AE1C9F"/>
    <w:rsid w:val="00AE224B"/>
    <w:rsid w:val="00AE2566"/>
    <w:rsid w:val="00AE28F1"/>
    <w:rsid w:val="00AE2DBF"/>
    <w:rsid w:val="00AE30BC"/>
    <w:rsid w:val="00AE322D"/>
    <w:rsid w:val="00AE35B4"/>
    <w:rsid w:val="00AE3733"/>
    <w:rsid w:val="00AE3E3C"/>
    <w:rsid w:val="00AE3FFF"/>
    <w:rsid w:val="00AE4340"/>
    <w:rsid w:val="00AE4805"/>
    <w:rsid w:val="00AE499A"/>
    <w:rsid w:val="00AE4B34"/>
    <w:rsid w:val="00AE5C32"/>
    <w:rsid w:val="00AE5C56"/>
    <w:rsid w:val="00AE5FFF"/>
    <w:rsid w:val="00AE60C0"/>
    <w:rsid w:val="00AE680C"/>
    <w:rsid w:val="00AE7197"/>
    <w:rsid w:val="00AE7348"/>
    <w:rsid w:val="00AE77C4"/>
    <w:rsid w:val="00AE7865"/>
    <w:rsid w:val="00AF000F"/>
    <w:rsid w:val="00AF00F9"/>
    <w:rsid w:val="00AF021B"/>
    <w:rsid w:val="00AF02FD"/>
    <w:rsid w:val="00AF030D"/>
    <w:rsid w:val="00AF04C3"/>
    <w:rsid w:val="00AF069E"/>
    <w:rsid w:val="00AF084A"/>
    <w:rsid w:val="00AF11C3"/>
    <w:rsid w:val="00AF12E1"/>
    <w:rsid w:val="00AF1788"/>
    <w:rsid w:val="00AF17FB"/>
    <w:rsid w:val="00AF19F0"/>
    <w:rsid w:val="00AF1E54"/>
    <w:rsid w:val="00AF1F2F"/>
    <w:rsid w:val="00AF2668"/>
    <w:rsid w:val="00AF26E2"/>
    <w:rsid w:val="00AF28D9"/>
    <w:rsid w:val="00AF29A2"/>
    <w:rsid w:val="00AF329B"/>
    <w:rsid w:val="00AF32FF"/>
    <w:rsid w:val="00AF40D3"/>
    <w:rsid w:val="00AF4295"/>
    <w:rsid w:val="00AF43DF"/>
    <w:rsid w:val="00AF45BB"/>
    <w:rsid w:val="00AF46AC"/>
    <w:rsid w:val="00AF48BD"/>
    <w:rsid w:val="00AF4E54"/>
    <w:rsid w:val="00AF4F8C"/>
    <w:rsid w:val="00AF50EE"/>
    <w:rsid w:val="00AF55D2"/>
    <w:rsid w:val="00AF56B9"/>
    <w:rsid w:val="00AF579B"/>
    <w:rsid w:val="00AF5945"/>
    <w:rsid w:val="00AF5E26"/>
    <w:rsid w:val="00AF65BE"/>
    <w:rsid w:val="00AF6797"/>
    <w:rsid w:val="00AF6ABE"/>
    <w:rsid w:val="00AF735A"/>
    <w:rsid w:val="00AF73B8"/>
    <w:rsid w:val="00AF79C3"/>
    <w:rsid w:val="00AF7C1A"/>
    <w:rsid w:val="00AF7CD6"/>
    <w:rsid w:val="00B00089"/>
    <w:rsid w:val="00B00178"/>
    <w:rsid w:val="00B0038A"/>
    <w:rsid w:val="00B003C0"/>
    <w:rsid w:val="00B00610"/>
    <w:rsid w:val="00B007D2"/>
    <w:rsid w:val="00B00D47"/>
    <w:rsid w:val="00B00D85"/>
    <w:rsid w:val="00B00F9E"/>
    <w:rsid w:val="00B0121A"/>
    <w:rsid w:val="00B01D01"/>
    <w:rsid w:val="00B01E49"/>
    <w:rsid w:val="00B01EDB"/>
    <w:rsid w:val="00B0221F"/>
    <w:rsid w:val="00B02609"/>
    <w:rsid w:val="00B031C1"/>
    <w:rsid w:val="00B033ED"/>
    <w:rsid w:val="00B03617"/>
    <w:rsid w:val="00B037AA"/>
    <w:rsid w:val="00B03810"/>
    <w:rsid w:val="00B04216"/>
    <w:rsid w:val="00B04444"/>
    <w:rsid w:val="00B04709"/>
    <w:rsid w:val="00B04A88"/>
    <w:rsid w:val="00B04D3D"/>
    <w:rsid w:val="00B04F03"/>
    <w:rsid w:val="00B04FB2"/>
    <w:rsid w:val="00B05019"/>
    <w:rsid w:val="00B0507F"/>
    <w:rsid w:val="00B05097"/>
    <w:rsid w:val="00B051C3"/>
    <w:rsid w:val="00B05237"/>
    <w:rsid w:val="00B05390"/>
    <w:rsid w:val="00B05516"/>
    <w:rsid w:val="00B05ACD"/>
    <w:rsid w:val="00B05B0F"/>
    <w:rsid w:val="00B05BCA"/>
    <w:rsid w:val="00B0630E"/>
    <w:rsid w:val="00B06691"/>
    <w:rsid w:val="00B066BA"/>
    <w:rsid w:val="00B066DB"/>
    <w:rsid w:val="00B06ADF"/>
    <w:rsid w:val="00B06BF1"/>
    <w:rsid w:val="00B06CA7"/>
    <w:rsid w:val="00B07262"/>
    <w:rsid w:val="00B07C61"/>
    <w:rsid w:val="00B1014D"/>
    <w:rsid w:val="00B103FD"/>
    <w:rsid w:val="00B10B92"/>
    <w:rsid w:val="00B10D9B"/>
    <w:rsid w:val="00B10F64"/>
    <w:rsid w:val="00B1102A"/>
    <w:rsid w:val="00B1133C"/>
    <w:rsid w:val="00B119C8"/>
    <w:rsid w:val="00B11B32"/>
    <w:rsid w:val="00B12094"/>
    <w:rsid w:val="00B12752"/>
    <w:rsid w:val="00B12C5E"/>
    <w:rsid w:val="00B12ECA"/>
    <w:rsid w:val="00B13025"/>
    <w:rsid w:val="00B13323"/>
    <w:rsid w:val="00B13936"/>
    <w:rsid w:val="00B13B43"/>
    <w:rsid w:val="00B13B55"/>
    <w:rsid w:val="00B13ED7"/>
    <w:rsid w:val="00B13EE5"/>
    <w:rsid w:val="00B140CF"/>
    <w:rsid w:val="00B145B7"/>
    <w:rsid w:val="00B14638"/>
    <w:rsid w:val="00B15076"/>
    <w:rsid w:val="00B1557C"/>
    <w:rsid w:val="00B15704"/>
    <w:rsid w:val="00B15877"/>
    <w:rsid w:val="00B15CC9"/>
    <w:rsid w:val="00B1618A"/>
    <w:rsid w:val="00B16D82"/>
    <w:rsid w:val="00B16EE6"/>
    <w:rsid w:val="00B173B3"/>
    <w:rsid w:val="00B176E5"/>
    <w:rsid w:val="00B1796F"/>
    <w:rsid w:val="00B17A35"/>
    <w:rsid w:val="00B17F82"/>
    <w:rsid w:val="00B17FDB"/>
    <w:rsid w:val="00B20114"/>
    <w:rsid w:val="00B20527"/>
    <w:rsid w:val="00B207B9"/>
    <w:rsid w:val="00B207DC"/>
    <w:rsid w:val="00B20E53"/>
    <w:rsid w:val="00B21258"/>
    <w:rsid w:val="00B21A21"/>
    <w:rsid w:val="00B21FE9"/>
    <w:rsid w:val="00B222DC"/>
    <w:rsid w:val="00B224BA"/>
    <w:rsid w:val="00B22B16"/>
    <w:rsid w:val="00B23131"/>
    <w:rsid w:val="00B23907"/>
    <w:rsid w:val="00B23F39"/>
    <w:rsid w:val="00B23FDC"/>
    <w:rsid w:val="00B240A9"/>
    <w:rsid w:val="00B242AF"/>
    <w:rsid w:val="00B244E3"/>
    <w:rsid w:val="00B247CD"/>
    <w:rsid w:val="00B24BC3"/>
    <w:rsid w:val="00B24C67"/>
    <w:rsid w:val="00B24D3B"/>
    <w:rsid w:val="00B25091"/>
    <w:rsid w:val="00B251AA"/>
    <w:rsid w:val="00B25A1B"/>
    <w:rsid w:val="00B26231"/>
    <w:rsid w:val="00B26913"/>
    <w:rsid w:val="00B26A6F"/>
    <w:rsid w:val="00B26D15"/>
    <w:rsid w:val="00B2747F"/>
    <w:rsid w:val="00B274AD"/>
    <w:rsid w:val="00B2755C"/>
    <w:rsid w:val="00B27C63"/>
    <w:rsid w:val="00B30025"/>
    <w:rsid w:val="00B30FBB"/>
    <w:rsid w:val="00B313E3"/>
    <w:rsid w:val="00B31DC0"/>
    <w:rsid w:val="00B31EE6"/>
    <w:rsid w:val="00B31F44"/>
    <w:rsid w:val="00B32359"/>
    <w:rsid w:val="00B3239D"/>
    <w:rsid w:val="00B326C3"/>
    <w:rsid w:val="00B32C1A"/>
    <w:rsid w:val="00B33255"/>
    <w:rsid w:val="00B3349B"/>
    <w:rsid w:val="00B33726"/>
    <w:rsid w:val="00B33C41"/>
    <w:rsid w:val="00B33C54"/>
    <w:rsid w:val="00B340FE"/>
    <w:rsid w:val="00B345E5"/>
    <w:rsid w:val="00B34B39"/>
    <w:rsid w:val="00B358E9"/>
    <w:rsid w:val="00B3596A"/>
    <w:rsid w:val="00B3599D"/>
    <w:rsid w:val="00B35AEC"/>
    <w:rsid w:val="00B35C28"/>
    <w:rsid w:val="00B35CA2"/>
    <w:rsid w:val="00B35F1D"/>
    <w:rsid w:val="00B35F94"/>
    <w:rsid w:val="00B36A3B"/>
    <w:rsid w:val="00B37498"/>
    <w:rsid w:val="00B37558"/>
    <w:rsid w:val="00B3758B"/>
    <w:rsid w:val="00B378DD"/>
    <w:rsid w:val="00B37A32"/>
    <w:rsid w:val="00B40094"/>
    <w:rsid w:val="00B40258"/>
    <w:rsid w:val="00B4093E"/>
    <w:rsid w:val="00B40BF0"/>
    <w:rsid w:val="00B415B5"/>
    <w:rsid w:val="00B417AA"/>
    <w:rsid w:val="00B4199F"/>
    <w:rsid w:val="00B41D63"/>
    <w:rsid w:val="00B42147"/>
    <w:rsid w:val="00B42914"/>
    <w:rsid w:val="00B42934"/>
    <w:rsid w:val="00B43195"/>
    <w:rsid w:val="00B43501"/>
    <w:rsid w:val="00B43F6F"/>
    <w:rsid w:val="00B44372"/>
    <w:rsid w:val="00B44443"/>
    <w:rsid w:val="00B44528"/>
    <w:rsid w:val="00B44809"/>
    <w:rsid w:val="00B44874"/>
    <w:rsid w:val="00B448BC"/>
    <w:rsid w:val="00B4510B"/>
    <w:rsid w:val="00B4522D"/>
    <w:rsid w:val="00B452E4"/>
    <w:rsid w:val="00B45616"/>
    <w:rsid w:val="00B457B5"/>
    <w:rsid w:val="00B45847"/>
    <w:rsid w:val="00B459C8"/>
    <w:rsid w:val="00B45B31"/>
    <w:rsid w:val="00B45B69"/>
    <w:rsid w:val="00B45C2B"/>
    <w:rsid w:val="00B46057"/>
    <w:rsid w:val="00B4613F"/>
    <w:rsid w:val="00B4632D"/>
    <w:rsid w:val="00B4646D"/>
    <w:rsid w:val="00B464AE"/>
    <w:rsid w:val="00B466C3"/>
    <w:rsid w:val="00B46E06"/>
    <w:rsid w:val="00B470B6"/>
    <w:rsid w:val="00B47100"/>
    <w:rsid w:val="00B47359"/>
    <w:rsid w:val="00B47529"/>
    <w:rsid w:val="00B4755B"/>
    <w:rsid w:val="00B47B6D"/>
    <w:rsid w:val="00B47DD0"/>
    <w:rsid w:val="00B47E86"/>
    <w:rsid w:val="00B5034A"/>
    <w:rsid w:val="00B505D5"/>
    <w:rsid w:val="00B50BB4"/>
    <w:rsid w:val="00B50D39"/>
    <w:rsid w:val="00B50E23"/>
    <w:rsid w:val="00B51572"/>
    <w:rsid w:val="00B5177B"/>
    <w:rsid w:val="00B52012"/>
    <w:rsid w:val="00B52354"/>
    <w:rsid w:val="00B5315B"/>
    <w:rsid w:val="00B531E0"/>
    <w:rsid w:val="00B53301"/>
    <w:rsid w:val="00B537C6"/>
    <w:rsid w:val="00B5389D"/>
    <w:rsid w:val="00B53A3B"/>
    <w:rsid w:val="00B54175"/>
    <w:rsid w:val="00B54284"/>
    <w:rsid w:val="00B542BA"/>
    <w:rsid w:val="00B5468E"/>
    <w:rsid w:val="00B54DDD"/>
    <w:rsid w:val="00B54E7F"/>
    <w:rsid w:val="00B553A1"/>
    <w:rsid w:val="00B55573"/>
    <w:rsid w:val="00B55B6F"/>
    <w:rsid w:val="00B5643A"/>
    <w:rsid w:val="00B56717"/>
    <w:rsid w:val="00B56ACB"/>
    <w:rsid w:val="00B56C36"/>
    <w:rsid w:val="00B56C72"/>
    <w:rsid w:val="00B56DB1"/>
    <w:rsid w:val="00B56F95"/>
    <w:rsid w:val="00B57016"/>
    <w:rsid w:val="00B5732E"/>
    <w:rsid w:val="00B57BA9"/>
    <w:rsid w:val="00B57F48"/>
    <w:rsid w:val="00B57F4A"/>
    <w:rsid w:val="00B57F5F"/>
    <w:rsid w:val="00B6023C"/>
    <w:rsid w:val="00B60394"/>
    <w:rsid w:val="00B603F0"/>
    <w:rsid w:val="00B60595"/>
    <w:rsid w:val="00B6069E"/>
    <w:rsid w:val="00B612DF"/>
    <w:rsid w:val="00B616AA"/>
    <w:rsid w:val="00B61A45"/>
    <w:rsid w:val="00B61F7E"/>
    <w:rsid w:val="00B62416"/>
    <w:rsid w:val="00B62462"/>
    <w:rsid w:val="00B6289C"/>
    <w:rsid w:val="00B62990"/>
    <w:rsid w:val="00B62BC8"/>
    <w:rsid w:val="00B62C7A"/>
    <w:rsid w:val="00B6320A"/>
    <w:rsid w:val="00B63210"/>
    <w:rsid w:val="00B63374"/>
    <w:rsid w:val="00B63A64"/>
    <w:rsid w:val="00B63C29"/>
    <w:rsid w:val="00B65043"/>
    <w:rsid w:val="00B6529E"/>
    <w:rsid w:val="00B652E3"/>
    <w:rsid w:val="00B6545D"/>
    <w:rsid w:val="00B65C72"/>
    <w:rsid w:val="00B65FCF"/>
    <w:rsid w:val="00B6637E"/>
    <w:rsid w:val="00B66B61"/>
    <w:rsid w:val="00B67A2B"/>
    <w:rsid w:val="00B700C8"/>
    <w:rsid w:val="00B705C4"/>
    <w:rsid w:val="00B70A74"/>
    <w:rsid w:val="00B70F2C"/>
    <w:rsid w:val="00B70F3E"/>
    <w:rsid w:val="00B71000"/>
    <w:rsid w:val="00B71908"/>
    <w:rsid w:val="00B71AA0"/>
    <w:rsid w:val="00B71D70"/>
    <w:rsid w:val="00B71D9A"/>
    <w:rsid w:val="00B72115"/>
    <w:rsid w:val="00B723FC"/>
    <w:rsid w:val="00B72492"/>
    <w:rsid w:val="00B728B2"/>
    <w:rsid w:val="00B72A58"/>
    <w:rsid w:val="00B72EEE"/>
    <w:rsid w:val="00B7347C"/>
    <w:rsid w:val="00B73BEC"/>
    <w:rsid w:val="00B73D09"/>
    <w:rsid w:val="00B7400E"/>
    <w:rsid w:val="00B7418B"/>
    <w:rsid w:val="00B747A9"/>
    <w:rsid w:val="00B74864"/>
    <w:rsid w:val="00B74930"/>
    <w:rsid w:val="00B74CCB"/>
    <w:rsid w:val="00B74DB1"/>
    <w:rsid w:val="00B74DB6"/>
    <w:rsid w:val="00B74EBC"/>
    <w:rsid w:val="00B75C23"/>
    <w:rsid w:val="00B7609A"/>
    <w:rsid w:val="00B76A79"/>
    <w:rsid w:val="00B76F72"/>
    <w:rsid w:val="00B7766F"/>
    <w:rsid w:val="00B7780D"/>
    <w:rsid w:val="00B77869"/>
    <w:rsid w:val="00B77CDA"/>
    <w:rsid w:val="00B8013C"/>
    <w:rsid w:val="00B80288"/>
    <w:rsid w:val="00B804ED"/>
    <w:rsid w:val="00B80B80"/>
    <w:rsid w:val="00B80D44"/>
    <w:rsid w:val="00B80E26"/>
    <w:rsid w:val="00B81342"/>
    <w:rsid w:val="00B81733"/>
    <w:rsid w:val="00B81CCC"/>
    <w:rsid w:val="00B822A5"/>
    <w:rsid w:val="00B82559"/>
    <w:rsid w:val="00B82875"/>
    <w:rsid w:val="00B83054"/>
    <w:rsid w:val="00B8317A"/>
    <w:rsid w:val="00B8356C"/>
    <w:rsid w:val="00B838C2"/>
    <w:rsid w:val="00B83FFC"/>
    <w:rsid w:val="00B84030"/>
    <w:rsid w:val="00B84059"/>
    <w:rsid w:val="00B84188"/>
    <w:rsid w:val="00B841B6"/>
    <w:rsid w:val="00B84739"/>
    <w:rsid w:val="00B84771"/>
    <w:rsid w:val="00B847C8"/>
    <w:rsid w:val="00B84AC9"/>
    <w:rsid w:val="00B84D97"/>
    <w:rsid w:val="00B851D4"/>
    <w:rsid w:val="00B851FE"/>
    <w:rsid w:val="00B8561F"/>
    <w:rsid w:val="00B862DA"/>
    <w:rsid w:val="00B863B8"/>
    <w:rsid w:val="00B867C4"/>
    <w:rsid w:val="00B86A99"/>
    <w:rsid w:val="00B86C0D"/>
    <w:rsid w:val="00B874CA"/>
    <w:rsid w:val="00B877A5"/>
    <w:rsid w:val="00B87AEC"/>
    <w:rsid w:val="00B87BF2"/>
    <w:rsid w:val="00B87C0B"/>
    <w:rsid w:val="00B901D8"/>
    <w:rsid w:val="00B902E3"/>
    <w:rsid w:val="00B9081F"/>
    <w:rsid w:val="00B90A82"/>
    <w:rsid w:val="00B90CC8"/>
    <w:rsid w:val="00B90D9A"/>
    <w:rsid w:val="00B912DA"/>
    <w:rsid w:val="00B91EAB"/>
    <w:rsid w:val="00B923F0"/>
    <w:rsid w:val="00B927C5"/>
    <w:rsid w:val="00B92FAE"/>
    <w:rsid w:val="00B93475"/>
    <w:rsid w:val="00B935E1"/>
    <w:rsid w:val="00B9364F"/>
    <w:rsid w:val="00B93765"/>
    <w:rsid w:val="00B939A7"/>
    <w:rsid w:val="00B93E79"/>
    <w:rsid w:val="00B9412F"/>
    <w:rsid w:val="00B941C2"/>
    <w:rsid w:val="00B94A5F"/>
    <w:rsid w:val="00B9503C"/>
    <w:rsid w:val="00B9573B"/>
    <w:rsid w:val="00B957F4"/>
    <w:rsid w:val="00B959A2"/>
    <w:rsid w:val="00B95A5A"/>
    <w:rsid w:val="00B965B5"/>
    <w:rsid w:val="00B96D1B"/>
    <w:rsid w:val="00B96D43"/>
    <w:rsid w:val="00B96D71"/>
    <w:rsid w:val="00B96DF2"/>
    <w:rsid w:val="00B96DF4"/>
    <w:rsid w:val="00B96E2F"/>
    <w:rsid w:val="00B96F81"/>
    <w:rsid w:val="00B97081"/>
    <w:rsid w:val="00B9712F"/>
    <w:rsid w:val="00B975FE"/>
    <w:rsid w:val="00B97663"/>
    <w:rsid w:val="00B97812"/>
    <w:rsid w:val="00B97C75"/>
    <w:rsid w:val="00BA013C"/>
    <w:rsid w:val="00BA0D63"/>
    <w:rsid w:val="00BA0E05"/>
    <w:rsid w:val="00BA1079"/>
    <w:rsid w:val="00BA12C5"/>
    <w:rsid w:val="00BA1617"/>
    <w:rsid w:val="00BA1915"/>
    <w:rsid w:val="00BA1BA0"/>
    <w:rsid w:val="00BA212B"/>
    <w:rsid w:val="00BA21E8"/>
    <w:rsid w:val="00BA2ABD"/>
    <w:rsid w:val="00BA3460"/>
    <w:rsid w:val="00BA3D5B"/>
    <w:rsid w:val="00BA3E78"/>
    <w:rsid w:val="00BA4028"/>
    <w:rsid w:val="00BA4083"/>
    <w:rsid w:val="00BA4393"/>
    <w:rsid w:val="00BA4F1F"/>
    <w:rsid w:val="00BA4F5C"/>
    <w:rsid w:val="00BA5097"/>
    <w:rsid w:val="00BA545C"/>
    <w:rsid w:val="00BA59E9"/>
    <w:rsid w:val="00BA607C"/>
    <w:rsid w:val="00BA69D1"/>
    <w:rsid w:val="00BA6C87"/>
    <w:rsid w:val="00BA6EA0"/>
    <w:rsid w:val="00BA748A"/>
    <w:rsid w:val="00BA76C4"/>
    <w:rsid w:val="00BA790A"/>
    <w:rsid w:val="00BA79B2"/>
    <w:rsid w:val="00BA7CB0"/>
    <w:rsid w:val="00BA7D70"/>
    <w:rsid w:val="00BA7DB2"/>
    <w:rsid w:val="00BA7DF9"/>
    <w:rsid w:val="00BB01C0"/>
    <w:rsid w:val="00BB022B"/>
    <w:rsid w:val="00BB068C"/>
    <w:rsid w:val="00BB06DF"/>
    <w:rsid w:val="00BB093D"/>
    <w:rsid w:val="00BB0B03"/>
    <w:rsid w:val="00BB0FCD"/>
    <w:rsid w:val="00BB12EA"/>
    <w:rsid w:val="00BB14A6"/>
    <w:rsid w:val="00BB15EB"/>
    <w:rsid w:val="00BB226D"/>
    <w:rsid w:val="00BB2A12"/>
    <w:rsid w:val="00BB2A3D"/>
    <w:rsid w:val="00BB2D2C"/>
    <w:rsid w:val="00BB34D9"/>
    <w:rsid w:val="00BB3972"/>
    <w:rsid w:val="00BB3A4B"/>
    <w:rsid w:val="00BB3C64"/>
    <w:rsid w:val="00BB3D48"/>
    <w:rsid w:val="00BB462C"/>
    <w:rsid w:val="00BB4799"/>
    <w:rsid w:val="00BB484B"/>
    <w:rsid w:val="00BB4DAA"/>
    <w:rsid w:val="00BB5177"/>
    <w:rsid w:val="00BB5179"/>
    <w:rsid w:val="00BB5D3C"/>
    <w:rsid w:val="00BB65F6"/>
    <w:rsid w:val="00BB67E5"/>
    <w:rsid w:val="00BB6955"/>
    <w:rsid w:val="00BB701B"/>
    <w:rsid w:val="00BB75DA"/>
    <w:rsid w:val="00BB793F"/>
    <w:rsid w:val="00BB7C1D"/>
    <w:rsid w:val="00BB7C66"/>
    <w:rsid w:val="00BB7C75"/>
    <w:rsid w:val="00BB7FCB"/>
    <w:rsid w:val="00BC0054"/>
    <w:rsid w:val="00BC02E5"/>
    <w:rsid w:val="00BC0616"/>
    <w:rsid w:val="00BC0850"/>
    <w:rsid w:val="00BC08D6"/>
    <w:rsid w:val="00BC0D3F"/>
    <w:rsid w:val="00BC100A"/>
    <w:rsid w:val="00BC133D"/>
    <w:rsid w:val="00BC1B46"/>
    <w:rsid w:val="00BC2213"/>
    <w:rsid w:val="00BC2599"/>
    <w:rsid w:val="00BC278B"/>
    <w:rsid w:val="00BC27EA"/>
    <w:rsid w:val="00BC356C"/>
    <w:rsid w:val="00BC374E"/>
    <w:rsid w:val="00BC37DF"/>
    <w:rsid w:val="00BC3B9E"/>
    <w:rsid w:val="00BC4185"/>
    <w:rsid w:val="00BC4204"/>
    <w:rsid w:val="00BC496A"/>
    <w:rsid w:val="00BC4C08"/>
    <w:rsid w:val="00BC4DED"/>
    <w:rsid w:val="00BC4EEF"/>
    <w:rsid w:val="00BC556E"/>
    <w:rsid w:val="00BC55DA"/>
    <w:rsid w:val="00BC5C2F"/>
    <w:rsid w:val="00BC62E3"/>
    <w:rsid w:val="00BC6825"/>
    <w:rsid w:val="00BC6849"/>
    <w:rsid w:val="00BC6D12"/>
    <w:rsid w:val="00BC6F77"/>
    <w:rsid w:val="00BC7433"/>
    <w:rsid w:val="00BC75BE"/>
    <w:rsid w:val="00BC7802"/>
    <w:rsid w:val="00BC7A29"/>
    <w:rsid w:val="00BC7B03"/>
    <w:rsid w:val="00BD0143"/>
    <w:rsid w:val="00BD0805"/>
    <w:rsid w:val="00BD1414"/>
    <w:rsid w:val="00BD1A39"/>
    <w:rsid w:val="00BD1B47"/>
    <w:rsid w:val="00BD1C98"/>
    <w:rsid w:val="00BD21A0"/>
    <w:rsid w:val="00BD21AD"/>
    <w:rsid w:val="00BD241C"/>
    <w:rsid w:val="00BD2800"/>
    <w:rsid w:val="00BD2916"/>
    <w:rsid w:val="00BD2974"/>
    <w:rsid w:val="00BD2C6E"/>
    <w:rsid w:val="00BD2E2D"/>
    <w:rsid w:val="00BD351C"/>
    <w:rsid w:val="00BD396F"/>
    <w:rsid w:val="00BD3B8C"/>
    <w:rsid w:val="00BD3E03"/>
    <w:rsid w:val="00BD3F66"/>
    <w:rsid w:val="00BD3FFF"/>
    <w:rsid w:val="00BD442E"/>
    <w:rsid w:val="00BD46E2"/>
    <w:rsid w:val="00BD4DE5"/>
    <w:rsid w:val="00BD5041"/>
    <w:rsid w:val="00BD50B2"/>
    <w:rsid w:val="00BD5332"/>
    <w:rsid w:val="00BD540C"/>
    <w:rsid w:val="00BD5970"/>
    <w:rsid w:val="00BD5DAC"/>
    <w:rsid w:val="00BD60B7"/>
    <w:rsid w:val="00BD60E0"/>
    <w:rsid w:val="00BD6127"/>
    <w:rsid w:val="00BD6160"/>
    <w:rsid w:val="00BD6777"/>
    <w:rsid w:val="00BD6A52"/>
    <w:rsid w:val="00BD6BC2"/>
    <w:rsid w:val="00BD6C10"/>
    <w:rsid w:val="00BD6E1A"/>
    <w:rsid w:val="00BD7BCB"/>
    <w:rsid w:val="00BE0095"/>
    <w:rsid w:val="00BE048C"/>
    <w:rsid w:val="00BE0736"/>
    <w:rsid w:val="00BE09A6"/>
    <w:rsid w:val="00BE0AAF"/>
    <w:rsid w:val="00BE0B7A"/>
    <w:rsid w:val="00BE0CE2"/>
    <w:rsid w:val="00BE1338"/>
    <w:rsid w:val="00BE1388"/>
    <w:rsid w:val="00BE1A61"/>
    <w:rsid w:val="00BE1B49"/>
    <w:rsid w:val="00BE212F"/>
    <w:rsid w:val="00BE2407"/>
    <w:rsid w:val="00BE247D"/>
    <w:rsid w:val="00BE2CE6"/>
    <w:rsid w:val="00BE2DD9"/>
    <w:rsid w:val="00BE2ECD"/>
    <w:rsid w:val="00BE325A"/>
    <w:rsid w:val="00BE34A2"/>
    <w:rsid w:val="00BE3682"/>
    <w:rsid w:val="00BE3A35"/>
    <w:rsid w:val="00BE3ED0"/>
    <w:rsid w:val="00BE4B15"/>
    <w:rsid w:val="00BE4E47"/>
    <w:rsid w:val="00BE4FDF"/>
    <w:rsid w:val="00BE50D4"/>
    <w:rsid w:val="00BE532C"/>
    <w:rsid w:val="00BE5381"/>
    <w:rsid w:val="00BE5424"/>
    <w:rsid w:val="00BE546F"/>
    <w:rsid w:val="00BE5FD3"/>
    <w:rsid w:val="00BE6006"/>
    <w:rsid w:val="00BE613A"/>
    <w:rsid w:val="00BE67AF"/>
    <w:rsid w:val="00BE6934"/>
    <w:rsid w:val="00BE6A2C"/>
    <w:rsid w:val="00BE6D98"/>
    <w:rsid w:val="00BE6DCB"/>
    <w:rsid w:val="00BE6F67"/>
    <w:rsid w:val="00BE6FD2"/>
    <w:rsid w:val="00BE7516"/>
    <w:rsid w:val="00BE7F5A"/>
    <w:rsid w:val="00BF00C3"/>
    <w:rsid w:val="00BF04F1"/>
    <w:rsid w:val="00BF0542"/>
    <w:rsid w:val="00BF062C"/>
    <w:rsid w:val="00BF070E"/>
    <w:rsid w:val="00BF079A"/>
    <w:rsid w:val="00BF091B"/>
    <w:rsid w:val="00BF0C86"/>
    <w:rsid w:val="00BF127C"/>
    <w:rsid w:val="00BF16BC"/>
    <w:rsid w:val="00BF1C13"/>
    <w:rsid w:val="00BF25C3"/>
    <w:rsid w:val="00BF261A"/>
    <w:rsid w:val="00BF2B8E"/>
    <w:rsid w:val="00BF3072"/>
    <w:rsid w:val="00BF313F"/>
    <w:rsid w:val="00BF3457"/>
    <w:rsid w:val="00BF3DE8"/>
    <w:rsid w:val="00BF3F93"/>
    <w:rsid w:val="00BF48D0"/>
    <w:rsid w:val="00BF499F"/>
    <w:rsid w:val="00BF4B72"/>
    <w:rsid w:val="00BF4C08"/>
    <w:rsid w:val="00BF4E31"/>
    <w:rsid w:val="00BF4E54"/>
    <w:rsid w:val="00BF517E"/>
    <w:rsid w:val="00BF51E9"/>
    <w:rsid w:val="00BF52E6"/>
    <w:rsid w:val="00BF53F3"/>
    <w:rsid w:val="00BF5854"/>
    <w:rsid w:val="00BF58B8"/>
    <w:rsid w:val="00BF5908"/>
    <w:rsid w:val="00BF6491"/>
    <w:rsid w:val="00BF66C1"/>
    <w:rsid w:val="00BF7C28"/>
    <w:rsid w:val="00BF7CD5"/>
    <w:rsid w:val="00C00161"/>
    <w:rsid w:val="00C007F4"/>
    <w:rsid w:val="00C00E7D"/>
    <w:rsid w:val="00C010AE"/>
    <w:rsid w:val="00C01282"/>
    <w:rsid w:val="00C0136C"/>
    <w:rsid w:val="00C01B4E"/>
    <w:rsid w:val="00C01E49"/>
    <w:rsid w:val="00C020EE"/>
    <w:rsid w:val="00C022EC"/>
    <w:rsid w:val="00C0240A"/>
    <w:rsid w:val="00C0271F"/>
    <w:rsid w:val="00C02875"/>
    <w:rsid w:val="00C03680"/>
    <w:rsid w:val="00C03D81"/>
    <w:rsid w:val="00C0452C"/>
    <w:rsid w:val="00C045D7"/>
    <w:rsid w:val="00C047CF"/>
    <w:rsid w:val="00C04BC0"/>
    <w:rsid w:val="00C04D93"/>
    <w:rsid w:val="00C04EB0"/>
    <w:rsid w:val="00C0518C"/>
    <w:rsid w:val="00C0554A"/>
    <w:rsid w:val="00C05F04"/>
    <w:rsid w:val="00C065BA"/>
    <w:rsid w:val="00C066B9"/>
    <w:rsid w:val="00C068A3"/>
    <w:rsid w:val="00C06A25"/>
    <w:rsid w:val="00C06CF1"/>
    <w:rsid w:val="00C06FF6"/>
    <w:rsid w:val="00C07400"/>
    <w:rsid w:val="00C07689"/>
    <w:rsid w:val="00C07DD9"/>
    <w:rsid w:val="00C10426"/>
    <w:rsid w:val="00C1092B"/>
    <w:rsid w:val="00C10AC3"/>
    <w:rsid w:val="00C10B96"/>
    <w:rsid w:val="00C10E44"/>
    <w:rsid w:val="00C10E65"/>
    <w:rsid w:val="00C11099"/>
    <w:rsid w:val="00C11BF5"/>
    <w:rsid w:val="00C11BF8"/>
    <w:rsid w:val="00C11EA7"/>
    <w:rsid w:val="00C125EA"/>
    <w:rsid w:val="00C12ED6"/>
    <w:rsid w:val="00C139A7"/>
    <w:rsid w:val="00C13C68"/>
    <w:rsid w:val="00C1469A"/>
    <w:rsid w:val="00C15245"/>
    <w:rsid w:val="00C15252"/>
    <w:rsid w:val="00C156F7"/>
    <w:rsid w:val="00C15E9D"/>
    <w:rsid w:val="00C160A0"/>
    <w:rsid w:val="00C164B4"/>
    <w:rsid w:val="00C169DE"/>
    <w:rsid w:val="00C1701A"/>
    <w:rsid w:val="00C17853"/>
    <w:rsid w:val="00C179DB"/>
    <w:rsid w:val="00C17C30"/>
    <w:rsid w:val="00C20020"/>
    <w:rsid w:val="00C20239"/>
    <w:rsid w:val="00C20496"/>
    <w:rsid w:val="00C20655"/>
    <w:rsid w:val="00C2084D"/>
    <w:rsid w:val="00C20FA0"/>
    <w:rsid w:val="00C2148E"/>
    <w:rsid w:val="00C218B5"/>
    <w:rsid w:val="00C21B7A"/>
    <w:rsid w:val="00C2230A"/>
    <w:rsid w:val="00C223EF"/>
    <w:rsid w:val="00C22561"/>
    <w:rsid w:val="00C22B64"/>
    <w:rsid w:val="00C22CD0"/>
    <w:rsid w:val="00C2322D"/>
    <w:rsid w:val="00C233AD"/>
    <w:rsid w:val="00C23965"/>
    <w:rsid w:val="00C23F86"/>
    <w:rsid w:val="00C24294"/>
    <w:rsid w:val="00C244E7"/>
    <w:rsid w:val="00C24630"/>
    <w:rsid w:val="00C247CA"/>
    <w:rsid w:val="00C24D15"/>
    <w:rsid w:val="00C2510B"/>
    <w:rsid w:val="00C2593E"/>
    <w:rsid w:val="00C259A3"/>
    <w:rsid w:val="00C260C2"/>
    <w:rsid w:val="00C261F6"/>
    <w:rsid w:val="00C266CB"/>
    <w:rsid w:val="00C269E0"/>
    <w:rsid w:val="00C26B9D"/>
    <w:rsid w:val="00C26C3B"/>
    <w:rsid w:val="00C26DED"/>
    <w:rsid w:val="00C26F79"/>
    <w:rsid w:val="00C27596"/>
    <w:rsid w:val="00C27BF1"/>
    <w:rsid w:val="00C27C20"/>
    <w:rsid w:val="00C30676"/>
    <w:rsid w:val="00C30978"/>
    <w:rsid w:val="00C3098F"/>
    <w:rsid w:val="00C30A59"/>
    <w:rsid w:val="00C30CA8"/>
    <w:rsid w:val="00C316CA"/>
    <w:rsid w:val="00C3178F"/>
    <w:rsid w:val="00C3194B"/>
    <w:rsid w:val="00C31A28"/>
    <w:rsid w:val="00C31A2A"/>
    <w:rsid w:val="00C31E4D"/>
    <w:rsid w:val="00C32572"/>
    <w:rsid w:val="00C32985"/>
    <w:rsid w:val="00C32A0F"/>
    <w:rsid w:val="00C32F30"/>
    <w:rsid w:val="00C3332A"/>
    <w:rsid w:val="00C33588"/>
    <w:rsid w:val="00C33DC2"/>
    <w:rsid w:val="00C3505C"/>
    <w:rsid w:val="00C3536D"/>
    <w:rsid w:val="00C3551F"/>
    <w:rsid w:val="00C35565"/>
    <w:rsid w:val="00C356EE"/>
    <w:rsid w:val="00C35A48"/>
    <w:rsid w:val="00C35DDA"/>
    <w:rsid w:val="00C35DFF"/>
    <w:rsid w:val="00C35EB3"/>
    <w:rsid w:val="00C360BE"/>
    <w:rsid w:val="00C360EA"/>
    <w:rsid w:val="00C36990"/>
    <w:rsid w:val="00C36EF6"/>
    <w:rsid w:val="00C37447"/>
    <w:rsid w:val="00C37960"/>
    <w:rsid w:val="00C37AB3"/>
    <w:rsid w:val="00C37DC8"/>
    <w:rsid w:val="00C407FA"/>
    <w:rsid w:val="00C409D4"/>
    <w:rsid w:val="00C40B7D"/>
    <w:rsid w:val="00C40CCE"/>
    <w:rsid w:val="00C4192D"/>
    <w:rsid w:val="00C41BDE"/>
    <w:rsid w:val="00C42110"/>
    <w:rsid w:val="00C4253F"/>
    <w:rsid w:val="00C429FA"/>
    <w:rsid w:val="00C42A50"/>
    <w:rsid w:val="00C42AC4"/>
    <w:rsid w:val="00C42F7C"/>
    <w:rsid w:val="00C430B8"/>
    <w:rsid w:val="00C43346"/>
    <w:rsid w:val="00C435DB"/>
    <w:rsid w:val="00C439E8"/>
    <w:rsid w:val="00C43B86"/>
    <w:rsid w:val="00C43F85"/>
    <w:rsid w:val="00C43F9F"/>
    <w:rsid w:val="00C44D05"/>
    <w:rsid w:val="00C45313"/>
    <w:rsid w:val="00C454C5"/>
    <w:rsid w:val="00C45EAA"/>
    <w:rsid w:val="00C45FB7"/>
    <w:rsid w:val="00C46455"/>
    <w:rsid w:val="00C4747B"/>
    <w:rsid w:val="00C475C6"/>
    <w:rsid w:val="00C47737"/>
    <w:rsid w:val="00C47762"/>
    <w:rsid w:val="00C47A29"/>
    <w:rsid w:val="00C47B76"/>
    <w:rsid w:val="00C51709"/>
    <w:rsid w:val="00C5198D"/>
    <w:rsid w:val="00C51BF8"/>
    <w:rsid w:val="00C51DBF"/>
    <w:rsid w:val="00C51FBD"/>
    <w:rsid w:val="00C52350"/>
    <w:rsid w:val="00C52544"/>
    <w:rsid w:val="00C5273B"/>
    <w:rsid w:val="00C529DD"/>
    <w:rsid w:val="00C52E36"/>
    <w:rsid w:val="00C52F1D"/>
    <w:rsid w:val="00C52F53"/>
    <w:rsid w:val="00C532BB"/>
    <w:rsid w:val="00C53BCF"/>
    <w:rsid w:val="00C54028"/>
    <w:rsid w:val="00C5428D"/>
    <w:rsid w:val="00C542B9"/>
    <w:rsid w:val="00C5445B"/>
    <w:rsid w:val="00C5495A"/>
    <w:rsid w:val="00C5497B"/>
    <w:rsid w:val="00C54CDF"/>
    <w:rsid w:val="00C54DB9"/>
    <w:rsid w:val="00C5526C"/>
    <w:rsid w:val="00C554E8"/>
    <w:rsid w:val="00C55564"/>
    <w:rsid w:val="00C55EB6"/>
    <w:rsid w:val="00C56699"/>
    <w:rsid w:val="00C56737"/>
    <w:rsid w:val="00C5675E"/>
    <w:rsid w:val="00C56FA8"/>
    <w:rsid w:val="00C572A5"/>
    <w:rsid w:val="00C57452"/>
    <w:rsid w:val="00C5785F"/>
    <w:rsid w:val="00C5798C"/>
    <w:rsid w:val="00C57AFF"/>
    <w:rsid w:val="00C60139"/>
    <w:rsid w:val="00C603C7"/>
    <w:rsid w:val="00C604C7"/>
    <w:rsid w:val="00C608C2"/>
    <w:rsid w:val="00C60950"/>
    <w:rsid w:val="00C60E4B"/>
    <w:rsid w:val="00C614AE"/>
    <w:rsid w:val="00C61794"/>
    <w:rsid w:val="00C6188D"/>
    <w:rsid w:val="00C61CD4"/>
    <w:rsid w:val="00C61E24"/>
    <w:rsid w:val="00C6215C"/>
    <w:rsid w:val="00C62190"/>
    <w:rsid w:val="00C62266"/>
    <w:rsid w:val="00C62448"/>
    <w:rsid w:val="00C6245F"/>
    <w:rsid w:val="00C626B0"/>
    <w:rsid w:val="00C627FF"/>
    <w:rsid w:val="00C62AF2"/>
    <w:rsid w:val="00C63222"/>
    <w:rsid w:val="00C634A3"/>
    <w:rsid w:val="00C634D3"/>
    <w:rsid w:val="00C63CCE"/>
    <w:rsid w:val="00C63E48"/>
    <w:rsid w:val="00C63E74"/>
    <w:rsid w:val="00C64875"/>
    <w:rsid w:val="00C64924"/>
    <w:rsid w:val="00C65419"/>
    <w:rsid w:val="00C65640"/>
    <w:rsid w:val="00C658A5"/>
    <w:rsid w:val="00C66038"/>
    <w:rsid w:val="00C6617E"/>
    <w:rsid w:val="00C661AD"/>
    <w:rsid w:val="00C66AB3"/>
    <w:rsid w:val="00C66D69"/>
    <w:rsid w:val="00C66FEC"/>
    <w:rsid w:val="00C6706A"/>
    <w:rsid w:val="00C67623"/>
    <w:rsid w:val="00C67655"/>
    <w:rsid w:val="00C67AEE"/>
    <w:rsid w:val="00C67B2F"/>
    <w:rsid w:val="00C7014E"/>
    <w:rsid w:val="00C702EB"/>
    <w:rsid w:val="00C70F6D"/>
    <w:rsid w:val="00C71668"/>
    <w:rsid w:val="00C71747"/>
    <w:rsid w:val="00C71E9F"/>
    <w:rsid w:val="00C7207F"/>
    <w:rsid w:val="00C7218C"/>
    <w:rsid w:val="00C727DB"/>
    <w:rsid w:val="00C73021"/>
    <w:rsid w:val="00C7340A"/>
    <w:rsid w:val="00C7359C"/>
    <w:rsid w:val="00C739B6"/>
    <w:rsid w:val="00C73EEF"/>
    <w:rsid w:val="00C73FC9"/>
    <w:rsid w:val="00C7411D"/>
    <w:rsid w:val="00C74144"/>
    <w:rsid w:val="00C7465A"/>
    <w:rsid w:val="00C74B77"/>
    <w:rsid w:val="00C74DB0"/>
    <w:rsid w:val="00C74E4C"/>
    <w:rsid w:val="00C74F11"/>
    <w:rsid w:val="00C74F7E"/>
    <w:rsid w:val="00C751EF"/>
    <w:rsid w:val="00C752D9"/>
    <w:rsid w:val="00C75991"/>
    <w:rsid w:val="00C759D3"/>
    <w:rsid w:val="00C75C06"/>
    <w:rsid w:val="00C75D1C"/>
    <w:rsid w:val="00C75D85"/>
    <w:rsid w:val="00C75DA2"/>
    <w:rsid w:val="00C76627"/>
    <w:rsid w:val="00C768D3"/>
    <w:rsid w:val="00C76BB5"/>
    <w:rsid w:val="00C76FAD"/>
    <w:rsid w:val="00C77082"/>
    <w:rsid w:val="00C77184"/>
    <w:rsid w:val="00C772F6"/>
    <w:rsid w:val="00C775F9"/>
    <w:rsid w:val="00C77F75"/>
    <w:rsid w:val="00C8005B"/>
    <w:rsid w:val="00C8035B"/>
    <w:rsid w:val="00C816D8"/>
    <w:rsid w:val="00C81922"/>
    <w:rsid w:val="00C81AE3"/>
    <w:rsid w:val="00C81D86"/>
    <w:rsid w:val="00C8213C"/>
    <w:rsid w:val="00C826E9"/>
    <w:rsid w:val="00C828C4"/>
    <w:rsid w:val="00C83009"/>
    <w:rsid w:val="00C83642"/>
    <w:rsid w:val="00C83C60"/>
    <w:rsid w:val="00C83C67"/>
    <w:rsid w:val="00C84313"/>
    <w:rsid w:val="00C849F0"/>
    <w:rsid w:val="00C84E26"/>
    <w:rsid w:val="00C8507E"/>
    <w:rsid w:val="00C852AE"/>
    <w:rsid w:val="00C85466"/>
    <w:rsid w:val="00C85D71"/>
    <w:rsid w:val="00C8615E"/>
    <w:rsid w:val="00C869C0"/>
    <w:rsid w:val="00C872C2"/>
    <w:rsid w:val="00C87868"/>
    <w:rsid w:val="00C87B34"/>
    <w:rsid w:val="00C87C43"/>
    <w:rsid w:val="00C87DD6"/>
    <w:rsid w:val="00C900AF"/>
    <w:rsid w:val="00C900E7"/>
    <w:rsid w:val="00C90A49"/>
    <w:rsid w:val="00C90B30"/>
    <w:rsid w:val="00C90BF2"/>
    <w:rsid w:val="00C91335"/>
    <w:rsid w:val="00C91C07"/>
    <w:rsid w:val="00C91E48"/>
    <w:rsid w:val="00C92270"/>
    <w:rsid w:val="00C92300"/>
    <w:rsid w:val="00C9258E"/>
    <w:rsid w:val="00C9280F"/>
    <w:rsid w:val="00C92AC6"/>
    <w:rsid w:val="00C92FCB"/>
    <w:rsid w:val="00C9301A"/>
    <w:rsid w:val="00C932AE"/>
    <w:rsid w:val="00C9358D"/>
    <w:rsid w:val="00C93666"/>
    <w:rsid w:val="00C939C9"/>
    <w:rsid w:val="00C93A73"/>
    <w:rsid w:val="00C93C8A"/>
    <w:rsid w:val="00C93F26"/>
    <w:rsid w:val="00C94263"/>
    <w:rsid w:val="00C948C0"/>
    <w:rsid w:val="00C94B31"/>
    <w:rsid w:val="00C94D1C"/>
    <w:rsid w:val="00C9504A"/>
    <w:rsid w:val="00C950D5"/>
    <w:rsid w:val="00C955A5"/>
    <w:rsid w:val="00C955DC"/>
    <w:rsid w:val="00C9566C"/>
    <w:rsid w:val="00C957AE"/>
    <w:rsid w:val="00C95D1E"/>
    <w:rsid w:val="00C95D6C"/>
    <w:rsid w:val="00C95EBF"/>
    <w:rsid w:val="00C962BB"/>
    <w:rsid w:val="00C96402"/>
    <w:rsid w:val="00C96992"/>
    <w:rsid w:val="00C96CC1"/>
    <w:rsid w:val="00C9727C"/>
    <w:rsid w:val="00C97508"/>
    <w:rsid w:val="00C977F0"/>
    <w:rsid w:val="00C9790D"/>
    <w:rsid w:val="00C97D00"/>
    <w:rsid w:val="00C97E9F"/>
    <w:rsid w:val="00CA00ED"/>
    <w:rsid w:val="00CA03C6"/>
    <w:rsid w:val="00CA09C0"/>
    <w:rsid w:val="00CA0A4C"/>
    <w:rsid w:val="00CA0BC6"/>
    <w:rsid w:val="00CA100B"/>
    <w:rsid w:val="00CA1031"/>
    <w:rsid w:val="00CA12EA"/>
    <w:rsid w:val="00CA1966"/>
    <w:rsid w:val="00CA199A"/>
    <w:rsid w:val="00CA1C85"/>
    <w:rsid w:val="00CA1F87"/>
    <w:rsid w:val="00CA27C1"/>
    <w:rsid w:val="00CA2B99"/>
    <w:rsid w:val="00CA3170"/>
    <w:rsid w:val="00CA32CE"/>
    <w:rsid w:val="00CA38C2"/>
    <w:rsid w:val="00CA38E0"/>
    <w:rsid w:val="00CA3C1D"/>
    <w:rsid w:val="00CA3CC0"/>
    <w:rsid w:val="00CA3ECF"/>
    <w:rsid w:val="00CA44D9"/>
    <w:rsid w:val="00CA48F0"/>
    <w:rsid w:val="00CA4F0D"/>
    <w:rsid w:val="00CA5340"/>
    <w:rsid w:val="00CA5BEB"/>
    <w:rsid w:val="00CA5C89"/>
    <w:rsid w:val="00CA618C"/>
    <w:rsid w:val="00CA63CD"/>
    <w:rsid w:val="00CA65C2"/>
    <w:rsid w:val="00CA6AAA"/>
    <w:rsid w:val="00CA6B76"/>
    <w:rsid w:val="00CA736C"/>
    <w:rsid w:val="00CA7643"/>
    <w:rsid w:val="00CA77BA"/>
    <w:rsid w:val="00CA77D4"/>
    <w:rsid w:val="00CA783E"/>
    <w:rsid w:val="00CA7975"/>
    <w:rsid w:val="00CA7AA1"/>
    <w:rsid w:val="00CA7AFA"/>
    <w:rsid w:val="00CA7EE7"/>
    <w:rsid w:val="00CB0526"/>
    <w:rsid w:val="00CB057E"/>
    <w:rsid w:val="00CB1791"/>
    <w:rsid w:val="00CB1918"/>
    <w:rsid w:val="00CB1B60"/>
    <w:rsid w:val="00CB1D6E"/>
    <w:rsid w:val="00CB227B"/>
    <w:rsid w:val="00CB22BA"/>
    <w:rsid w:val="00CB27EA"/>
    <w:rsid w:val="00CB298D"/>
    <w:rsid w:val="00CB2B85"/>
    <w:rsid w:val="00CB30CE"/>
    <w:rsid w:val="00CB3A23"/>
    <w:rsid w:val="00CB3D24"/>
    <w:rsid w:val="00CB403B"/>
    <w:rsid w:val="00CB40CD"/>
    <w:rsid w:val="00CB4313"/>
    <w:rsid w:val="00CB4410"/>
    <w:rsid w:val="00CB463F"/>
    <w:rsid w:val="00CB47B4"/>
    <w:rsid w:val="00CB4825"/>
    <w:rsid w:val="00CB4988"/>
    <w:rsid w:val="00CB4E47"/>
    <w:rsid w:val="00CB4ECD"/>
    <w:rsid w:val="00CB5021"/>
    <w:rsid w:val="00CB5123"/>
    <w:rsid w:val="00CB57A1"/>
    <w:rsid w:val="00CB5B77"/>
    <w:rsid w:val="00CB5E22"/>
    <w:rsid w:val="00CB5E36"/>
    <w:rsid w:val="00CB5F61"/>
    <w:rsid w:val="00CB61E1"/>
    <w:rsid w:val="00CB6276"/>
    <w:rsid w:val="00CB6316"/>
    <w:rsid w:val="00CB65DA"/>
    <w:rsid w:val="00CB65EA"/>
    <w:rsid w:val="00CB6ADF"/>
    <w:rsid w:val="00CB6D77"/>
    <w:rsid w:val="00CB6DEF"/>
    <w:rsid w:val="00CB78B6"/>
    <w:rsid w:val="00CB7C45"/>
    <w:rsid w:val="00CB7EA1"/>
    <w:rsid w:val="00CB7EB6"/>
    <w:rsid w:val="00CB7F45"/>
    <w:rsid w:val="00CB7FA3"/>
    <w:rsid w:val="00CC01CB"/>
    <w:rsid w:val="00CC032F"/>
    <w:rsid w:val="00CC04C1"/>
    <w:rsid w:val="00CC0A5F"/>
    <w:rsid w:val="00CC0E2D"/>
    <w:rsid w:val="00CC106D"/>
    <w:rsid w:val="00CC1340"/>
    <w:rsid w:val="00CC14CB"/>
    <w:rsid w:val="00CC19B6"/>
    <w:rsid w:val="00CC1BA5"/>
    <w:rsid w:val="00CC1C58"/>
    <w:rsid w:val="00CC1E10"/>
    <w:rsid w:val="00CC203B"/>
    <w:rsid w:val="00CC21B3"/>
    <w:rsid w:val="00CC2369"/>
    <w:rsid w:val="00CC241E"/>
    <w:rsid w:val="00CC292B"/>
    <w:rsid w:val="00CC2A50"/>
    <w:rsid w:val="00CC2B7F"/>
    <w:rsid w:val="00CC2BB8"/>
    <w:rsid w:val="00CC2D46"/>
    <w:rsid w:val="00CC2D6D"/>
    <w:rsid w:val="00CC2DEF"/>
    <w:rsid w:val="00CC34F0"/>
    <w:rsid w:val="00CC35DB"/>
    <w:rsid w:val="00CC3D43"/>
    <w:rsid w:val="00CC494E"/>
    <w:rsid w:val="00CC4C97"/>
    <w:rsid w:val="00CC4D00"/>
    <w:rsid w:val="00CC5290"/>
    <w:rsid w:val="00CC5C7B"/>
    <w:rsid w:val="00CC5CEE"/>
    <w:rsid w:val="00CC68C5"/>
    <w:rsid w:val="00CC69A5"/>
    <w:rsid w:val="00CC69AE"/>
    <w:rsid w:val="00CC6E2B"/>
    <w:rsid w:val="00CC7162"/>
    <w:rsid w:val="00CC73A3"/>
    <w:rsid w:val="00CC751F"/>
    <w:rsid w:val="00CC7605"/>
    <w:rsid w:val="00CC7791"/>
    <w:rsid w:val="00CC7DC3"/>
    <w:rsid w:val="00CD00A9"/>
    <w:rsid w:val="00CD0B6B"/>
    <w:rsid w:val="00CD0E23"/>
    <w:rsid w:val="00CD0E7A"/>
    <w:rsid w:val="00CD0F80"/>
    <w:rsid w:val="00CD139B"/>
    <w:rsid w:val="00CD162D"/>
    <w:rsid w:val="00CD1699"/>
    <w:rsid w:val="00CD171C"/>
    <w:rsid w:val="00CD18B8"/>
    <w:rsid w:val="00CD1985"/>
    <w:rsid w:val="00CD1C9B"/>
    <w:rsid w:val="00CD1E99"/>
    <w:rsid w:val="00CD1EDF"/>
    <w:rsid w:val="00CD1FA8"/>
    <w:rsid w:val="00CD224E"/>
    <w:rsid w:val="00CD22E5"/>
    <w:rsid w:val="00CD2710"/>
    <w:rsid w:val="00CD28EE"/>
    <w:rsid w:val="00CD2A0D"/>
    <w:rsid w:val="00CD3185"/>
    <w:rsid w:val="00CD319F"/>
    <w:rsid w:val="00CD33A4"/>
    <w:rsid w:val="00CD3C28"/>
    <w:rsid w:val="00CD3D51"/>
    <w:rsid w:val="00CD3F15"/>
    <w:rsid w:val="00CD409B"/>
    <w:rsid w:val="00CD4125"/>
    <w:rsid w:val="00CD4329"/>
    <w:rsid w:val="00CD43EC"/>
    <w:rsid w:val="00CD4529"/>
    <w:rsid w:val="00CD4CCE"/>
    <w:rsid w:val="00CD4DFC"/>
    <w:rsid w:val="00CD4F66"/>
    <w:rsid w:val="00CD5061"/>
    <w:rsid w:val="00CD5086"/>
    <w:rsid w:val="00CD5116"/>
    <w:rsid w:val="00CD52BD"/>
    <w:rsid w:val="00CD5349"/>
    <w:rsid w:val="00CD5429"/>
    <w:rsid w:val="00CD5A0B"/>
    <w:rsid w:val="00CD5D35"/>
    <w:rsid w:val="00CD5D65"/>
    <w:rsid w:val="00CD60E1"/>
    <w:rsid w:val="00CD64D4"/>
    <w:rsid w:val="00CD6B0C"/>
    <w:rsid w:val="00CD6F0D"/>
    <w:rsid w:val="00CD77DD"/>
    <w:rsid w:val="00CD781F"/>
    <w:rsid w:val="00CD7980"/>
    <w:rsid w:val="00CD798F"/>
    <w:rsid w:val="00CD7B4B"/>
    <w:rsid w:val="00CD7F3D"/>
    <w:rsid w:val="00CE00B0"/>
    <w:rsid w:val="00CE0112"/>
    <w:rsid w:val="00CE073B"/>
    <w:rsid w:val="00CE0B3E"/>
    <w:rsid w:val="00CE0B6B"/>
    <w:rsid w:val="00CE11BC"/>
    <w:rsid w:val="00CE130A"/>
    <w:rsid w:val="00CE131E"/>
    <w:rsid w:val="00CE1765"/>
    <w:rsid w:val="00CE1AB0"/>
    <w:rsid w:val="00CE2771"/>
    <w:rsid w:val="00CE2915"/>
    <w:rsid w:val="00CE2C84"/>
    <w:rsid w:val="00CE2EBE"/>
    <w:rsid w:val="00CE2F66"/>
    <w:rsid w:val="00CE30F5"/>
    <w:rsid w:val="00CE353C"/>
    <w:rsid w:val="00CE381B"/>
    <w:rsid w:val="00CE3B75"/>
    <w:rsid w:val="00CE4114"/>
    <w:rsid w:val="00CE4382"/>
    <w:rsid w:val="00CE47E3"/>
    <w:rsid w:val="00CE499F"/>
    <w:rsid w:val="00CE4AF2"/>
    <w:rsid w:val="00CE4FF6"/>
    <w:rsid w:val="00CE54EB"/>
    <w:rsid w:val="00CE56C4"/>
    <w:rsid w:val="00CE56E9"/>
    <w:rsid w:val="00CE5F4F"/>
    <w:rsid w:val="00CE6155"/>
    <w:rsid w:val="00CE6249"/>
    <w:rsid w:val="00CE67DE"/>
    <w:rsid w:val="00CE6B46"/>
    <w:rsid w:val="00CE6BE3"/>
    <w:rsid w:val="00CE6FC3"/>
    <w:rsid w:val="00CE7191"/>
    <w:rsid w:val="00CE7360"/>
    <w:rsid w:val="00CE743C"/>
    <w:rsid w:val="00CE745D"/>
    <w:rsid w:val="00CE764E"/>
    <w:rsid w:val="00CE7780"/>
    <w:rsid w:val="00CE7B13"/>
    <w:rsid w:val="00CF051C"/>
    <w:rsid w:val="00CF06E5"/>
    <w:rsid w:val="00CF0A02"/>
    <w:rsid w:val="00CF0BF3"/>
    <w:rsid w:val="00CF0D5F"/>
    <w:rsid w:val="00CF0D62"/>
    <w:rsid w:val="00CF0E4D"/>
    <w:rsid w:val="00CF0F8B"/>
    <w:rsid w:val="00CF109F"/>
    <w:rsid w:val="00CF112F"/>
    <w:rsid w:val="00CF135A"/>
    <w:rsid w:val="00CF241B"/>
    <w:rsid w:val="00CF2699"/>
    <w:rsid w:val="00CF26A5"/>
    <w:rsid w:val="00CF26A8"/>
    <w:rsid w:val="00CF2C82"/>
    <w:rsid w:val="00CF2E1B"/>
    <w:rsid w:val="00CF308C"/>
    <w:rsid w:val="00CF324D"/>
    <w:rsid w:val="00CF32F6"/>
    <w:rsid w:val="00CF460F"/>
    <w:rsid w:val="00CF4725"/>
    <w:rsid w:val="00CF47DC"/>
    <w:rsid w:val="00CF545D"/>
    <w:rsid w:val="00CF5546"/>
    <w:rsid w:val="00CF5836"/>
    <w:rsid w:val="00CF5AA8"/>
    <w:rsid w:val="00CF5FA7"/>
    <w:rsid w:val="00CF63B0"/>
    <w:rsid w:val="00CF6427"/>
    <w:rsid w:val="00CF649E"/>
    <w:rsid w:val="00CF68E1"/>
    <w:rsid w:val="00CF6B62"/>
    <w:rsid w:val="00CF6EC2"/>
    <w:rsid w:val="00CF70E8"/>
    <w:rsid w:val="00D003A0"/>
    <w:rsid w:val="00D00435"/>
    <w:rsid w:val="00D005CC"/>
    <w:rsid w:val="00D009DB"/>
    <w:rsid w:val="00D00F38"/>
    <w:rsid w:val="00D014E7"/>
    <w:rsid w:val="00D01D2C"/>
    <w:rsid w:val="00D01E59"/>
    <w:rsid w:val="00D01E80"/>
    <w:rsid w:val="00D027B4"/>
    <w:rsid w:val="00D02DA6"/>
    <w:rsid w:val="00D02DE9"/>
    <w:rsid w:val="00D0308A"/>
    <w:rsid w:val="00D03090"/>
    <w:rsid w:val="00D03151"/>
    <w:rsid w:val="00D031C4"/>
    <w:rsid w:val="00D031DC"/>
    <w:rsid w:val="00D03466"/>
    <w:rsid w:val="00D03911"/>
    <w:rsid w:val="00D03A30"/>
    <w:rsid w:val="00D03B1E"/>
    <w:rsid w:val="00D03E92"/>
    <w:rsid w:val="00D03FC5"/>
    <w:rsid w:val="00D047E8"/>
    <w:rsid w:val="00D04E65"/>
    <w:rsid w:val="00D05849"/>
    <w:rsid w:val="00D05916"/>
    <w:rsid w:val="00D05F49"/>
    <w:rsid w:val="00D06132"/>
    <w:rsid w:val="00D063F1"/>
    <w:rsid w:val="00D0649A"/>
    <w:rsid w:val="00D06E3D"/>
    <w:rsid w:val="00D07497"/>
    <w:rsid w:val="00D07AC7"/>
    <w:rsid w:val="00D07C0E"/>
    <w:rsid w:val="00D07D12"/>
    <w:rsid w:val="00D07D37"/>
    <w:rsid w:val="00D07EE3"/>
    <w:rsid w:val="00D10226"/>
    <w:rsid w:val="00D10568"/>
    <w:rsid w:val="00D108AF"/>
    <w:rsid w:val="00D10BEA"/>
    <w:rsid w:val="00D10C5A"/>
    <w:rsid w:val="00D112A6"/>
    <w:rsid w:val="00D11752"/>
    <w:rsid w:val="00D124A2"/>
    <w:rsid w:val="00D124C4"/>
    <w:rsid w:val="00D131A8"/>
    <w:rsid w:val="00D13268"/>
    <w:rsid w:val="00D1332A"/>
    <w:rsid w:val="00D1367F"/>
    <w:rsid w:val="00D13AAA"/>
    <w:rsid w:val="00D14006"/>
    <w:rsid w:val="00D14555"/>
    <w:rsid w:val="00D1472D"/>
    <w:rsid w:val="00D1553D"/>
    <w:rsid w:val="00D16145"/>
    <w:rsid w:val="00D16237"/>
    <w:rsid w:val="00D16AB8"/>
    <w:rsid w:val="00D16FAB"/>
    <w:rsid w:val="00D174DF"/>
    <w:rsid w:val="00D17F0A"/>
    <w:rsid w:val="00D20296"/>
    <w:rsid w:val="00D2029F"/>
    <w:rsid w:val="00D2036C"/>
    <w:rsid w:val="00D20371"/>
    <w:rsid w:val="00D20A88"/>
    <w:rsid w:val="00D20C95"/>
    <w:rsid w:val="00D20EC5"/>
    <w:rsid w:val="00D21612"/>
    <w:rsid w:val="00D21EBB"/>
    <w:rsid w:val="00D221F4"/>
    <w:rsid w:val="00D223B6"/>
    <w:rsid w:val="00D227BE"/>
    <w:rsid w:val="00D229BF"/>
    <w:rsid w:val="00D23065"/>
    <w:rsid w:val="00D23135"/>
    <w:rsid w:val="00D2329F"/>
    <w:rsid w:val="00D2375B"/>
    <w:rsid w:val="00D23802"/>
    <w:rsid w:val="00D23A1B"/>
    <w:rsid w:val="00D241EA"/>
    <w:rsid w:val="00D242CD"/>
    <w:rsid w:val="00D242F8"/>
    <w:rsid w:val="00D24C86"/>
    <w:rsid w:val="00D2551D"/>
    <w:rsid w:val="00D25877"/>
    <w:rsid w:val="00D25B7E"/>
    <w:rsid w:val="00D25EB7"/>
    <w:rsid w:val="00D26780"/>
    <w:rsid w:val="00D268B9"/>
    <w:rsid w:val="00D26E54"/>
    <w:rsid w:val="00D27049"/>
    <w:rsid w:val="00D270DF"/>
    <w:rsid w:val="00D27142"/>
    <w:rsid w:val="00D27221"/>
    <w:rsid w:val="00D278AB"/>
    <w:rsid w:val="00D3049D"/>
    <w:rsid w:val="00D30D96"/>
    <w:rsid w:val="00D30FA1"/>
    <w:rsid w:val="00D30FC0"/>
    <w:rsid w:val="00D31C37"/>
    <w:rsid w:val="00D31DBC"/>
    <w:rsid w:val="00D321D8"/>
    <w:rsid w:val="00D321ED"/>
    <w:rsid w:val="00D32639"/>
    <w:rsid w:val="00D32D18"/>
    <w:rsid w:val="00D32F74"/>
    <w:rsid w:val="00D33736"/>
    <w:rsid w:val="00D337DD"/>
    <w:rsid w:val="00D339FF"/>
    <w:rsid w:val="00D33B28"/>
    <w:rsid w:val="00D33F85"/>
    <w:rsid w:val="00D3415A"/>
    <w:rsid w:val="00D3475E"/>
    <w:rsid w:val="00D34BF4"/>
    <w:rsid w:val="00D34C60"/>
    <w:rsid w:val="00D354DF"/>
    <w:rsid w:val="00D35833"/>
    <w:rsid w:val="00D358E7"/>
    <w:rsid w:val="00D35E6A"/>
    <w:rsid w:val="00D367A8"/>
    <w:rsid w:val="00D36981"/>
    <w:rsid w:val="00D36B17"/>
    <w:rsid w:val="00D36FE3"/>
    <w:rsid w:val="00D37380"/>
    <w:rsid w:val="00D37563"/>
    <w:rsid w:val="00D37E4A"/>
    <w:rsid w:val="00D40104"/>
    <w:rsid w:val="00D401EB"/>
    <w:rsid w:val="00D40201"/>
    <w:rsid w:val="00D40910"/>
    <w:rsid w:val="00D41B4E"/>
    <w:rsid w:val="00D4224A"/>
    <w:rsid w:val="00D4231B"/>
    <w:rsid w:val="00D4253D"/>
    <w:rsid w:val="00D42BC2"/>
    <w:rsid w:val="00D42E96"/>
    <w:rsid w:val="00D42FAA"/>
    <w:rsid w:val="00D437E7"/>
    <w:rsid w:val="00D43A59"/>
    <w:rsid w:val="00D43FD5"/>
    <w:rsid w:val="00D44508"/>
    <w:rsid w:val="00D4462A"/>
    <w:rsid w:val="00D44793"/>
    <w:rsid w:val="00D448C6"/>
    <w:rsid w:val="00D44915"/>
    <w:rsid w:val="00D44ACB"/>
    <w:rsid w:val="00D44C21"/>
    <w:rsid w:val="00D44C92"/>
    <w:rsid w:val="00D44DB2"/>
    <w:rsid w:val="00D44E4B"/>
    <w:rsid w:val="00D456BF"/>
    <w:rsid w:val="00D4597C"/>
    <w:rsid w:val="00D45A4E"/>
    <w:rsid w:val="00D45A73"/>
    <w:rsid w:val="00D45A8B"/>
    <w:rsid w:val="00D467B8"/>
    <w:rsid w:val="00D4684B"/>
    <w:rsid w:val="00D4693E"/>
    <w:rsid w:val="00D46C45"/>
    <w:rsid w:val="00D470EA"/>
    <w:rsid w:val="00D47573"/>
    <w:rsid w:val="00D475FD"/>
    <w:rsid w:val="00D477C9"/>
    <w:rsid w:val="00D478BA"/>
    <w:rsid w:val="00D478CE"/>
    <w:rsid w:val="00D47D8E"/>
    <w:rsid w:val="00D47EA2"/>
    <w:rsid w:val="00D50302"/>
    <w:rsid w:val="00D503D4"/>
    <w:rsid w:val="00D504E8"/>
    <w:rsid w:val="00D50745"/>
    <w:rsid w:val="00D50978"/>
    <w:rsid w:val="00D509B8"/>
    <w:rsid w:val="00D50CB3"/>
    <w:rsid w:val="00D51C7C"/>
    <w:rsid w:val="00D51F34"/>
    <w:rsid w:val="00D52114"/>
    <w:rsid w:val="00D52318"/>
    <w:rsid w:val="00D52341"/>
    <w:rsid w:val="00D52427"/>
    <w:rsid w:val="00D52835"/>
    <w:rsid w:val="00D528AA"/>
    <w:rsid w:val="00D52B55"/>
    <w:rsid w:val="00D52D7A"/>
    <w:rsid w:val="00D538CE"/>
    <w:rsid w:val="00D53CD1"/>
    <w:rsid w:val="00D53D4C"/>
    <w:rsid w:val="00D53E21"/>
    <w:rsid w:val="00D54577"/>
    <w:rsid w:val="00D54AA1"/>
    <w:rsid w:val="00D54B30"/>
    <w:rsid w:val="00D54CE1"/>
    <w:rsid w:val="00D54FF9"/>
    <w:rsid w:val="00D5522C"/>
    <w:rsid w:val="00D55691"/>
    <w:rsid w:val="00D55A1C"/>
    <w:rsid w:val="00D55BEE"/>
    <w:rsid w:val="00D55C27"/>
    <w:rsid w:val="00D55E9A"/>
    <w:rsid w:val="00D55F4E"/>
    <w:rsid w:val="00D563C9"/>
    <w:rsid w:val="00D568ED"/>
    <w:rsid w:val="00D56B5F"/>
    <w:rsid w:val="00D56D46"/>
    <w:rsid w:val="00D56E63"/>
    <w:rsid w:val="00D571D6"/>
    <w:rsid w:val="00D573D2"/>
    <w:rsid w:val="00D57570"/>
    <w:rsid w:val="00D577AF"/>
    <w:rsid w:val="00D5784C"/>
    <w:rsid w:val="00D57D91"/>
    <w:rsid w:val="00D57E52"/>
    <w:rsid w:val="00D604E6"/>
    <w:rsid w:val="00D60A1F"/>
    <w:rsid w:val="00D60FEE"/>
    <w:rsid w:val="00D61144"/>
    <w:rsid w:val="00D61302"/>
    <w:rsid w:val="00D615E4"/>
    <w:rsid w:val="00D61929"/>
    <w:rsid w:val="00D61A43"/>
    <w:rsid w:val="00D61E49"/>
    <w:rsid w:val="00D62019"/>
    <w:rsid w:val="00D6230C"/>
    <w:rsid w:val="00D62F5B"/>
    <w:rsid w:val="00D6304F"/>
    <w:rsid w:val="00D63071"/>
    <w:rsid w:val="00D6338D"/>
    <w:rsid w:val="00D63ABA"/>
    <w:rsid w:val="00D63F5C"/>
    <w:rsid w:val="00D64112"/>
    <w:rsid w:val="00D6427D"/>
    <w:rsid w:val="00D64B1B"/>
    <w:rsid w:val="00D64C15"/>
    <w:rsid w:val="00D64C87"/>
    <w:rsid w:val="00D65152"/>
    <w:rsid w:val="00D65968"/>
    <w:rsid w:val="00D65C3D"/>
    <w:rsid w:val="00D65D58"/>
    <w:rsid w:val="00D65E5B"/>
    <w:rsid w:val="00D66327"/>
    <w:rsid w:val="00D666A1"/>
    <w:rsid w:val="00D66917"/>
    <w:rsid w:val="00D66920"/>
    <w:rsid w:val="00D66D0D"/>
    <w:rsid w:val="00D66FB4"/>
    <w:rsid w:val="00D6703A"/>
    <w:rsid w:val="00D670B0"/>
    <w:rsid w:val="00D6738F"/>
    <w:rsid w:val="00D67F12"/>
    <w:rsid w:val="00D701D3"/>
    <w:rsid w:val="00D704C3"/>
    <w:rsid w:val="00D71651"/>
    <w:rsid w:val="00D71916"/>
    <w:rsid w:val="00D71A33"/>
    <w:rsid w:val="00D71DAA"/>
    <w:rsid w:val="00D71E8B"/>
    <w:rsid w:val="00D71F22"/>
    <w:rsid w:val="00D71F39"/>
    <w:rsid w:val="00D7279B"/>
    <w:rsid w:val="00D7285B"/>
    <w:rsid w:val="00D72BD5"/>
    <w:rsid w:val="00D72CBE"/>
    <w:rsid w:val="00D72F0E"/>
    <w:rsid w:val="00D731CD"/>
    <w:rsid w:val="00D732B9"/>
    <w:rsid w:val="00D7339E"/>
    <w:rsid w:val="00D73643"/>
    <w:rsid w:val="00D737AA"/>
    <w:rsid w:val="00D73ABB"/>
    <w:rsid w:val="00D73B98"/>
    <w:rsid w:val="00D74149"/>
    <w:rsid w:val="00D74239"/>
    <w:rsid w:val="00D74340"/>
    <w:rsid w:val="00D74351"/>
    <w:rsid w:val="00D744D0"/>
    <w:rsid w:val="00D745DE"/>
    <w:rsid w:val="00D74C4E"/>
    <w:rsid w:val="00D74E5C"/>
    <w:rsid w:val="00D74F23"/>
    <w:rsid w:val="00D74F81"/>
    <w:rsid w:val="00D75187"/>
    <w:rsid w:val="00D751F2"/>
    <w:rsid w:val="00D7521B"/>
    <w:rsid w:val="00D75306"/>
    <w:rsid w:val="00D75566"/>
    <w:rsid w:val="00D758CE"/>
    <w:rsid w:val="00D75A83"/>
    <w:rsid w:val="00D75B83"/>
    <w:rsid w:val="00D75CE6"/>
    <w:rsid w:val="00D75DBF"/>
    <w:rsid w:val="00D7636D"/>
    <w:rsid w:val="00D765D7"/>
    <w:rsid w:val="00D768F4"/>
    <w:rsid w:val="00D769FC"/>
    <w:rsid w:val="00D76F91"/>
    <w:rsid w:val="00D772F8"/>
    <w:rsid w:val="00D7743B"/>
    <w:rsid w:val="00D774ED"/>
    <w:rsid w:val="00D77845"/>
    <w:rsid w:val="00D77A2A"/>
    <w:rsid w:val="00D77ADC"/>
    <w:rsid w:val="00D77C46"/>
    <w:rsid w:val="00D77C81"/>
    <w:rsid w:val="00D77E6C"/>
    <w:rsid w:val="00D80019"/>
    <w:rsid w:val="00D8028F"/>
    <w:rsid w:val="00D80F01"/>
    <w:rsid w:val="00D81340"/>
    <w:rsid w:val="00D81EFF"/>
    <w:rsid w:val="00D82198"/>
    <w:rsid w:val="00D82536"/>
    <w:rsid w:val="00D82899"/>
    <w:rsid w:val="00D837C1"/>
    <w:rsid w:val="00D83AA5"/>
    <w:rsid w:val="00D83D4D"/>
    <w:rsid w:val="00D840FA"/>
    <w:rsid w:val="00D847CF"/>
    <w:rsid w:val="00D84867"/>
    <w:rsid w:val="00D84901"/>
    <w:rsid w:val="00D84C86"/>
    <w:rsid w:val="00D84DA9"/>
    <w:rsid w:val="00D8504E"/>
    <w:rsid w:val="00D850D6"/>
    <w:rsid w:val="00D8513A"/>
    <w:rsid w:val="00D852C1"/>
    <w:rsid w:val="00D852C9"/>
    <w:rsid w:val="00D853BD"/>
    <w:rsid w:val="00D8592F"/>
    <w:rsid w:val="00D85ACF"/>
    <w:rsid w:val="00D86559"/>
    <w:rsid w:val="00D866B3"/>
    <w:rsid w:val="00D87A62"/>
    <w:rsid w:val="00D87B10"/>
    <w:rsid w:val="00D87BE3"/>
    <w:rsid w:val="00D87D43"/>
    <w:rsid w:val="00D87DC5"/>
    <w:rsid w:val="00D90071"/>
    <w:rsid w:val="00D90FC2"/>
    <w:rsid w:val="00D91035"/>
    <w:rsid w:val="00D910A6"/>
    <w:rsid w:val="00D91296"/>
    <w:rsid w:val="00D913E6"/>
    <w:rsid w:val="00D91717"/>
    <w:rsid w:val="00D91DC3"/>
    <w:rsid w:val="00D92001"/>
    <w:rsid w:val="00D9219F"/>
    <w:rsid w:val="00D922AE"/>
    <w:rsid w:val="00D92A40"/>
    <w:rsid w:val="00D92EE9"/>
    <w:rsid w:val="00D92FDE"/>
    <w:rsid w:val="00D93710"/>
    <w:rsid w:val="00D93745"/>
    <w:rsid w:val="00D93979"/>
    <w:rsid w:val="00D93C45"/>
    <w:rsid w:val="00D93CA8"/>
    <w:rsid w:val="00D945C2"/>
    <w:rsid w:val="00D947CB"/>
    <w:rsid w:val="00D948FE"/>
    <w:rsid w:val="00D94900"/>
    <w:rsid w:val="00D94A3F"/>
    <w:rsid w:val="00D94AB6"/>
    <w:rsid w:val="00D94CB7"/>
    <w:rsid w:val="00D94D64"/>
    <w:rsid w:val="00D94EF1"/>
    <w:rsid w:val="00D94EF4"/>
    <w:rsid w:val="00D94FB6"/>
    <w:rsid w:val="00D955C6"/>
    <w:rsid w:val="00D956DB"/>
    <w:rsid w:val="00D956E8"/>
    <w:rsid w:val="00D9573D"/>
    <w:rsid w:val="00D9589E"/>
    <w:rsid w:val="00D9609F"/>
    <w:rsid w:val="00D962C2"/>
    <w:rsid w:val="00D96573"/>
    <w:rsid w:val="00D96746"/>
    <w:rsid w:val="00D9694B"/>
    <w:rsid w:val="00D96D23"/>
    <w:rsid w:val="00D96DAA"/>
    <w:rsid w:val="00D96E18"/>
    <w:rsid w:val="00D97E3B"/>
    <w:rsid w:val="00DA0AF3"/>
    <w:rsid w:val="00DA0D08"/>
    <w:rsid w:val="00DA0D6B"/>
    <w:rsid w:val="00DA1075"/>
    <w:rsid w:val="00DA10A2"/>
    <w:rsid w:val="00DA13DA"/>
    <w:rsid w:val="00DA1593"/>
    <w:rsid w:val="00DA19B7"/>
    <w:rsid w:val="00DA1BF8"/>
    <w:rsid w:val="00DA204E"/>
    <w:rsid w:val="00DA2B0D"/>
    <w:rsid w:val="00DA2B49"/>
    <w:rsid w:val="00DA2FB0"/>
    <w:rsid w:val="00DA3020"/>
    <w:rsid w:val="00DA3145"/>
    <w:rsid w:val="00DA33A6"/>
    <w:rsid w:val="00DA34B9"/>
    <w:rsid w:val="00DA37F7"/>
    <w:rsid w:val="00DA3989"/>
    <w:rsid w:val="00DA3D4B"/>
    <w:rsid w:val="00DA3F2D"/>
    <w:rsid w:val="00DA40ED"/>
    <w:rsid w:val="00DA4248"/>
    <w:rsid w:val="00DA496D"/>
    <w:rsid w:val="00DA4BF3"/>
    <w:rsid w:val="00DA4C2E"/>
    <w:rsid w:val="00DA51EA"/>
    <w:rsid w:val="00DA535B"/>
    <w:rsid w:val="00DA58E2"/>
    <w:rsid w:val="00DA6E11"/>
    <w:rsid w:val="00DA73AE"/>
    <w:rsid w:val="00DA781B"/>
    <w:rsid w:val="00DA78AE"/>
    <w:rsid w:val="00DA7EA2"/>
    <w:rsid w:val="00DB038F"/>
    <w:rsid w:val="00DB05CE"/>
    <w:rsid w:val="00DB0D14"/>
    <w:rsid w:val="00DB1221"/>
    <w:rsid w:val="00DB172A"/>
    <w:rsid w:val="00DB1A81"/>
    <w:rsid w:val="00DB1AB7"/>
    <w:rsid w:val="00DB1AD4"/>
    <w:rsid w:val="00DB1AE7"/>
    <w:rsid w:val="00DB1B34"/>
    <w:rsid w:val="00DB1CD6"/>
    <w:rsid w:val="00DB1D3D"/>
    <w:rsid w:val="00DB1F98"/>
    <w:rsid w:val="00DB238F"/>
    <w:rsid w:val="00DB335E"/>
    <w:rsid w:val="00DB36F3"/>
    <w:rsid w:val="00DB371A"/>
    <w:rsid w:val="00DB3A38"/>
    <w:rsid w:val="00DB3FAE"/>
    <w:rsid w:val="00DB415C"/>
    <w:rsid w:val="00DB42E8"/>
    <w:rsid w:val="00DB4625"/>
    <w:rsid w:val="00DB4788"/>
    <w:rsid w:val="00DB5743"/>
    <w:rsid w:val="00DB5896"/>
    <w:rsid w:val="00DB5975"/>
    <w:rsid w:val="00DB5ECD"/>
    <w:rsid w:val="00DB5FA0"/>
    <w:rsid w:val="00DB6032"/>
    <w:rsid w:val="00DB6A7D"/>
    <w:rsid w:val="00DB6D2B"/>
    <w:rsid w:val="00DB6D35"/>
    <w:rsid w:val="00DB719C"/>
    <w:rsid w:val="00DB721E"/>
    <w:rsid w:val="00DB72F5"/>
    <w:rsid w:val="00DB74FB"/>
    <w:rsid w:val="00DB75E3"/>
    <w:rsid w:val="00DB76F6"/>
    <w:rsid w:val="00DB79D1"/>
    <w:rsid w:val="00DB79E0"/>
    <w:rsid w:val="00DB7E92"/>
    <w:rsid w:val="00DC0303"/>
    <w:rsid w:val="00DC0331"/>
    <w:rsid w:val="00DC04F2"/>
    <w:rsid w:val="00DC0502"/>
    <w:rsid w:val="00DC0964"/>
    <w:rsid w:val="00DC0994"/>
    <w:rsid w:val="00DC0BFD"/>
    <w:rsid w:val="00DC0E1B"/>
    <w:rsid w:val="00DC11C1"/>
    <w:rsid w:val="00DC162A"/>
    <w:rsid w:val="00DC181D"/>
    <w:rsid w:val="00DC18FA"/>
    <w:rsid w:val="00DC1AC0"/>
    <w:rsid w:val="00DC1C7A"/>
    <w:rsid w:val="00DC20F7"/>
    <w:rsid w:val="00DC2494"/>
    <w:rsid w:val="00DC268B"/>
    <w:rsid w:val="00DC2AB5"/>
    <w:rsid w:val="00DC2C7A"/>
    <w:rsid w:val="00DC2E5D"/>
    <w:rsid w:val="00DC39B3"/>
    <w:rsid w:val="00DC3A6A"/>
    <w:rsid w:val="00DC3EE2"/>
    <w:rsid w:val="00DC3F39"/>
    <w:rsid w:val="00DC4284"/>
    <w:rsid w:val="00DC44AB"/>
    <w:rsid w:val="00DC4755"/>
    <w:rsid w:val="00DC49BD"/>
    <w:rsid w:val="00DC5886"/>
    <w:rsid w:val="00DC5BD5"/>
    <w:rsid w:val="00DC5FA3"/>
    <w:rsid w:val="00DC60C5"/>
    <w:rsid w:val="00DC6249"/>
    <w:rsid w:val="00DC6463"/>
    <w:rsid w:val="00DC68B0"/>
    <w:rsid w:val="00DC68B7"/>
    <w:rsid w:val="00DC6E0E"/>
    <w:rsid w:val="00DC74E7"/>
    <w:rsid w:val="00DC78B7"/>
    <w:rsid w:val="00DC7BA2"/>
    <w:rsid w:val="00DC7FB1"/>
    <w:rsid w:val="00DC7FD8"/>
    <w:rsid w:val="00DD097F"/>
    <w:rsid w:val="00DD0C1E"/>
    <w:rsid w:val="00DD13BC"/>
    <w:rsid w:val="00DD17F2"/>
    <w:rsid w:val="00DD1DEF"/>
    <w:rsid w:val="00DD2095"/>
    <w:rsid w:val="00DD21EC"/>
    <w:rsid w:val="00DD29BA"/>
    <w:rsid w:val="00DD2BD9"/>
    <w:rsid w:val="00DD2C8C"/>
    <w:rsid w:val="00DD3700"/>
    <w:rsid w:val="00DD3F84"/>
    <w:rsid w:val="00DD4026"/>
    <w:rsid w:val="00DD4477"/>
    <w:rsid w:val="00DD463D"/>
    <w:rsid w:val="00DD47FC"/>
    <w:rsid w:val="00DD4834"/>
    <w:rsid w:val="00DD5061"/>
    <w:rsid w:val="00DD534B"/>
    <w:rsid w:val="00DD5BCD"/>
    <w:rsid w:val="00DD5F6D"/>
    <w:rsid w:val="00DD6500"/>
    <w:rsid w:val="00DD655B"/>
    <w:rsid w:val="00DD66B3"/>
    <w:rsid w:val="00DD6A56"/>
    <w:rsid w:val="00DD6A5E"/>
    <w:rsid w:val="00DD6DDF"/>
    <w:rsid w:val="00DD7009"/>
    <w:rsid w:val="00DD732C"/>
    <w:rsid w:val="00DD7395"/>
    <w:rsid w:val="00DD7476"/>
    <w:rsid w:val="00DD7DFD"/>
    <w:rsid w:val="00DE0180"/>
    <w:rsid w:val="00DE055E"/>
    <w:rsid w:val="00DE109C"/>
    <w:rsid w:val="00DE13AE"/>
    <w:rsid w:val="00DE19A9"/>
    <w:rsid w:val="00DE1D94"/>
    <w:rsid w:val="00DE213F"/>
    <w:rsid w:val="00DE248D"/>
    <w:rsid w:val="00DE25F1"/>
    <w:rsid w:val="00DE27AB"/>
    <w:rsid w:val="00DE28C0"/>
    <w:rsid w:val="00DE29BA"/>
    <w:rsid w:val="00DE2A92"/>
    <w:rsid w:val="00DE2CD0"/>
    <w:rsid w:val="00DE3AA9"/>
    <w:rsid w:val="00DE3AD7"/>
    <w:rsid w:val="00DE4060"/>
    <w:rsid w:val="00DE414A"/>
    <w:rsid w:val="00DE42D3"/>
    <w:rsid w:val="00DE4620"/>
    <w:rsid w:val="00DE4705"/>
    <w:rsid w:val="00DE4E22"/>
    <w:rsid w:val="00DE4F28"/>
    <w:rsid w:val="00DE5546"/>
    <w:rsid w:val="00DE5F94"/>
    <w:rsid w:val="00DE6298"/>
    <w:rsid w:val="00DE7105"/>
    <w:rsid w:val="00DE7AD6"/>
    <w:rsid w:val="00DE7D4D"/>
    <w:rsid w:val="00DF011B"/>
    <w:rsid w:val="00DF039C"/>
    <w:rsid w:val="00DF04BF"/>
    <w:rsid w:val="00DF04DD"/>
    <w:rsid w:val="00DF07CA"/>
    <w:rsid w:val="00DF0F67"/>
    <w:rsid w:val="00DF12BD"/>
    <w:rsid w:val="00DF1410"/>
    <w:rsid w:val="00DF1656"/>
    <w:rsid w:val="00DF16C5"/>
    <w:rsid w:val="00DF1950"/>
    <w:rsid w:val="00DF213F"/>
    <w:rsid w:val="00DF21F7"/>
    <w:rsid w:val="00DF29A9"/>
    <w:rsid w:val="00DF2D25"/>
    <w:rsid w:val="00DF2E33"/>
    <w:rsid w:val="00DF2F09"/>
    <w:rsid w:val="00DF312B"/>
    <w:rsid w:val="00DF36F0"/>
    <w:rsid w:val="00DF4440"/>
    <w:rsid w:val="00DF46E9"/>
    <w:rsid w:val="00DF49BA"/>
    <w:rsid w:val="00DF4EA8"/>
    <w:rsid w:val="00DF4EF4"/>
    <w:rsid w:val="00DF5058"/>
    <w:rsid w:val="00DF51F9"/>
    <w:rsid w:val="00DF52AD"/>
    <w:rsid w:val="00DF54B8"/>
    <w:rsid w:val="00DF5805"/>
    <w:rsid w:val="00DF58C4"/>
    <w:rsid w:val="00DF5EED"/>
    <w:rsid w:val="00DF63A2"/>
    <w:rsid w:val="00DF6458"/>
    <w:rsid w:val="00DF6C14"/>
    <w:rsid w:val="00DF6E9E"/>
    <w:rsid w:val="00DF704D"/>
    <w:rsid w:val="00DF706B"/>
    <w:rsid w:val="00DF737C"/>
    <w:rsid w:val="00DF76FA"/>
    <w:rsid w:val="00DF7CFA"/>
    <w:rsid w:val="00E004B4"/>
    <w:rsid w:val="00E00CA1"/>
    <w:rsid w:val="00E012AA"/>
    <w:rsid w:val="00E01557"/>
    <w:rsid w:val="00E01EC3"/>
    <w:rsid w:val="00E01F3A"/>
    <w:rsid w:val="00E02BC1"/>
    <w:rsid w:val="00E03039"/>
    <w:rsid w:val="00E0339B"/>
    <w:rsid w:val="00E037CC"/>
    <w:rsid w:val="00E03B46"/>
    <w:rsid w:val="00E04699"/>
    <w:rsid w:val="00E04B0C"/>
    <w:rsid w:val="00E04DF6"/>
    <w:rsid w:val="00E04E2B"/>
    <w:rsid w:val="00E0504B"/>
    <w:rsid w:val="00E0658D"/>
    <w:rsid w:val="00E06B3E"/>
    <w:rsid w:val="00E06B86"/>
    <w:rsid w:val="00E06CDA"/>
    <w:rsid w:val="00E06F5D"/>
    <w:rsid w:val="00E07257"/>
    <w:rsid w:val="00E0774B"/>
    <w:rsid w:val="00E079D1"/>
    <w:rsid w:val="00E07CD8"/>
    <w:rsid w:val="00E07DD9"/>
    <w:rsid w:val="00E103DA"/>
    <w:rsid w:val="00E104CF"/>
    <w:rsid w:val="00E1077D"/>
    <w:rsid w:val="00E10F70"/>
    <w:rsid w:val="00E10F96"/>
    <w:rsid w:val="00E11198"/>
    <w:rsid w:val="00E1177E"/>
    <w:rsid w:val="00E11A82"/>
    <w:rsid w:val="00E11E47"/>
    <w:rsid w:val="00E121DB"/>
    <w:rsid w:val="00E123A5"/>
    <w:rsid w:val="00E1245C"/>
    <w:rsid w:val="00E124DF"/>
    <w:rsid w:val="00E12632"/>
    <w:rsid w:val="00E12F02"/>
    <w:rsid w:val="00E13147"/>
    <w:rsid w:val="00E13425"/>
    <w:rsid w:val="00E13AF2"/>
    <w:rsid w:val="00E13D93"/>
    <w:rsid w:val="00E13FAE"/>
    <w:rsid w:val="00E140D2"/>
    <w:rsid w:val="00E1477D"/>
    <w:rsid w:val="00E149F4"/>
    <w:rsid w:val="00E14CE4"/>
    <w:rsid w:val="00E14D0A"/>
    <w:rsid w:val="00E15354"/>
    <w:rsid w:val="00E156A0"/>
    <w:rsid w:val="00E15C88"/>
    <w:rsid w:val="00E15CA6"/>
    <w:rsid w:val="00E16485"/>
    <w:rsid w:val="00E166B0"/>
    <w:rsid w:val="00E166EB"/>
    <w:rsid w:val="00E172A3"/>
    <w:rsid w:val="00E17389"/>
    <w:rsid w:val="00E1789D"/>
    <w:rsid w:val="00E178C8"/>
    <w:rsid w:val="00E17FF7"/>
    <w:rsid w:val="00E20BEF"/>
    <w:rsid w:val="00E20CC0"/>
    <w:rsid w:val="00E20E46"/>
    <w:rsid w:val="00E212A0"/>
    <w:rsid w:val="00E21B85"/>
    <w:rsid w:val="00E21C76"/>
    <w:rsid w:val="00E21D70"/>
    <w:rsid w:val="00E21D95"/>
    <w:rsid w:val="00E22678"/>
    <w:rsid w:val="00E226D4"/>
    <w:rsid w:val="00E22721"/>
    <w:rsid w:val="00E2293E"/>
    <w:rsid w:val="00E22B3E"/>
    <w:rsid w:val="00E22C53"/>
    <w:rsid w:val="00E2333D"/>
    <w:rsid w:val="00E2367C"/>
    <w:rsid w:val="00E2398F"/>
    <w:rsid w:val="00E23C80"/>
    <w:rsid w:val="00E23DF3"/>
    <w:rsid w:val="00E23F8E"/>
    <w:rsid w:val="00E2408A"/>
    <w:rsid w:val="00E246E1"/>
    <w:rsid w:val="00E24AD0"/>
    <w:rsid w:val="00E24F97"/>
    <w:rsid w:val="00E252E1"/>
    <w:rsid w:val="00E255A3"/>
    <w:rsid w:val="00E259CC"/>
    <w:rsid w:val="00E2618C"/>
    <w:rsid w:val="00E264AC"/>
    <w:rsid w:val="00E26592"/>
    <w:rsid w:val="00E26AEB"/>
    <w:rsid w:val="00E273F2"/>
    <w:rsid w:val="00E279CF"/>
    <w:rsid w:val="00E27EB4"/>
    <w:rsid w:val="00E27F61"/>
    <w:rsid w:val="00E30175"/>
    <w:rsid w:val="00E30707"/>
    <w:rsid w:val="00E3074A"/>
    <w:rsid w:val="00E308C2"/>
    <w:rsid w:val="00E30998"/>
    <w:rsid w:val="00E30AC0"/>
    <w:rsid w:val="00E31422"/>
    <w:rsid w:val="00E3183D"/>
    <w:rsid w:val="00E319B5"/>
    <w:rsid w:val="00E31C15"/>
    <w:rsid w:val="00E31D3B"/>
    <w:rsid w:val="00E320C5"/>
    <w:rsid w:val="00E325EF"/>
    <w:rsid w:val="00E3286E"/>
    <w:rsid w:val="00E32928"/>
    <w:rsid w:val="00E32A1F"/>
    <w:rsid w:val="00E32DF8"/>
    <w:rsid w:val="00E33402"/>
    <w:rsid w:val="00E33736"/>
    <w:rsid w:val="00E34930"/>
    <w:rsid w:val="00E34B82"/>
    <w:rsid w:val="00E34C8E"/>
    <w:rsid w:val="00E34CBF"/>
    <w:rsid w:val="00E34EC4"/>
    <w:rsid w:val="00E357D0"/>
    <w:rsid w:val="00E35843"/>
    <w:rsid w:val="00E35B01"/>
    <w:rsid w:val="00E35B90"/>
    <w:rsid w:val="00E35DE6"/>
    <w:rsid w:val="00E35F8E"/>
    <w:rsid w:val="00E365EE"/>
    <w:rsid w:val="00E36B54"/>
    <w:rsid w:val="00E36E44"/>
    <w:rsid w:val="00E374EA"/>
    <w:rsid w:val="00E40AF1"/>
    <w:rsid w:val="00E40C20"/>
    <w:rsid w:val="00E41814"/>
    <w:rsid w:val="00E419E1"/>
    <w:rsid w:val="00E41C84"/>
    <w:rsid w:val="00E41DB5"/>
    <w:rsid w:val="00E41FD5"/>
    <w:rsid w:val="00E42519"/>
    <w:rsid w:val="00E42523"/>
    <w:rsid w:val="00E42977"/>
    <w:rsid w:val="00E43042"/>
    <w:rsid w:val="00E43090"/>
    <w:rsid w:val="00E4364C"/>
    <w:rsid w:val="00E43842"/>
    <w:rsid w:val="00E44669"/>
    <w:rsid w:val="00E44A70"/>
    <w:rsid w:val="00E44BFC"/>
    <w:rsid w:val="00E44EF2"/>
    <w:rsid w:val="00E44F7D"/>
    <w:rsid w:val="00E45086"/>
    <w:rsid w:val="00E46985"/>
    <w:rsid w:val="00E46AF4"/>
    <w:rsid w:val="00E46F3A"/>
    <w:rsid w:val="00E4745D"/>
    <w:rsid w:val="00E47697"/>
    <w:rsid w:val="00E476D3"/>
    <w:rsid w:val="00E47742"/>
    <w:rsid w:val="00E4785B"/>
    <w:rsid w:val="00E47DB3"/>
    <w:rsid w:val="00E47E63"/>
    <w:rsid w:val="00E47EE9"/>
    <w:rsid w:val="00E502CB"/>
    <w:rsid w:val="00E50594"/>
    <w:rsid w:val="00E50A55"/>
    <w:rsid w:val="00E51768"/>
    <w:rsid w:val="00E517C5"/>
    <w:rsid w:val="00E51D6A"/>
    <w:rsid w:val="00E52321"/>
    <w:rsid w:val="00E529D0"/>
    <w:rsid w:val="00E52A50"/>
    <w:rsid w:val="00E52A95"/>
    <w:rsid w:val="00E532F4"/>
    <w:rsid w:val="00E53410"/>
    <w:rsid w:val="00E535D6"/>
    <w:rsid w:val="00E535D7"/>
    <w:rsid w:val="00E536DD"/>
    <w:rsid w:val="00E53B27"/>
    <w:rsid w:val="00E53EEB"/>
    <w:rsid w:val="00E54319"/>
    <w:rsid w:val="00E548BF"/>
    <w:rsid w:val="00E54A00"/>
    <w:rsid w:val="00E54A9D"/>
    <w:rsid w:val="00E550F6"/>
    <w:rsid w:val="00E5513D"/>
    <w:rsid w:val="00E553AD"/>
    <w:rsid w:val="00E553EC"/>
    <w:rsid w:val="00E5549F"/>
    <w:rsid w:val="00E55C9B"/>
    <w:rsid w:val="00E55DC5"/>
    <w:rsid w:val="00E55DF3"/>
    <w:rsid w:val="00E56567"/>
    <w:rsid w:val="00E56599"/>
    <w:rsid w:val="00E56630"/>
    <w:rsid w:val="00E56ACE"/>
    <w:rsid w:val="00E56F24"/>
    <w:rsid w:val="00E57365"/>
    <w:rsid w:val="00E57A3B"/>
    <w:rsid w:val="00E57B66"/>
    <w:rsid w:val="00E57D3D"/>
    <w:rsid w:val="00E57FFB"/>
    <w:rsid w:val="00E60263"/>
    <w:rsid w:val="00E6034A"/>
    <w:rsid w:val="00E609B5"/>
    <w:rsid w:val="00E60AA3"/>
    <w:rsid w:val="00E60AAD"/>
    <w:rsid w:val="00E611CC"/>
    <w:rsid w:val="00E614FB"/>
    <w:rsid w:val="00E61BA4"/>
    <w:rsid w:val="00E61D20"/>
    <w:rsid w:val="00E61E44"/>
    <w:rsid w:val="00E62199"/>
    <w:rsid w:val="00E621FC"/>
    <w:rsid w:val="00E62636"/>
    <w:rsid w:val="00E62856"/>
    <w:rsid w:val="00E628D1"/>
    <w:rsid w:val="00E6296B"/>
    <w:rsid w:val="00E629CE"/>
    <w:rsid w:val="00E62C8F"/>
    <w:rsid w:val="00E62F8E"/>
    <w:rsid w:val="00E631BB"/>
    <w:rsid w:val="00E63530"/>
    <w:rsid w:val="00E64113"/>
    <w:rsid w:val="00E642E9"/>
    <w:rsid w:val="00E64A72"/>
    <w:rsid w:val="00E64D28"/>
    <w:rsid w:val="00E65008"/>
    <w:rsid w:val="00E65022"/>
    <w:rsid w:val="00E65534"/>
    <w:rsid w:val="00E65627"/>
    <w:rsid w:val="00E66175"/>
    <w:rsid w:val="00E6684D"/>
    <w:rsid w:val="00E6699D"/>
    <w:rsid w:val="00E66F48"/>
    <w:rsid w:val="00E6780A"/>
    <w:rsid w:val="00E67848"/>
    <w:rsid w:val="00E67E04"/>
    <w:rsid w:val="00E67F0A"/>
    <w:rsid w:val="00E70792"/>
    <w:rsid w:val="00E7093E"/>
    <w:rsid w:val="00E70AC5"/>
    <w:rsid w:val="00E70E1B"/>
    <w:rsid w:val="00E70E36"/>
    <w:rsid w:val="00E71475"/>
    <w:rsid w:val="00E72002"/>
    <w:rsid w:val="00E72546"/>
    <w:rsid w:val="00E72725"/>
    <w:rsid w:val="00E72D8E"/>
    <w:rsid w:val="00E72E63"/>
    <w:rsid w:val="00E7312B"/>
    <w:rsid w:val="00E73647"/>
    <w:rsid w:val="00E736F5"/>
    <w:rsid w:val="00E73775"/>
    <w:rsid w:val="00E73ADC"/>
    <w:rsid w:val="00E73B8B"/>
    <w:rsid w:val="00E73CA8"/>
    <w:rsid w:val="00E7443B"/>
    <w:rsid w:val="00E746EB"/>
    <w:rsid w:val="00E74849"/>
    <w:rsid w:val="00E74896"/>
    <w:rsid w:val="00E74D07"/>
    <w:rsid w:val="00E7538D"/>
    <w:rsid w:val="00E755E7"/>
    <w:rsid w:val="00E75836"/>
    <w:rsid w:val="00E75BDC"/>
    <w:rsid w:val="00E76561"/>
    <w:rsid w:val="00E766D5"/>
    <w:rsid w:val="00E76AD8"/>
    <w:rsid w:val="00E76B75"/>
    <w:rsid w:val="00E76C65"/>
    <w:rsid w:val="00E76F13"/>
    <w:rsid w:val="00E775BD"/>
    <w:rsid w:val="00E77ED0"/>
    <w:rsid w:val="00E8087A"/>
    <w:rsid w:val="00E80990"/>
    <w:rsid w:val="00E809C3"/>
    <w:rsid w:val="00E80A09"/>
    <w:rsid w:val="00E80F59"/>
    <w:rsid w:val="00E814BE"/>
    <w:rsid w:val="00E814E2"/>
    <w:rsid w:val="00E81690"/>
    <w:rsid w:val="00E81853"/>
    <w:rsid w:val="00E81922"/>
    <w:rsid w:val="00E81B13"/>
    <w:rsid w:val="00E820A0"/>
    <w:rsid w:val="00E82368"/>
    <w:rsid w:val="00E823EF"/>
    <w:rsid w:val="00E827EC"/>
    <w:rsid w:val="00E832F3"/>
    <w:rsid w:val="00E83481"/>
    <w:rsid w:val="00E84629"/>
    <w:rsid w:val="00E84A21"/>
    <w:rsid w:val="00E84A37"/>
    <w:rsid w:val="00E84B43"/>
    <w:rsid w:val="00E85072"/>
    <w:rsid w:val="00E85188"/>
    <w:rsid w:val="00E85343"/>
    <w:rsid w:val="00E85556"/>
    <w:rsid w:val="00E8559B"/>
    <w:rsid w:val="00E857E0"/>
    <w:rsid w:val="00E8596B"/>
    <w:rsid w:val="00E85C3B"/>
    <w:rsid w:val="00E85D26"/>
    <w:rsid w:val="00E85DAA"/>
    <w:rsid w:val="00E86936"/>
    <w:rsid w:val="00E86A83"/>
    <w:rsid w:val="00E871FD"/>
    <w:rsid w:val="00E87B1D"/>
    <w:rsid w:val="00E90179"/>
    <w:rsid w:val="00E90323"/>
    <w:rsid w:val="00E909C9"/>
    <w:rsid w:val="00E90E9F"/>
    <w:rsid w:val="00E91921"/>
    <w:rsid w:val="00E920A7"/>
    <w:rsid w:val="00E924B4"/>
    <w:rsid w:val="00E92741"/>
    <w:rsid w:val="00E92905"/>
    <w:rsid w:val="00E9297C"/>
    <w:rsid w:val="00E92BB5"/>
    <w:rsid w:val="00E92F5F"/>
    <w:rsid w:val="00E9402C"/>
    <w:rsid w:val="00E94951"/>
    <w:rsid w:val="00E94BE3"/>
    <w:rsid w:val="00E94D46"/>
    <w:rsid w:val="00E95058"/>
    <w:rsid w:val="00E95266"/>
    <w:rsid w:val="00E95272"/>
    <w:rsid w:val="00E95541"/>
    <w:rsid w:val="00E95847"/>
    <w:rsid w:val="00E95E9D"/>
    <w:rsid w:val="00E96015"/>
    <w:rsid w:val="00E96044"/>
    <w:rsid w:val="00E9645A"/>
    <w:rsid w:val="00E967A6"/>
    <w:rsid w:val="00E968B9"/>
    <w:rsid w:val="00E96945"/>
    <w:rsid w:val="00E97763"/>
    <w:rsid w:val="00E97793"/>
    <w:rsid w:val="00EA0014"/>
    <w:rsid w:val="00EA0537"/>
    <w:rsid w:val="00EA0E04"/>
    <w:rsid w:val="00EA0E50"/>
    <w:rsid w:val="00EA104E"/>
    <w:rsid w:val="00EA1055"/>
    <w:rsid w:val="00EA131B"/>
    <w:rsid w:val="00EA289A"/>
    <w:rsid w:val="00EA2A40"/>
    <w:rsid w:val="00EA2B71"/>
    <w:rsid w:val="00EA2F72"/>
    <w:rsid w:val="00EA3002"/>
    <w:rsid w:val="00EA353B"/>
    <w:rsid w:val="00EA3780"/>
    <w:rsid w:val="00EA3E45"/>
    <w:rsid w:val="00EA3E6E"/>
    <w:rsid w:val="00EA4196"/>
    <w:rsid w:val="00EA41DC"/>
    <w:rsid w:val="00EA41FD"/>
    <w:rsid w:val="00EA44FB"/>
    <w:rsid w:val="00EA45D6"/>
    <w:rsid w:val="00EA4968"/>
    <w:rsid w:val="00EA497A"/>
    <w:rsid w:val="00EA4C9B"/>
    <w:rsid w:val="00EA5CD5"/>
    <w:rsid w:val="00EA5D3F"/>
    <w:rsid w:val="00EA5DB1"/>
    <w:rsid w:val="00EA648C"/>
    <w:rsid w:val="00EA648E"/>
    <w:rsid w:val="00EA6C21"/>
    <w:rsid w:val="00EA6D8D"/>
    <w:rsid w:val="00EA718A"/>
    <w:rsid w:val="00EA75C9"/>
    <w:rsid w:val="00EA7694"/>
    <w:rsid w:val="00EA7AC8"/>
    <w:rsid w:val="00EA7EAF"/>
    <w:rsid w:val="00EA7EF3"/>
    <w:rsid w:val="00EA7FF5"/>
    <w:rsid w:val="00EB035D"/>
    <w:rsid w:val="00EB0630"/>
    <w:rsid w:val="00EB069E"/>
    <w:rsid w:val="00EB08E8"/>
    <w:rsid w:val="00EB1338"/>
    <w:rsid w:val="00EB1682"/>
    <w:rsid w:val="00EB185D"/>
    <w:rsid w:val="00EB1B1B"/>
    <w:rsid w:val="00EB1E6C"/>
    <w:rsid w:val="00EB1EDB"/>
    <w:rsid w:val="00EB2328"/>
    <w:rsid w:val="00EB2804"/>
    <w:rsid w:val="00EB2C2E"/>
    <w:rsid w:val="00EB2D80"/>
    <w:rsid w:val="00EB2EFC"/>
    <w:rsid w:val="00EB33EB"/>
    <w:rsid w:val="00EB364B"/>
    <w:rsid w:val="00EB3B24"/>
    <w:rsid w:val="00EB3C46"/>
    <w:rsid w:val="00EB42D8"/>
    <w:rsid w:val="00EB45DE"/>
    <w:rsid w:val="00EB4B55"/>
    <w:rsid w:val="00EB4C38"/>
    <w:rsid w:val="00EB4EAA"/>
    <w:rsid w:val="00EB4F5C"/>
    <w:rsid w:val="00EB51BF"/>
    <w:rsid w:val="00EB5347"/>
    <w:rsid w:val="00EB5595"/>
    <w:rsid w:val="00EB5C4D"/>
    <w:rsid w:val="00EB5F7A"/>
    <w:rsid w:val="00EB612D"/>
    <w:rsid w:val="00EB6172"/>
    <w:rsid w:val="00EB633E"/>
    <w:rsid w:val="00EB6363"/>
    <w:rsid w:val="00EB6F4E"/>
    <w:rsid w:val="00EB7086"/>
    <w:rsid w:val="00EB7215"/>
    <w:rsid w:val="00EB7733"/>
    <w:rsid w:val="00EB7799"/>
    <w:rsid w:val="00EB7847"/>
    <w:rsid w:val="00EB78DB"/>
    <w:rsid w:val="00EB7AE5"/>
    <w:rsid w:val="00EB7B03"/>
    <w:rsid w:val="00EB7D2B"/>
    <w:rsid w:val="00EC080A"/>
    <w:rsid w:val="00EC0A01"/>
    <w:rsid w:val="00EC1160"/>
    <w:rsid w:val="00EC122E"/>
    <w:rsid w:val="00EC1EA0"/>
    <w:rsid w:val="00EC227E"/>
    <w:rsid w:val="00EC2B96"/>
    <w:rsid w:val="00EC32A7"/>
    <w:rsid w:val="00EC3CFD"/>
    <w:rsid w:val="00EC3FC0"/>
    <w:rsid w:val="00EC40F4"/>
    <w:rsid w:val="00EC4790"/>
    <w:rsid w:val="00EC49CD"/>
    <w:rsid w:val="00EC4A82"/>
    <w:rsid w:val="00EC4D24"/>
    <w:rsid w:val="00EC5109"/>
    <w:rsid w:val="00EC6485"/>
    <w:rsid w:val="00EC6BE2"/>
    <w:rsid w:val="00EC7223"/>
    <w:rsid w:val="00ED0322"/>
    <w:rsid w:val="00ED070D"/>
    <w:rsid w:val="00ED0DAD"/>
    <w:rsid w:val="00ED0F34"/>
    <w:rsid w:val="00ED236A"/>
    <w:rsid w:val="00ED2548"/>
    <w:rsid w:val="00ED2A8D"/>
    <w:rsid w:val="00ED3141"/>
    <w:rsid w:val="00ED31BF"/>
    <w:rsid w:val="00ED3221"/>
    <w:rsid w:val="00ED3300"/>
    <w:rsid w:val="00ED348D"/>
    <w:rsid w:val="00ED3719"/>
    <w:rsid w:val="00ED3C32"/>
    <w:rsid w:val="00ED3CDB"/>
    <w:rsid w:val="00ED414E"/>
    <w:rsid w:val="00ED45C4"/>
    <w:rsid w:val="00ED4B00"/>
    <w:rsid w:val="00ED548F"/>
    <w:rsid w:val="00ED5866"/>
    <w:rsid w:val="00ED5A1E"/>
    <w:rsid w:val="00ED5B79"/>
    <w:rsid w:val="00ED5B9B"/>
    <w:rsid w:val="00ED60A3"/>
    <w:rsid w:val="00ED60D6"/>
    <w:rsid w:val="00ED653B"/>
    <w:rsid w:val="00ED6750"/>
    <w:rsid w:val="00ED6940"/>
    <w:rsid w:val="00ED6ABF"/>
    <w:rsid w:val="00ED6E7E"/>
    <w:rsid w:val="00ED73A8"/>
    <w:rsid w:val="00ED75E2"/>
    <w:rsid w:val="00ED7847"/>
    <w:rsid w:val="00EE01D2"/>
    <w:rsid w:val="00EE083D"/>
    <w:rsid w:val="00EE0CCB"/>
    <w:rsid w:val="00EE0E6C"/>
    <w:rsid w:val="00EE0E8F"/>
    <w:rsid w:val="00EE0EF1"/>
    <w:rsid w:val="00EE0F39"/>
    <w:rsid w:val="00EE160F"/>
    <w:rsid w:val="00EE1660"/>
    <w:rsid w:val="00EE2176"/>
    <w:rsid w:val="00EE2848"/>
    <w:rsid w:val="00EE29F4"/>
    <w:rsid w:val="00EE2F1F"/>
    <w:rsid w:val="00EE2F8E"/>
    <w:rsid w:val="00EE33CE"/>
    <w:rsid w:val="00EE3AE1"/>
    <w:rsid w:val="00EE4090"/>
    <w:rsid w:val="00EE4CBD"/>
    <w:rsid w:val="00EE5616"/>
    <w:rsid w:val="00EE574C"/>
    <w:rsid w:val="00EE5B8B"/>
    <w:rsid w:val="00EE5FBF"/>
    <w:rsid w:val="00EE6744"/>
    <w:rsid w:val="00EE69E2"/>
    <w:rsid w:val="00EE7D9C"/>
    <w:rsid w:val="00EF047A"/>
    <w:rsid w:val="00EF0C3D"/>
    <w:rsid w:val="00EF1111"/>
    <w:rsid w:val="00EF11EB"/>
    <w:rsid w:val="00EF12C5"/>
    <w:rsid w:val="00EF178F"/>
    <w:rsid w:val="00EF190F"/>
    <w:rsid w:val="00EF1958"/>
    <w:rsid w:val="00EF1C61"/>
    <w:rsid w:val="00EF1CE6"/>
    <w:rsid w:val="00EF1D0D"/>
    <w:rsid w:val="00EF1EF2"/>
    <w:rsid w:val="00EF228E"/>
    <w:rsid w:val="00EF2350"/>
    <w:rsid w:val="00EF2418"/>
    <w:rsid w:val="00EF2709"/>
    <w:rsid w:val="00EF28A4"/>
    <w:rsid w:val="00EF2EF9"/>
    <w:rsid w:val="00EF30C7"/>
    <w:rsid w:val="00EF36A8"/>
    <w:rsid w:val="00EF4538"/>
    <w:rsid w:val="00EF4737"/>
    <w:rsid w:val="00EF4CAE"/>
    <w:rsid w:val="00EF4D7B"/>
    <w:rsid w:val="00EF53F5"/>
    <w:rsid w:val="00EF5400"/>
    <w:rsid w:val="00EF5B6D"/>
    <w:rsid w:val="00EF6220"/>
    <w:rsid w:val="00EF68EA"/>
    <w:rsid w:val="00EF7C2D"/>
    <w:rsid w:val="00F001EA"/>
    <w:rsid w:val="00F0065A"/>
    <w:rsid w:val="00F007C2"/>
    <w:rsid w:val="00F00A96"/>
    <w:rsid w:val="00F00B20"/>
    <w:rsid w:val="00F00B3D"/>
    <w:rsid w:val="00F00BAC"/>
    <w:rsid w:val="00F00C82"/>
    <w:rsid w:val="00F00CF4"/>
    <w:rsid w:val="00F00F75"/>
    <w:rsid w:val="00F010CD"/>
    <w:rsid w:val="00F01183"/>
    <w:rsid w:val="00F01221"/>
    <w:rsid w:val="00F0196F"/>
    <w:rsid w:val="00F01A4E"/>
    <w:rsid w:val="00F01A8E"/>
    <w:rsid w:val="00F01BF7"/>
    <w:rsid w:val="00F01EF0"/>
    <w:rsid w:val="00F0206A"/>
    <w:rsid w:val="00F020A9"/>
    <w:rsid w:val="00F023ED"/>
    <w:rsid w:val="00F02668"/>
    <w:rsid w:val="00F02717"/>
    <w:rsid w:val="00F0276B"/>
    <w:rsid w:val="00F027F4"/>
    <w:rsid w:val="00F02EAF"/>
    <w:rsid w:val="00F02FAC"/>
    <w:rsid w:val="00F037C0"/>
    <w:rsid w:val="00F03BF0"/>
    <w:rsid w:val="00F0421B"/>
    <w:rsid w:val="00F042B7"/>
    <w:rsid w:val="00F0439E"/>
    <w:rsid w:val="00F04460"/>
    <w:rsid w:val="00F04487"/>
    <w:rsid w:val="00F054A6"/>
    <w:rsid w:val="00F05541"/>
    <w:rsid w:val="00F0565D"/>
    <w:rsid w:val="00F05F54"/>
    <w:rsid w:val="00F06221"/>
    <w:rsid w:val="00F06955"/>
    <w:rsid w:val="00F06A9A"/>
    <w:rsid w:val="00F071E5"/>
    <w:rsid w:val="00F07B6C"/>
    <w:rsid w:val="00F1035F"/>
    <w:rsid w:val="00F10458"/>
    <w:rsid w:val="00F10467"/>
    <w:rsid w:val="00F107DC"/>
    <w:rsid w:val="00F108BB"/>
    <w:rsid w:val="00F10946"/>
    <w:rsid w:val="00F10C90"/>
    <w:rsid w:val="00F10D13"/>
    <w:rsid w:val="00F113C0"/>
    <w:rsid w:val="00F11BB2"/>
    <w:rsid w:val="00F11F05"/>
    <w:rsid w:val="00F123BE"/>
    <w:rsid w:val="00F127F8"/>
    <w:rsid w:val="00F12B2A"/>
    <w:rsid w:val="00F12C4C"/>
    <w:rsid w:val="00F12D9F"/>
    <w:rsid w:val="00F12EC9"/>
    <w:rsid w:val="00F12EF1"/>
    <w:rsid w:val="00F130A2"/>
    <w:rsid w:val="00F1341D"/>
    <w:rsid w:val="00F1432A"/>
    <w:rsid w:val="00F1478C"/>
    <w:rsid w:val="00F14B05"/>
    <w:rsid w:val="00F14C29"/>
    <w:rsid w:val="00F14CB1"/>
    <w:rsid w:val="00F14D01"/>
    <w:rsid w:val="00F1521D"/>
    <w:rsid w:val="00F15362"/>
    <w:rsid w:val="00F1660B"/>
    <w:rsid w:val="00F168CC"/>
    <w:rsid w:val="00F16A87"/>
    <w:rsid w:val="00F16E70"/>
    <w:rsid w:val="00F17530"/>
    <w:rsid w:val="00F1758B"/>
    <w:rsid w:val="00F1761D"/>
    <w:rsid w:val="00F17D2F"/>
    <w:rsid w:val="00F17E10"/>
    <w:rsid w:val="00F204FE"/>
    <w:rsid w:val="00F2068A"/>
    <w:rsid w:val="00F20CC7"/>
    <w:rsid w:val="00F20EC3"/>
    <w:rsid w:val="00F21D16"/>
    <w:rsid w:val="00F21DB3"/>
    <w:rsid w:val="00F2222B"/>
    <w:rsid w:val="00F22774"/>
    <w:rsid w:val="00F22F94"/>
    <w:rsid w:val="00F23090"/>
    <w:rsid w:val="00F23429"/>
    <w:rsid w:val="00F23505"/>
    <w:rsid w:val="00F23BBE"/>
    <w:rsid w:val="00F23C5C"/>
    <w:rsid w:val="00F243FB"/>
    <w:rsid w:val="00F24895"/>
    <w:rsid w:val="00F24EE3"/>
    <w:rsid w:val="00F256E8"/>
    <w:rsid w:val="00F257C9"/>
    <w:rsid w:val="00F25A0D"/>
    <w:rsid w:val="00F25A1D"/>
    <w:rsid w:val="00F25CCC"/>
    <w:rsid w:val="00F25CE4"/>
    <w:rsid w:val="00F25E88"/>
    <w:rsid w:val="00F2658F"/>
    <w:rsid w:val="00F267A5"/>
    <w:rsid w:val="00F26997"/>
    <w:rsid w:val="00F271BA"/>
    <w:rsid w:val="00F271F1"/>
    <w:rsid w:val="00F2755B"/>
    <w:rsid w:val="00F277C1"/>
    <w:rsid w:val="00F27845"/>
    <w:rsid w:val="00F27D83"/>
    <w:rsid w:val="00F27E9F"/>
    <w:rsid w:val="00F27F88"/>
    <w:rsid w:val="00F301B7"/>
    <w:rsid w:val="00F309B6"/>
    <w:rsid w:val="00F315B7"/>
    <w:rsid w:val="00F31660"/>
    <w:rsid w:val="00F3173B"/>
    <w:rsid w:val="00F31810"/>
    <w:rsid w:val="00F31CCC"/>
    <w:rsid w:val="00F32264"/>
    <w:rsid w:val="00F3228A"/>
    <w:rsid w:val="00F323F9"/>
    <w:rsid w:val="00F327C1"/>
    <w:rsid w:val="00F32963"/>
    <w:rsid w:val="00F32A13"/>
    <w:rsid w:val="00F32A32"/>
    <w:rsid w:val="00F32B16"/>
    <w:rsid w:val="00F33391"/>
    <w:rsid w:val="00F3357F"/>
    <w:rsid w:val="00F33798"/>
    <w:rsid w:val="00F33A51"/>
    <w:rsid w:val="00F33A5A"/>
    <w:rsid w:val="00F33A6A"/>
    <w:rsid w:val="00F33AAA"/>
    <w:rsid w:val="00F33DA6"/>
    <w:rsid w:val="00F340AD"/>
    <w:rsid w:val="00F340DE"/>
    <w:rsid w:val="00F34579"/>
    <w:rsid w:val="00F347B4"/>
    <w:rsid w:val="00F351AF"/>
    <w:rsid w:val="00F35530"/>
    <w:rsid w:val="00F356CE"/>
    <w:rsid w:val="00F35768"/>
    <w:rsid w:val="00F3595B"/>
    <w:rsid w:val="00F3597E"/>
    <w:rsid w:val="00F35C7A"/>
    <w:rsid w:val="00F3605A"/>
    <w:rsid w:val="00F366D5"/>
    <w:rsid w:val="00F36BA6"/>
    <w:rsid w:val="00F36DB5"/>
    <w:rsid w:val="00F36E44"/>
    <w:rsid w:val="00F37EDA"/>
    <w:rsid w:val="00F400EF"/>
    <w:rsid w:val="00F40385"/>
    <w:rsid w:val="00F40719"/>
    <w:rsid w:val="00F40C3D"/>
    <w:rsid w:val="00F40C76"/>
    <w:rsid w:val="00F40DEF"/>
    <w:rsid w:val="00F41149"/>
    <w:rsid w:val="00F417DE"/>
    <w:rsid w:val="00F418EF"/>
    <w:rsid w:val="00F428A8"/>
    <w:rsid w:val="00F428E3"/>
    <w:rsid w:val="00F42D82"/>
    <w:rsid w:val="00F430E9"/>
    <w:rsid w:val="00F43137"/>
    <w:rsid w:val="00F4388D"/>
    <w:rsid w:val="00F43D52"/>
    <w:rsid w:val="00F43E26"/>
    <w:rsid w:val="00F44DC2"/>
    <w:rsid w:val="00F453A7"/>
    <w:rsid w:val="00F456C2"/>
    <w:rsid w:val="00F45880"/>
    <w:rsid w:val="00F459BB"/>
    <w:rsid w:val="00F45C0F"/>
    <w:rsid w:val="00F45CE1"/>
    <w:rsid w:val="00F45E6E"/>
    <w:rsid w:val="00F45EB3"/>
    <w:rsid w:val="00F46298"/>
    <w:rsid w:val="00F4657A"/>
    <w:rsid w:val="00F47064"/>
    <w:rsid w:val="00F47243"/>
    <w:rsid w:val="00F474C2"/>
    <w:rsid w:val="00F478D2"/>
    <w:rsid w:val="00F47A25"/>
    <w:rsid w:val="00F47C12"/>
    <w:rsid w:val="00F508D2"/>
    <w:rsid w:val="00F50921"/>
    <w:rsid w:val="00F514D6"/>
    <w:rsid w:val="00F5261D"/>
    <w:rsid w:val="00F52719"/>
    <w:rsid w:val="00F528DD"/>
    <w:rsid w:val="00F52A24"/>
    <w:rsid w:val="00F52CA6"/>
    <w:rsid w:val="00F52D6A"/>
    <w:rsid w:val="00F52E6C"/>
    <w:rsid w:val="00F52ECD"/>
    <w:rsid w:val="00F530D2"/>
    <w:rsid w:val="00F53211"/>
    <w:rsid w:val="00F53567"/>
    <w:rsid w:val="00F536A9"/>
    <w:rsid w:val="00F540B4"/>
    <w:rsid w:val="00F541F2"/>
    <w:rsid w:val="00F54477"/>
    <w:rsid w:val="00F54A3D"/>
    <w:rsid w:val="00F54E26"/>
    <w:rsid w:val="00F55236"/>
    <w:rsid w:val="00F5582C"/>
    <w:rsid w:val="00F55CEC"/>
    <w:rsid w:val="00F55D4F"/>
    <w:rsid w:val="00F55E19"/>
    <w:rsid w:val="00F566BF"/>
    <w:rsid w:val="00F56735"/>
    <w:rsid w:val="00F56AE2"/>
    <w:rsid w:val="00F56DE0"/>
    <w:rsid w:val="00F56E63"/>
    <w:rsid w:val="00F5737E"/>
    <w:rsid w:val="00F57652"/>
    <w:rsid w:val="00F57C50"/>
    <w:rsid w:val="00F57C61"/>
    <w:rsid w:val="00F57CCF"/>
    <w:rsid w:val="00F60610"/>
    <w:rsid w:val="00F60767"/>
    <w:rsid w:val="00F60DB9"/>
    <w:rsid w:val="00F61306"/>
    <w:rsid w:val="00F61492"/>
    <w:rsid w:val="00F61768"/>
    <w:rsid w:val="00F61B24"/>
    <w:rsid w:val="00F61C3F"/>
    <w:rsid w:val="00F61E70"/>
    <w:rsid w:val="00F6238B"/>
    <w:rsid w:val="00F62837"/>
    <w:rsid w:val="00F6291C"/>
    <w:rsid w:val="00F631F9"/>
    <w:rsid w:val="00F6330F"/>
    <w:rsid w:val="00F63465"/>
    <w:rsid w:val="00F63487"/>
    <w:rsid w:val="00F637D7"/>
    <w:rsid w:val="00F63B21"/>
    <w:rsid w:val="00F641B0"/>
    <w:rsid w:val="00F65123"/>
    <w:rsid w:val="00F65DB6"/>
    <w:rsid w:val="00F661CF"/>
    <w:rsid w:val="00F66389"/>
    <w:rsid w:val="00F66627"/>
    <w:rsid w:val="00F66861"/>
    <w:rsid w:val="00F67243"/>
    <w:rsid w:val="00F672C1"/>
    <w:rsid w:val="00F67716"/>
    <w:rsid w:val="00F677D8"/>
    <w:rsid w:val="00F67AEA"/>
    <w:rsid w:val="00F67B7E"/>
    <w:rsid w:val="00F67DAA"/>
    <w:rsid w:val="00F67E3C"/>
    <w:rsid w:val="00F704FD"/>
    <w:rsid w:val="00F7055B"/>
    <w:rsid w:val="00F70785"/>
    <w:rsid w:val="00F70DF2"/>
    <w:rsid w:val="00F711FB"/>
    <w:rsid w:val="00F71336"/>
    <w:rsid w:val="00F71540"/>
    <w:rsid w:val="00F7225A"/>
    <w:rsid w:val="00F72449"/>
    <w:rsid w:val="00F727FF"/>
    <w:rsid w:val="00F72897"/>
    <w:rsid w:val="00F72E7E"/>
    <w:rsid w:val="00F73278"/>
    <w:rsid w:val="00F7345B"/>
    <w:rsid w:val="00F73608"/>
    <w:rsid w:val="00F7369E"/>
    <w:rsid w:val="00F73D50"/>
    <w:rsid w:val="00F73FBD"/>
    <w:rsid w:val="00F745F9"/>
    <w:rsid w:val="00F746DD"/>
    <w:rsid w:val="00F748C6"/>
    <w:rsid w:val="00F748DA"/>
    <w:rsid w:val="00F74CB5"/>
    <w:rsid w:val="00F74D10"/>
    <w:rsid w:val="00F74D80"/>
    <w:rsid w:val="00F750E1"/>
    <w:rsid w:val="00F755F8"/>
    <w:rsid w:val="00F7566D"/>
    <w:rsid w:val="00F757DC"/>
    <w:rsid w:val="00F75ACB"/>
    <w:rsid w:val="00F766D2"/>
    <w:rsid w:val="00F7686E"/>
    <w:rsid w:val="00F77271"/>
    <w:rsid w:val="00F7730C"/>
    <w:rsid w:val="00F77366"/>
    <w:rsid w:val="00F77410"/>
    <w:rsid w:val="00F7758D"/>
    <w:rsid w:val="00F776B5"/>
    <w:rsid w:val="00F77879"/>
    <w:rsid w:val="00F77ED9"/>
    <w:rsid w:val="00F80044"/>
    <w:rsid w:val="00F802F8"/>
    <w:rsid w:val="00F806A8"/>
    <w:rsid w:val="00F80AD3"/>
    <w:rsid w:val="00F80BE5"/>
    <w:rsid w:val="00F80BF1"/>
    <w:rsid w:val="00F81960"/>
    <w:rsid w:val="00F81CF4"/>
    <w:rsid w:val="00F81D75"/>
    <w:rsid w:val="00F81DC8"/>
    <w:rsid w:val="00F825CC"/>
    <w:rsid w:val="00F82632"/>
    <w:rsid w:val="00F82656"/>
    <w:rsid w:val="00F829FB"/>
    <w:rsid w:val="00F82A84"/>
    <w:rsid w:val="00F82B77"/>
    <w:rsid w:val="00F82FB3"/>
    <w:rsid w:val="00F8321B"/>
    <w:rsid w:val="00F837BA"/>
    <w:rsid w:val="00F83999"/>
    <w:rsid w:val="00F83D87"/>
    <w:rsid w:val="00F84055"/>
    <w:rsid w:val="00F84585"/>
    <w:rsid w:val="00F846BC"/>
    <w:rsid w:val="00F84B1C"/>
    <w:rsid w:val="00F84DDF"/>
    <w:rsid w:val="00F84DEB"/>
    <w:rsid w:val="00F857FC"/>
    <w:rsid w:val="00F858FF"/>
    <w:rsid w:val="00F85D7C"/>
    <w:rsid w:val="00F86305"/>
    <w:rsid w:val="00F866FF"/>
    <w:rsid w:val="00F86CCB"/>
    <w:rsid w:val="00F870AC"/>
    <w:rsid w:val="00F87132"/>
    <w:rsid w:val="00F873E2"/>
    <w:rsid w:val="00F87B9B"/>
    <w:rsid w:val="00F901B0"/>
    <w:rsid w:val="00F905F1"/>
    <w:rsid w:val="00F90749"/>
    <w:rsid w:val="00F90AB9"/>
    <w:rsid w:val="00F90B39"/>
    <w:rsid w:val="00F90C24"/>
    <w:rsid w:val="00F90DBE"/>
    <w:rsid w:val="00F90F4E"/>
    <w:rsid w:val="00F914E6"/>
    <w:rsid w:val="00F91649"/>
    <w:rsid w:val="00F91FB6"/>
    <w:rsid w:val="00F92029"/>
    <w:rsid w:val="00F928DE"/>
    <w:rsid w:val="00F92C8B"/>
    <w:rsid w:val="00F92F46"/>
    <w:rsid w:val="00F93009"/>
    <w:rsid w:val="00F934D5"/>
    <w:rsid w:val="00F939D7"/>
    <w:rsid w:val="00F93D53"/>
    <w:rsid w:val="00F95117"/>
    <w:rsid w:val="00F95673"/>
    <w:rsid w:val="00F95AB7"/>
    <w:rsid w:val="00F96A55"/>
    <w:rsid w:val="00F96A76"/>
    <w:rsid w:val="00F9711D"/>
    <w:rsid w:val="00F9717D"/>
    <w:rsid w:val="00F97324"/>
    <w:rsid w:val="00F973BD"/>
    <w:rsid w:val="00F97894"/>
    <w:rsid w:val="00F97A5D"/>
    <w:rsid w:val="00F97D5B"/>
    <w:rsid w:val="00F97D67"/>
    <w:rsid w:val="00F97E4B"/>
    <w:rsid w:val="00FA0182"/>
    <w:rsid w:val="00FA0264"/>
    <w:rsid w:val="00FA04CA"/>
    <w:rsid w:val="00FA0982"/>
    <w:rsid w:val="00FA0F0A"/>
    <w:rsid w:val="00FA1645"/>
    <w:rsid w:val="00FA1D7D"/>
    <w:rsid w:val="00FA1DB5"/>
    <w:rsid w:val="00FA266F"/>
    <w:rsid w:val="00FA2EEB"/>
    <w:rsid w:val="00FA313C"/>
    <w:rsid w:val="00FA3202"/>
    <w:rsid w:val="00FA342C"/>
    <w:rsid w:val="00FA4081"/>
    <w:rsid w:val="00FA413F"/>
    <w:rsid w:val="00FA4660"/>
    <w:rsid w:val="00FA479A"/>
    <w:rsid w:val="00FA4906"/>
    <w:rsid w:val="00FA51AE"/>
    <w:rsid w:val="00FA5897"/>
    <w:rsid w:val="00FA5BFC"/>
    <w:rsid w:val="00FA5DAA"/>
    <w:rsid w:val="00FA62D6"/>
    <w:rsid w:val="00FA67B7"/>
    <w:rsid w:val="00FA6AA1"/>
    <w:rsid w:val="00FA6D8A"/>
    <w:rsid w:val="00FA6EA7"/>
    <w:rsid w:val="00FA73C4"/>
    <w:rsid w:val="00FA7AF3"/>
    <w:rsid w:val="00FA7D5C"/>
    <w:rsid w:val="00FB0451"/>
    <w:rsid w:val="00FB049A"/>
    <w:rsid w:val="00FB0950"/>
    <w:rsid w:val="00FB0AA6"/>
    <w:rsid w:val="00FB0B09"/>
    <w:rsid w:val="00FB0B70"/>
    <w:rsid w:val="00FB0C60"/>
    <w:rsid w:val="00FB0F9D"/>
    <w:rsid w:val="00FB123D"/>
    <w:rsid w:val="00FB1641"/>
    <w:rsid w:val="00FB1A4E"/>
    <w:rsid w:val="00FB1A54"/>
    <w:rsid w:val="00FB1C92"/>
    <w:rsid w:val="00FB1D62"/>
    <w:rsid w:val="00FB21A5"/>
    <w:rsid w:val="00FB21E9"/>
    <w:rsid w:val="00FB21F6"/>
    <w:rsid w:val="00FB26AE"/>
    <w:rsid w:val="00FB26D5"/>
    <w:rsid w:val="00FB27FB"/>
    <w:rsid w:val="00FB281C"/>
    <w:rsid w:val="00FB298B"/>
    <w:rsid w:val="00FB307D"/>
    <w:rsid w:val="00FB32BD"/>
    <w:rsid w:val="00FB367F"/>
    <w:rsid w:val="00FB3885"/>
    <w:rsid w:val="00FB3D9A"/>
    <w:rsid w:val="00FB3E78"/>
    <w:rsid w:val="00FB4076"/>
    <w:rsid w:val="00FB4082"/>
    <w:rsid w:val="00FB415B"/>
    <w:rsid w:val="00FB4201"/>
    <w:rsid w:val="00FB440A"/>
    <w:rsid w:val="00FB475E"/>
    <w:rsid w:val="00FB4886"/>
    <w:rsid w:val="00FB53F7"/>
    <w:rsid w:val="00FB564A"/>
    <w:rsid w:val="00FB56C9"/>
    <w:rsid w:val="00FB60AC"/>
    <w:rsid w:val="00FB6270"/>
    <w:rsid w:val="00FB6314"/>
    <w:rsid w:val="00FB642A"/>
    <w:rsid w:val="00FB6904"/>
    <w:rsid w:val="00FB6BA2"/>
    <w:rsid w:val="00FB7712"/>
    <w:rsid w:val="00FB7958"/>
    <w:rsid w:val="00FB7A81"/>
    <w:rsid w:val="00FB7BC1"/>
    <w:rsid w:val="00FC035D"/>
    <w:rsid w:val="00FC03DC"/>
    <w:rsid w:val="00FC0B07"/>
    <w:rsid w:val="00FC0D38"/>
    <w:rsid w:val="00FC1035"/>
    <w:rsid w:val="00FC15AE"/>
    <w:rsid w:val="00FC165C"/>
    <w:rsid w:val="00FC259A"/>
    <w:rsid w:val="00FC2829"/>
    <w:rsid w:val="00FC28A2"/>
    <w:rsid w:val="00FC29C0"/>
    <w:rsid w:val="00FC2A5E"/>
    <w:rsid w:val="00FC2ACF"/>
    <w:rsid w:val="00FC2C3A"/>
    <w:rsid w:val="00FC3390"/>
    <w:rsid w:val="00FC346C"/>
    <w:rsid w:val="00FC3760"/>
    <w:rsid w:val="00FC38F3"/>
    <w:rsid w:val="00FC3C31"/>
    <w:rsid w:val="00FC416B"/>
    <w:rsid w:val="00FC4273"/>
    <w:rsid w:val="00FC4595"/>
    <w:rsid w:val="00FC4894"/>
    <w:rsid w:val="00FC4924"/>
    <w:rsid w:val="00FC4BBC"/>
    <w:rsid w:val="00FC4C06"/>
    <w:rsid w:val="00FC4C3C"/>
    <w:rsid w:val="00FC5258"/>
    <w:rsid w:val="00FC54A7"/>
    <w:rsid w:val="00FC55FF"/>
    <w:rsid w:val="00FC59E0"/>
    <w:rsid w:val="00FC6274"/>
    <w:rsid w:val="00FC6442"/>
    <w:rsid w:val="00FC67C2"/>
    <w:rsid w:val="00FC6B68"/>
    <w:rsid w:val="00FC71DC"/>
    <w:rsid w:val="00FC77B2"/>
    <w:rsid w:val="00FC79E9"/>
    <w:rsid w:val="00FC7C3A"/>
    <w:rsid w:val="00FC7C4A"/>
    <w:rsid w:val="00FC7D36"/>
    <w:rsid w:val="00FD023A"/>
    <w:rsid w:val="00FD02C3"/>
    <w:rsid w:val="00FD083B"/>
    <w:rsid w:val="00FD0DCA"/>
    <w:rsid w:val="00FD0F72"/>
    <w:rsid w:val="00FD1626"/>
    <w:rsid w:val="00FD18C9"/>
    <w:rsid w:val="00FD1B01"/>
    <w:rsid w:val="00FD1B12"/>
    <w:rsid w:val="00FD1B67"/>
    <w:rsid w:val="00FD1B76"/>
    <w:rsid w:val="00FD1BFC"/>
    <w:rsid w:val="00FD215B"/>
    <w:rsid w:val="00FD2642"/>
    <w:rsid w:val="00FD2AB9"/>
    <w:rsid w:val="00FD2CC8"/>
    <w:rsid w:val="00FD2E14"/>
    <w:rsid w:val="00FD2EA3"/>
    <w:rsid w:val="00FD3005"/>
    <w:rsid w:val="00FD3057"/>
    <w:rsid w:val="00FD3653"/>
    <w:rsid w:val="00FD3A2B"/>
    <w:rsid w:val="00FD424C"/>
    <w:rsid w:val="00FD42B1"/>
    <w:rsid w:val="00FD4697"/>
    <w:rsid w:val="00FD4859"/>
    <w:rsid w:val="00FD48B4"/>
    <w:rsid w:val="00FD506D"/>
    <w:rsid w:val="00FD5B1E"/>
    <w:rsid w:val="00FD6467"/>
    <w:rsid w:val="00FD660C"/>
    <w:rsid w:val="00FD6678"/>
    <w:rsid w:val="00FD6796"/>
    <w:rsid w:val="00FD685F"/>
    <w:rsid w:val="00FD6F2D"/>
    <w:rsid w:val="00FD7176"/>
    <w:rsid w:val="00FD7690"/>
    <w:rsid w:val="00FD7BBF"/>
    <w:rsid w:val="00FE0370"/>
    <w:rsid w:val="00FE050A"/>
    <w:rsid w:val="00FE0C4B"/>
    <w:rsid w:val="00FE0CDE"/>
    <w:rsid w:val="00FE0D86"/>
    <w:rsid w:val="00FE1547"/>
    <w:rsid w:val="00FE1761"/>
    <w:rsid w:val="00FE193A"/>
    <w:rsid w:val="00FE1A7E"/>
    <w:rsid w:val="00FE2671"/>
    <w:rsid w:val="00FE27B5"/>
    <w:rsid w:val="00FE284A"/>
    <w:rsid w:val="00FE2CFF"/>
    <w:rsid w:val="00FE2DAC"/>
    <w:rsid w:val="00FE2F2D"/>
    <w:rsid w:val="00FE3391"/>
    <w:rsid w:val="00FE3522"/>
    <w:rsid w:val="00FE35BB"/>
    <w:rsid w:val="00FE3FF2"/>
    <w:rsid w:val="00FE4168"/>
    <w:rsid w:val="00FE41CC"/>
    <w:rsid w:val="00FE4455"/>
    <w:rsid w:val="00FE44B0"/>
    <w:rsid w:val="00FE4A03"/>
    <w:rsid w:val="00FE4DBB"/>
    <w:rsid w:val="00FE4DD2"/>
    <w:rsid w:val="00FE5491"/>
    <w:rsid w:val="00FE5641"/>
    <w:rsid w:val="00FE569F"/>
    <w:rsid w:val="00FE5E4F"/>
    <w:rsid w:val="00FE6330"/>
    <w:rsid w:val="00FE64FA"/>
    <w:rsid w:val="00FE66E6"/>
    <w:rsid w:val="00FE6789"/>
    <w:rsid w:val="00FE6A15"/>
    <w:rsid w:val="00FE7846"/>
    <w:rsid w:val="00FE7A60"/>
    <w:rsid w:val="00FE7C1F"/>
    <w:rsid w:val="00FF01E5"/>
    <w:rsid w:val="00FF0298"/>
    <w:rsid w:val="00FF07B7"/>
    <w:rsid w:val="00FF0BD1"/>
    <w:rsid w:val="00FF0EC3"/>
    <w:rsid w:val="00FF135C"/>
    <w:rsid w:val="00FF13CD"/>
    <w:rsid w:val="00FF15C6"/>
    <w:rsid w:val="00FF1DB0"/>
    <w:rsid w:val="00FF2041"/>
    <w:rsid w:val="00FF2269"/>
    <w:rsid w:val="00FF257F"/>
    <w:rsid w:val="00FF27F0"/>
    <w:rsid w:val="00FF2905"/>
    <w:rsid w:val="00FF2C22"/>
    <w:rsid w:val="00FF32F7"/>
    <w:rsid w:val="00FF335A"/>
    <w:rsid w:val="00FF3630"/>
    <w:rsid w:val="00FF3EE1"/>
    <w:rsid w:val="00FF3FEB"/>
    <w:rsid w:val="00FF436A"/>
    <w:rsid w:val="00FF4D6E"/>
    <w:rsid w:val="00FF4EDF"/>
    <w:rsid w:val="00FF4F79"/>
    <w:rsid w:val="00FF52B3"/>
    <w:rsid w:val="00FF53A1"/>
    <w:rsid w:val="00FF56E7"/>
    <w:rsid w:val="00FF5759"/>
    <w:rsid w:val="00FF5948"/>
    <w:rsid w:val="00FF5A5F"/>
    <w:rsid w:val="00FF5CF2"/>
    <w:rsid w:val="00FF6193"/>
    <w:rsid w:val="00FF6775"/>
    <w:rsid w:val="00FF677F"/>
    <w:rsid w:val="00FF6D6F"/>
    <w:rsid w:val="00FF73EB"/>
    <w:rsid w:val="00FF763B"/>
    <w:rsid w:val="00FF76DB"/>
    <w:rsid w:val="00FF76DC"/>
    <w:rsid w:val="00FF7E0E"/>
    <w:rsid w:val="00FF7F8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1"/>
    <o:shapelayout v:ext="edit">
      <o:idmap v:ext="edit" data="1"/>
    </o:shapelayout>
  </w:shapeDefaults>
  <w:decimalSymbol w:val="."/>
  <w:listSeparator w:val=","/>
  <w14:docId w14:val="74C0DB1D"/>
  <w15:docId w15:val="{C36D20FF-58DD-4D2E-B150-05E6D42F99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2">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Pr>
      <w:sz w:val="24"/>
      <w:szCs w:val="24"/>
    </w:rPr>
  </w:style>
  <w:style w:type="paragraph" w:styleId="Heading2">
    <w:name w:val="heading 2"/>
    <w:basedOn w:val="Normal"/>
    <w:link w:val="Heading2Char"/>
    <w:uiPriority w:val="9"/>
    <w:qFormat/>
    <w:rsid w:val="000E148C"/>
    <w:pPr>
      <w:spacing w:before="100" w:beforeAutospacing="1" w:after="100" w:afterAutospacing="1"/>
      <w:outlineLvl w:val="1"/>
    </w:pPr>
    <w:rPr>
      <w:b/>
      <w:bCs/>
      <w:sz w:val="36"/>
      <w:szCs w:val="36"/>
    </w:rPr>
  </w:style>
  <w:style w:type="paragraph" w:styleId="Heading3">
    <w:name w:val="heading 3"/>
    <w:basedOn w:val="Normal"/>
    <w:next w:val="Normal"/>
    <w:link w:val="Heading3Char"/>
    <w:semiHidden/>
    <w:unhideWhenUsed/>
    <w:qFormat/>
    <w:rsid w:val="00A55677"/>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B47529"/>
    <w:rPr>
      <w:rFonts w:ascii="Tahoma" w:hAnsi="Tahoma" w:cs="Tahoma"/>
      <w:sz w:val="16"/>
      <w:szCs w:val="16"/>
    </w:rPr>
  </w:style>
  <w:style w:type="character" w:customStyle="1" w:styleId="BalloonTextChar">
    <w:name w:val="Balloon Text Char"/>
    <w:basedOn w:val="DefaultParagraphFont"/>
    <w:link w:val="BalloonText"/>
    <w:rsid w:val="00B47529"/>
    <w:rPr>
      <w:rFonts w:ascii="Tahoma" w:hAnsi="Tahoma" w:cs="Tahoma"/>
      <w:sz w:val="16"/>
      <w:szCs w:val="16"/>
    </w:rPr>
  </w:style>
  <w:style w:type="character" w:styleId="Hyperlink">
    <w:name w:val="Hyperlink"/>
    <w:basedOn w:val="DefaultParagraphFont"/>
    <w:uiPriority w:val="99"/>
    <w:unhideWhenUsed/>
    <w:rsid w:val="00F90749"/>
    <w:rPr>
      <w:color w:val="0000FF"/>
      <w:u w:val="single"/>
    </w:rPr>
  </w:style>
  <w:style w:type="paragraph" w:styleId="Header">
    <w:name w:val="header"/>
    <w:basedOn w:val="Normal"/>
    <w:link w:val="HeaderChar"/>
    <w:uiPriority w:val="99"/>
    <w:rsid w:val="008F0C92"/>
    <w:pPr>
      <w:tabs>
        <w:tab w:val="center" w:pos="4680"/>
        <w:tab w:val="right" w:pos="9360"/>
      </w:tabs>
    </w:pPr>
  </w:style>
  <w:style w:type="character" w:customStyle="1" w:styleId="HeaderChar">
    <w:name w:val="Header Char"/>
    <w:basedOn w:val="DefaultParagraphFont"/>
    <w:link w:val="Header"/>
    <w:uiPriority w:val="99"/>
    <w:rsid w:val="008F0C92"/>
    <w:rPr>
      <w:sz w:val="24"/>
      <w:szCs w:val="24"/>
    </w:rPr>
  </w:style>
  <w:style w:type="paragraph" w:styleId="Footer">
    <w:name w:val="footer"/>
    <w:basedOn w:val="Normal"/>
    <w:link w:val="FooterChar"/>
    <w:uiPriority w:val="99"/>
    <w:rsid w:val="008F0C92"/>
    <w:pPr>
      <w:tabs>
        <w:tab w:val="center" w:pos="4680"/>
        <w:tab w:val="right" w:pos="9360"/>
      </w:tabs>
    </w:pPr>
  </w:style>
  <w:style w:type="character" w:customStyle="1" w:styleId="FooterChar">
    <w:name w:val="Footer Char"/>
    <w:basedOn w:val="DefaultParagraphFont"/>
    <w:link w:val="Footer"/>
    <w:uiPriority w:val="99"/>
    <w:rsid w:val="008F0C92"/>
    <w:rPr>
      <w:sz w:val="24"/>
      <w:szCs w:val="24"/>
    </w:rPr>
  </w:style>
  <w:style w:type="character" w:customStyle="1" w:styleId="apple-converted-space">
    <w:name w:val="apple-converted-space"/>
    <w:basedOn w:val="DefaultParagraphFont"/>
    <w:rsid w:val="00533C1F"/>
  </w:style>
  <w:style w:type="paragraph" w:styleId="ListParagraph">
    <w:name w:val="List Paragraph"/>
    <w:basedOn w:val="Normal"/>
    <w:uiPriority w:val="34"/>
    <w:qFormat/>
    <w:rsid w:val="00327CAD"/>
    <w:pPr>
      <w:ind w:left="720"/>
      <w:contextualSpacing/>
    </w:pPr>
  </w:style>
  <w:style w:type="character" w:styleId="FollowedHyperlink">
    <w:name w:val="FollowedHyperlink"/>
    <w:basedOn w:val="DefaultParagraphFont"/>
    <w:rsid w:val="00327CAD"/>
    <w:rPr>
      <w:color w:val="800080" w:themeColor="followedHyperlink"/>
      <w:u w:val="single"/>
    </w:rPr>
  </w:style>
  <w:style w:type="character" w:styleId="CommentReference">
    <w:name w:val="annotation reference"/>
    <w:basedOn w:val="DefaultParagraphFont"/>
    <w:rsid w:val="00327CAD"/>
    <w:rPr>
      <w:sz w:val="16"/>
      <w:szCs w:val="16"/>
    </w:rPr>
  </w:style>
  <w:style w:type="paragraph" w:styleId="CommentText">
    <w:name w:val="annotation text"/>
    <w:basedOn w:val="Normal"/>
    <w:link w:val="CommentTextChar"/>
    <w:rsid w:val="00327CAD"/>
    <w:rPr>
      <w:sz w:val="20"/>
      <w:szCs w:val="20"/>
    </w:rPr>
  </w:style>
  <w:style w:type="character" w:customStyle="1" w:styleId="CommentTextChar">
    <w:name w:val="Comment Text Char"/>
    <w:basedOn w:val="DefaultParagraphFont"/>
    <w:link w:val="CommentText"/>
    <w:rsid w:val="00327CAD"/>
  </w:style>
  <w:style w:type="paragraph" w:styleId="CommentSubject">
    <w:name w:val="annotation subject"/>
    <w:basedOn w:val="CommentText"/>
    <w:next w:val="CommentText"/>
    <w:link w:val="CommentSubjectChar"/>
    <w:rsid w:val="00327CAD"/>
    <w:rPr>
      <w:b/>
      <w:bCs/>
    </w:rPr>
  </w:style>
  <w:style w:type="character" w:customStyle="1" w:styleId="CommentSubjectChar">
    <w:name w:val="Comment Subject Char"/>
    <w:basedOn w:val="CommentTextChar"/>
    <w:link w:val="CommentSubject"/>
    <w:rsid w:val="00327CAD"/>
    <w:rPr>
      <w:b/>
      <w:bCs/>
    </w:rPr>
  </w:style>
  <w:style w:type="table" w:styleId="TableGrid">
    <w:name w:val="Table Grid"/>
    <w:basedOn w:val="TableNormal"/>
    <w:rsid w:val="00871B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0E148C"/>
    <w:rPr>
      <w:b/>
      <w:bCs/>
      <w:sz w:val="36"/>
      <w:szCs w:val="36"/>
    </w:rPr>
  </w:style>
  <w:style w:type="paragraph" w:customStyle="1" w:styleId="i1">
    <w:name w:val="i1"/>
    <w:basedOn w:val="Normal"/>
    <w:rsid w:val="000E148C"/>
    <w:pPr>
      <w:spacing w:before="100" w:beforeAutospacing="1" w:after="100" w:afterAutospacing="1"/>
    </w:pPr>
  </w:style>
  <w:style w:type="character" w:customStyle="1" w:styleId="Heading3Char">
    <w:name w:val="Heading 3 Char"/>
    <w:basedOn w:val="DefaultParagraphFont"/>
    <w:link w:val="Heading3"/>
    <w:semiHidden/>
    <w:rsid w:val="00A55677"/>
    <w:rPr>
      <w:rFonts w:asciiTheme="majorHAnsi" w:eastAsiaTheme="majorEastAsia" w:hAnsiTheme="majorHAnsi" w:cstheme="majorBidi"/>
      <w:b/>
      <w:bCs/>
      <w:color w:val="4F81BD" w:themeColor="accent1"/>
      <w:sz w:val="24"/>
      <w:szCs w:val="24"/>
    </w:rPr>
  </w:style>
  <w:style w:type="paragraph" w:customStyle="1" w:styleId="i3">
    <w:name w:val="i3"/>
    <w:basedOn w:val="Normal"/>
    <w:rsid w:val="00A55677"/>
    <w:pPr>
      <w:spacing w:before="100" w:beforeAutospacing="1" w:after="100" w:afterAutospacing="1"/>
    </w:pPr>
  </w:style>
  <w:style w:type="paragraph" w:styleId="Bibliography">
    <w:name w:val="Bibliography"/>
    <w:basedOn w:val="Normal"/>
    <w:next w:val="Normal"/>
    <w:uiPriority w:val="37"/>
    <w:unhideWhenUsed/>
    <w:rsid w:val="00A63716"/>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3318504">
      <w:bodyDiv w:val="1"/>
      <w:marLeft w:val="0"/>
      <w:marRight w:val="0"/>
      <w:marTop w:val="0"/>
      <w:marBottom w:val="0"/>
      <w:divBdr>
        <w:top w:val="none" w:sz="0" w:space="0" w:color="auto"/>
        <w:left w:val="none" w:sz="0" w:space="0" w:color="auto"/>
        <w:bottom w:val="none" w:sz="0" w:space="0" w:color="auto"/>
        <w:right w:val="none" w:sz="0" w:space="0" w:color="auto"/>
      </w:divBdr>
    </w:div>
    <w:div w:id="297610101">
      <w:bodyDiv w:val="1"/>
      <w:marLeft w:val="0"/>
      <w:marRight w:val="0"/>
      <w:marTop w:val="0"/>
      <w:marBottom w:val="0"/>
      <w:divBdr>
        <w:top w:val="none" w:sz="0" w:space="0" w:color="auto"/>
        <w:left w:val="none" w:sz="0" w:space="0" w:color="auto"/>
        <w:bottom w:val="none" w:sz="0" w:space="0" w:color="auto"/>
        <w:right w:val="none" w:sz="0" w:space="0" w:color="auto"/>
      </w:divBdr>
    </w:div>
    <w:div w:id="468595165">
      <w:bodyDiv w:val="1"/>
      <w:marLeft w:val="0"/>
      <w:marRight w:val="0"/>
      <w:marTop w:val="0"/>
      <w:marBottom w:val="0"/>
      <w:divBdr>
        <w:top w:val="none" w:sz="0" w:space="0" w:color="auto"/>
        <w:left w:val="none" w:sz="0" w:space="0" w:color="auto"/>
        <w:bottom w:val="none" w:sz="0" w:space="0" w:color="auto"/>
        <w:right w:val="none" w:sz="0" w:space="0" w:color="auto"/>
      </w:divBdr>
    </w:div>
    <w:div w:id="633175548">
      <w:bodyDiv w:val="1"/>
      <w:marLeft w:val="0"/>
      <w:marRight w:val="0"/>
      <w:marTop w:val="0"/>
      <w:marBottom w:val="0"/>
      <w:divBdr>
        <w:top w:val="none" w:sz="0" w:space="0" w:color="auto"/>
        <w:left w:val="none" w:sz="0" w:space="0" w:color="auto"/>
        <w:bottom w:val="none" w:sz="0" w:space="0" w:color="auto"/>
        <w:right w:val="none" w:sz="0" w:space="0" w:color="auto"/>
      </w:divBdr>
    </w:div>
    <w:div w:id="686176533">
      <w:bodyDiv w:val="1"/>
      <w:marLeft w:val="0"/>
      <w:marRight w:val="0"/>
      <w:marTop w:val="0"/>
      <w:marBottom w:val="0"/>
      <w:divBdr>
        <w:top w:val="none" w:sz="0" w:space="0" w:color="auto"/>
        <w:left w:val="none" w:sz="0" w:space="0" w:color="auto"/>
        <w:bottom w:val="none" w:sz="0" w:space="0" w:color="auto"/>
        <w:right w:val="none" w:sz="0" w:space="0" w:color="auto"/>
      </w:divBdr>
    </w:div>
    <w:div w:id="713389337">
      <w:bodyDiv w:val="1"/>
      <w:marLeft w:val="0"/>
      <w:marRight w:val="0"/>
      <w:marTop w:val="0"/>
      <w:marBottom w:val="0"/>
      <w:divBdr>
        <w:top w:val="none" w:sz="0" w:space="0" w:color="auto"/>
        <w:left w:val="none" w:sz="0" w:space="0" w:color="auto"/>
        <w:bottom w:val="none" w:sz="0" w:space="0" w:color="auto"/>
        <w:right w:val="none" w:sz="0" w:space="0" w:color="auto"/>
      </w:divBdr>
    </w:div>
    <w:div w:id="749935684">
      <w:bodyDiv w:val="1"/>
      <w:marLeft w:val="0"/>
      <w:marRight w:val="0"/>
      <w:marTop w:val="0"/>
      <w:marBottom w:val="0"/>
      <w:divBdr>
        <w:top w:val="none" w:sz="0" w:space="0" w:color="auto"/>
        <w:left w:val="none" w:sz="0" w:space="0" w:color="auto"/>
        <w:bottom w:val="none" w:sz="0" w:space="0" w:color="auto"/>
        <w:right w:val="none" w:sz="0" w:space="0" w:color="auto"/>
      </w:divBdr>
    </w:div>
    <w:div w:id="874849524">
      <w:bodyDiv w:val="1"/>
      <w:marLeft w:val="0"/>
      <w:marRight w:val="0"/>
      <w:marTop w:val="0"/>
      <w:marBottom w:val="0"/>
      <w:divBdr>
        <w:top w:val="none" w:sz="0" w:space="0" w:color="auto"/>
        <w:left w:val="none" w:sz="0" w:space="0" w:color="auto"/>
        <w:bottom w:val="none" w:sz="0" w:space="0" w:color="auto"/>
        <w:right w:val="none" w:sz="0" w:space="0" w:color="auto"/>
      </w:divBdr>
    </w:div>
    <w:div w:id="878317322">
      <w:bodyDiv w:val="1"/>
      <w:marLeft w:val="0"/>
      <w:marRight w:val="0"/>
      <w:marTop w:val="0"/>
      <w:marBottom w:val="0"/>
      <w:divBdr>
        <w:top w:val="none" w:sz="0" w:space="0" w:color="auto"/>
        <w:left w:val="none" w:sz="0" w:space="0" w:color="auto"/>
        <w:bottom w:val="none" w:sz="0" w:space="0" w:color="auto"/>
        <w:right w:val="none" w:sz="0" w:space="0" w:color="auto"/>
      </w:divBdr>
    </w:div>
    <w:div w:id="1175993416">
      <w:bodyDiv w:val="1"/>
      <w:marLeft w:val="0"/>
      <w:marRight w:val="0"/>
      <w:marTop w:val="0"/>
      <w:marBottom w:val="0"/>
      <w:divBdr>
        <w:top w:val="none" w:sz="0" w:space="0" w:color="auto"/>
        <w:left w:val="none" w:sz="0" w:space="0" w:color="auto"/>
        <w:bottom w:val="none" w:sz="0" w:space="0" w:color="auto"/>
        <w:right w:val="none" w:sz="0" w:space="0" w:color="auto"/>
      </w:divBdr>
    </w:div>
    <w:div w:id="1202480654">
      <w:bodyDiv w:val="1"/>
      <w:marLeft w:val="0"/>
      <w:marRight w:val="0"/>
      <w:marTop w:val="0"/>
      <w:marBottom w:val="0"/>
      <w:divBdr>
        <w:top w:val="none" w:sz="0" w:space="0" w:color="auto"/>
        <w:left w:val="none" w:sz="0" w:space="0" w:color="auto"/>
        <w:bottom w:val="none" w:sz="0" w:space="0" w:color="auto"/>
        <w:right w:val="none" w:sz="0" w:space="0" w:color="auto"/>
      </w:divBdr>
    </w:div>
    <w:div w:id="1410345087">
      <w:bodyDiv w:val="1"/>
      <w:marLeft w:val="0"/>
      <w:marRight w:val="0"/>
      <w:marTop w:val="0"/>
      <w:marBottom w:val="0"/>
      <w:divBdr>
        <w:top w:val="none" w:sz="0" w:space="0" w:color="auto"/>
        <w:left w:val="none" w:sz="0" w:space="0" w:color="auto"/>
        <w:bottom w:val="none" w:sz="0" w:space="0" w:color="auto"/>
        <w:right w:val="none" w:sz="0" w:space="0" w:color="auto"/>
      </w:divBdr>
      <w:divsChild>
        <w:div w:id="73018348">
          <w:marLeft w:val="0"/>
          <w:marRight w:val="0"/>
          <w:marTop w:val="0"/>
          <w:marBottom w:val="0"/>
          <w:divBdr>
            <w:top w:val="none" w:sz="0" w:space="0" w:color="auto"/>
            <w:left w:val="none" w:sz="0" w:space="0" w:color="auto"/>
            <w:bottom w:val="none" w:sz="0" w:space="0" w:color="auto"/>
            <w:right w:val="none" w:sz="0" w:space="0" w:color="auto"/>
          </w:divBdr>
        </w:div>
      </w:divsChild>
    </w:div>
    <w:div w:id="1509294481">
      <w:bodyDiv w:val="1"/>
      <w:marLeft w:val="0"/>
      <w:marRight w:val="0"/>
      <w:marTop w:val="0"/>
      <w:marBottom w:val="0"/>
      <w:divBdr>
        <w:top w:val="none" w:sz="0" w:space="0" w:color="auto"/>
        <w:left w:val="none" w:sz="0" w:space="0" w:color="auto"/>
        <w:bottom w:val="none" w:sz="0" w:space="0" w:color="auto"/>
        <w:right w:val="none" w:sz="0" w:space="0" w:color="auto"/>
      </w:divBdr>
    </w:div>
    <w:div w:id="1514033001">
      <w:bodyDiv w:val="1"/>
      <w:marLeft w:val="0"/>
      <w:marRight w:val="0"/>
      <w:marTop w:val="0"/>
      <w:marBottom w:val="0"/>
      <w:divBdr>
        <w:top w:val="none" w:sz="0" w:space="0" w:color="auto"/>
        <w:left w:val="none" w:sz="0" w:space="0" w:color="auto"/>
        <w:bottom w:val="none" w:sz="0" w:space="0" w:color="auto"/>
        <w:right w:val="none" w:sz="0" w:space="0" w:color="auto"/>
      </w:divBdr>
    </w:div>
    <w:div w:id="1627613791">
      <w:bodyDiv w:val="1"/>
      <w:marLeft w:val="0"/>
      <w:marRight w:val="0"/>
      <w:marTop w:val="0"/>
      <w:marBottom w:val="0"/>
      <w:divBdr>
        <w:top w:val="none" w:sz="0" w:space="0" w:color="auto"/>
        <w:left w:val="none" w:sz="0" w:space="0" w:color="auto"/>
        <w:bottom w:val="none" w:sz="0" w:space="0" w:color="auto"/>
        <w:right w:val="none" w:sz="0" w:space="0" w:color="auto"/>
      </w:divBdr>
      <w:divsChild>
        <w:div w:id="1640569565">
          <w:marLeft w:val="0"/>
          <w:marRight w:val="0"/>
          <w:marTop w:val="0"/>
          <w:marBottom w:val="0"/>
          <w:divBdr>
            <w:top w:val="none" w:sz="0" w:space="0" w:color="auto"/>
            <w:left w:val="none" w:sz="0" w:space="0" w:color="auto"/>
            <w:bottom w:val="none" w:sz="0" w:space="0" w:color="auto"/>
            <w:right w:val="none" w:sz="0" w:space="0" w:color="auto"/>
          </w:divBdr>
        </w:div>
        <w:div w:id="852033581">
          <w:marLeft w:val="0"/>
          <w:marRight w:val="0"/>
          <w:marTop w:val="0"/>
          <w:marBottom w:val="0"/>
          <w:divBdr>
            <w:top w:val="none" w:sz="0" w:space="0" w:color="auto"/>
            <w:left w:val="none" w:sz="0" w:space="0" w:color="auto"/>
            <w:bottom w:val="none" w:sz="0" w:space="0" w:color="auto"/>
            <w:right w:val="none" w:sz="0" w:space="0" w:color="auto"/>
          </w:divBdr>
        </w:div>
        <w:div w:id="1017388036">
          <w:marLeft w:val="0"/>
          <w:marRight w:val="0"/>
          <w:marTop w:val="0"/>
          <w:marBottom w:val="0"/>
          <w:divBdr>
            <w:top w:val="none" w:sz="0" w:space="0" w:color="auto"/>
            <w:left w:val="none" w:sz="0" w:space="0" w:color="auto"/>
            <w:bottom w:val="none" w:sz="0" w:space="0" w:color="auto"/>
            <w:right w:val="none" w:sz="0" w:space="0" w:color="auto"/>
          </w:divBdr>
        </w:div>
      </w:divsChild>
    </w:div>
    <w:div w:id="1790203815">
      <w:bodyDiv w:val="1"/>
      <w:marLeft w:val="0"/>
      <w:marRight w:val="0"/>
      <w:marTop w:val="0"/>
      <w:marBottom w:val="0"/>
      <w:divBdr>
        <w:top w:val="none" w:sz="0" w:space="0" w:color="auto"/>
        <w:left w:val="none" w:sz="0" w:space="0" w:color="auto"/>
        <w:bottom w:val="none" w:sz="0" w:space="0" w:color="auto"/>
        <w:right w:val="none" w:sz="0" w:space="0" w:color="auto"/>
      </w:divBdr>
    </w:div>
    <w:div w:id="1809399474">
      <w:bodyDiv w:val="1"/>
      <w:marLeft w:val="0"/>
      <w:marRight w:val="0"/>
      <w:marTop w:val="0"/>
      <w:marBottom w:val="0"/>
      <w:divBdr>
        <w:top w:val="none" w:sz="0" w:space="0" w:color="auto"/>
        <w:left w:val="none" w:sz="0" w:space="0" w:color="auto"/>
        <w:bottom w:val="none" w:sz="0" w:space="0" w:color="auto"/>
        <w:right w:val="none" w:sz="0" w:space="0" w:color="auto"/>
      </w:divBdr>
    </w:div>
    <w:div w:id="1835103743">
      <w:bodyDiv w:val="1"/>
      <w:marLeft w:val="0"/>
      <w:marRight w:val="0"/>
      <w:marTop w:val="0"/>
      <w:marBottom w:val="0"/>
      <w:divBdr>
        <w:top w:val="none" w:sz="0" w:space="0" w:color="auto"/>
        <w:left w:val="none" w:sz="0" w:space="0" w:color="auto"/>
        <w:bottom w:val="none" w:sz="0" w:space="0" w:color="auto"/>
        <w:right w:val="none" w:sz="0" w:space="0" w:color="auto"/>
      </w:divBdr>
    </w:div>
    <w:div w:id="2115858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ngee-arctic.ornl.gov/content/ngee-arctic-data-management-policies-and-plans"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mailto:support@ngee-arctic.ornl.gov" TargetMode="External"/><Relationship Id="rId4" Type="http://schemas.openxmlformats.org/officeDocument/2006/relationships/webSettings" Target="webSettings.xml"/><Relationship Id="rId9" Type="http://schemas.openxmlformats.org/officeDocument/2006/relationships/hyperlink" Target="http://ngee-arctic.ornl.gov/content/metadata-entry-data-upload-and-data-management-help"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7</Pages>
  <Words>1875</Words>
  <Characters>10694</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ORNL</Company>
  <LinksUpToDate>false</LinksUpToDate>
  <CharactersWithSpaces>12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ok, Leslie A.</dc:creator>
  <cp:lastModifiedBy>Killeffer, Terri S.</cp:lastModifiedBy>
  <cp:revision>6</cp:revision>
  <cp:lastPrinted>2015-12-04T22:25:00Z</cp:lastPrinted>
  <dcterms:created xsi:type="dcterms:W3CDTF">2016-10-04T20:45:00Z</dcterms:created>
  <dcterms:modified xsi:type="dcterms:W3CDTF">2016-11-04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3"&gt;&lt;session id="TogmYMAN"/&gt;&lt;style id="http://www.zotero.org/styles/global-change-biology"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0"/&gt;&lt;/prefs&gt;&lt;/data&gt;</vt:lpwstr>
  </property>
</Properties>
</file>